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67A771" w14:textId="77777777" w:rsidR="002B2C27" w:rsidRDefault="00264FC1" w:rsidP="009E1101">
      <w:pPr>
        <w:spacing w:line="480" w:lineRule="auto"/>
        <w:rPr>
          <w:b/>
        </w:rPr>
      </w:pPr>
      <w:r w:rsidRPr="00CE55ED">
        <w:rPr>
          <w:b/>
        </w:rPr>
        <w:t>A core outcome set for localised prostate cancer effectiveness trials</w:t>
      </w:r>
    </w:p>
    <w:p w14:paraId="7E57BA01" w14:textId="79E8C459" w:rsidR="00AB01F7" w:rsidRPr="008B600E" w:rsidRDefault="00AB01F7" w:rsidP="009E1101">
      <w:pPr>
        <w:spacing w:line="480" w:lineRule="auto"/>
        <w:rPr>
          <w:i/>
        </w:rPr>
      </w:pPr>
      <w:r w:rsidRPr="006A1097">
        <w:rPr>
          <w:i/>
        </w:rPr>
        <w:t xml:space="preserve">Word count: </w:t>
      </w:r>
      <w:r w:rsidR="00344355" w:rsidRPr="006A1097">
        <w:rPr>
          <w:i/>
        </w:rPr>
        <w:t>3</w:t>
      </w:r>
      <w:r w:rsidR="00A81317" w:rsidRPr="006A1097">
        <w:rPr>
          <w:i/>
        </w:rPr>
        <w:t>,</w:t>
      </w:r>
      <w:r w:rsidR="00B1425D">
        <w:rPr>
          <w:i/>
        </w:rPr>
        <w:t>151</w:t>
      </w:r>
      <w:r w:rsidR="00B31172" w:rsidRPr="006A1097">
        <w:rPr>
          <w:i/>
        </w:rPr>
        <w:t xml:space="preserve"> </w:t>
      </w:r>
    </w:p>
    <w:p w14:paraId="7B700CC0" w14:textId="214EE72F" w:rsidR="00F615BD" w:rsidRDefault="00F615BD" w:rsidP="009E1101">
      <w:pPr>
        <w:pStyle w:val="Heading1"/>
        <w:numPr>
          <w:ilvl w:val="0"/>
          <w:numId w:val="5"/>
        </w:numPr>
        <w:spacing w:line="480" w:lineRule="auto"/>
      </w:pPr>
      <w:r>
        <w:t xml:space="preserve">Introduction </w:t>
      </w:r>
    </w:p>
    <w:p w14:paraId="4391297A" w14:textId="5AA417FC" w:rsidR="00605D6F" w:rsidRDefault="003F779F" w:rsidP="009E1101">
      <w:pPr>
        <w:spacing w:line="480" w:lineRule="auto"/>
        <w:rPr>
          <w:rFonts w:cstheme="minorHAnsi"/>
        </w:rPr>
      </w:pPr>
      <w:r>
        <w:rPr>
          <w:rFonts w:cstheme="minorHAnsi"/>
        </w:rPr>
        <w:t>T</w:t>
      </w:r>
      <w:r w:rsidR="00605D6F">
        <w:rPr>
          <w:rFonts w:cstheme="minorHAnsi"/>
        </w:rPr>
        <w:t xml:space="preserve">reatments </w:t>
      </w:r>
      <w:r>
        <w:rPr>
          <w:rFonts w:cstheme="minorHAnsi"/>
        </w:rPr>
        <w:t>for localised prostate cancer can be</w:t>
      </w:r>
      <w:r w:rsidR="00605D6F">
        <w:rPr>
          <w:rFonts w:cstheme="minorHAnsi"/>
        </w:rPr>
        <w:t xml:space="preserve"> </w:t>
      </w:r>
      <w:r w:rsidR="00306EE6" w:rsidRPr="00A0428A">
        <w:rPr>
          <w:rFonts w:cstheme="minorHAnsi"/>
        </w:rPr>
        <w:t>associated with side effects such as urinary incontinence</w:t>
      </w:r>
      <w:r w:rsidR="0082055A">
        <w:rPr>
          <w:rFonts w:cstheme="minorHAnsi"/>
        </w:rPr>
        <w:t xml:space="preserve">, </w:t>
      </w:r>
      <w:r w:rsidR="00306EE6" w:rsidRPr="00A0428A">
        <w:rPr>
          <w:rFonts w:cstheme="minorHAnsi"/>
        </w:rPr>
        <w:t>erectile dysfunction</w:t>
      </w:r>
      <w:r w:rsidR="0082055A">
        <w:rPr>
          <w:rFonts w:cstheme="minorHAnsi"/>
        </w:rPr>
        <w:t xml:space="preserve"> or bowel dysfunction</w:t>
      </w:r>
      <w:r w:rsidR="00605D6F">
        <w:rPr>
          <w:rFonts w:cstheme="minorHAnsi"/>
        </w:rPr>
        <w:t>. These</w:t>
      </w:r>
      <w:r w:rsidR="00306EE6" w:rsidRPr="00A0428A">
        <w:rPr>
          <w:rFonts w:cstheme="minorHAnsi"/>
        </w:rPr>
        <w:t xml:space="preserve"> </w:t>
      </w:r>
      <w:r w:rsidR="00C658AE">
        <w:rPr>
          <w:rFonts w:cstheme="minorHAnsi"/>
        </w:rPr>
        <w:t>may</w:t>
      </w:r>
      <w:r w:rsidR="00306EE6" w:rsidRPr="00A0428A">
        <w:rPr>
          <w:rFonts w:cstheme="minorHAnsi"/>
        </w:rPr>
        <w:t xml:space="preserve"> be permanent and cause significant impairment of quality of life. </w:t>
      </w:r>
      <w:r w:rsidR="00AC0A35" w:rsidRPr="00A0428A">
        <w:rPr>
          <w:rFonts w:cstheme="minorHAnsi"/>
        </w:rPr>
        <w:fldChar w:fldCharType="begin">
          <w:fldData xml:space="preserve">PEVuZE5vdGU+PENpdGU+PEF1dGhvcj5EYXNraXZpY2g8L0F1dGhvcj48WWVhcj4yMDE0PC9ZZWFy
PjxSZWNOdW0+NjA0PC9SZWNOdW0+PERpc3BsYXlUZXh0PigxKTwvRGlzcGxheVRleHQ+PHJlY29y
ZD48cmVjLW51bWJlcj42MDQ8L3JlYy1udW1iZXI+PGZvcmVpZ24ta2V5cz48a2V5IGFwcD0iRU4i
IGRiLWlkPSI1OTByMHdhc2YycHpmb2V3eDJvdjA1OTlmeDlmemEwdnh4cGUiIHRpbWVzdGFtcD0i
MTQ1Mjg1MjYwOCI+NjA0PC9rZXk+PC9mb3JlaWduLWtleXM+PHJlZi10eXBlIG5hbWU9IkpvdXJu
YWwgQXJ0aWNsZSI+MTc8L3JlZi10eXBlPjxjb250cmlidXRvcnM+PGF1dGhvcnM+PGF1dGhvcj5E
YXNraXZpY2gsIFQuIEouPC9hdXRob3I+PGF1dGhvcj5MYWksIEouPC9hdXRob3I+PGF1dGhvcj5E
aWNrLCBBLiBXLjwvYXV0aG9yPjxhdXRob3I+U2V0b2RqaSwgQy4gTS48L2F1dGhvcj48YXV0aG9y
PkhhbmxleSwgSi4gTS48L2F1dGhvcj48YXV0aG9yPkxpdHdpbiwgTS4gUy48L2F1dGhvcj48YXV0
aG9yPlNhaWdhbCwgQy48L2F1dGhvcj48L2F1dGhvcnM+PC9jb250cmlidXRvcnM+PGF1dGgtYWRk
cmVzcz5EZXBhcnRtZW50IG9mIFVyb2xvZ3ksIERhdmlkIEdlZmZlbiBTY2hvb2wgb2YgTWVkaWNp
bmUsIFVuaXZlcnNpdHkgb2YgQ2FsaWZvcm5pYS1Mb3MgQW5nZWxlcywgTG9zIEFuZ2VsZXMsIENh
bGlmb3JuaWEuPC9hdXRoLWFkZHJlc3M+PHRpdGxlcz48dGl0bGU+VmFyaWF0aW9uIGluIHRyZWF0
bWVudCBhc3NvY2lhdGVkIHdpdGggbGlmZSBleHBlY3RhbmN5IGluIGEgcG9wdWxhdGlvbi1iYXNl
ZCBjb2hvcnQgb2YgbWVuIHdpdGggZWFybHktc3RhZ2UgcHJvc3RhdGUgY2FuY2VyPC90aXRsZT48
c2Vjb25kYXJ5LXRpdGxlPkNhbmNlcjwvc2Vjb25kYXJ5LXRpdGxlPjxhbHQtdGl0bGU+Q2FuY2Vy
PC9hbHQtdGl0bGU+PC90aXRsZXM+PHBlcmlvZGljYWw+PGZ1bGwtdGl0bGU+Q2FuY2VyPC9mdWxs
LXRpdGxlPjwvcGVyaW9kaWNhbD48YWx0LXBlcmlvZGljYWw+PGZ1bGwtdGl0bGU+Q2FuY2VyPC9m
dWxsLXRpdGxlPjwvYWx0LXBlcmlvZGljYWw+PHBhZ2VzPjM2NDItNTA8L3BhZ2VzPjx2b2x1bWU+
MTIwPC92b2x1bWU+PG51bWJlcj4yMzwvbnVtYmVyPjxlZGl0aW9uPjIwMTQvMDcvMjI8L2VkaXRp
b24+PGtleXdvcmRzPjxrZXl3b3JkPkFkZW5vY2FyY2lub21hL3BhdGhvbG9neS8qdGhlcmFweTwv
a2V5d29yZD48a2V5d29yZD5BZ2UgRmFjdG9yczwva2V5d29yZD48a2V5d29yZD5BZ2VkPC9rZXl3
b3JkPjxrZXl3b3JkPkFnZWQsIDgwIGFuZCBvdmVyPC9rZXl3b3JkPjxrZXl3b3JkPkJyYWNoeXRo
ZXJhcHk8L2tleXdvcmQ+PGtleXdvcmQ+Q29ob3J0IFN0dWRpZXM8L2tleXdvcmQ+PGtleXdvcmQ+
Q29tb3JiaWRpdHk8L2tleXdvcmQ+PGtleXdvcmQ+SHVtYW5zPC9rZXl3b3JkPjxrZXl3b3JkPipM
aWZlIEV4cGVjdGFuY3k8L2tleXdvcmQ+PGtleXdvcmQ+TWFsZTwva2V5d29yZD48a2V5d29yZD5N
ZWRpY2FyZTwva2V5d29yZD48a2V5d29yZD5OZW9wbGFzbSBTdGFnaW5nPC9rZXl3b3JkPjxrZXl3
b3JkPlBhdGllbnQgU2VsZWN0aW9uPC9rZXl3b3JkPjxrZXl3b3JkPlByb3N0YXRlL3BhdGhvbG9n
eS8qc3VyZ2VyeTwva2V5d29yZD48a2V5d29yZD5Qcm9zdGF0ZWN0b215PC9rZXl3b3JkPjxrZXl3
b3JkPlByb3N0YXRpYyBOZW9wbGFzbXMvcGF0aG9sb2d5Lyp0aGVyYXB5PC9rZXl3b3JkPjxrZXl3
b3JkPlJhZGlvdGhlcmFweTwva2V5d29yZD48a2V5d29yZD5SZXRyb3NwZWN0aXZlIFN0dWRpZXM8
L2tleXdvcmQ+PGtleXdvcmQ+U0VFUiBQcm9ncmFtPC9rZXl3b3JkPjxrZXl3b3JkPlVuaXRlZCBT
dGF0ZXM8L2tleXdvcmQ+PGtleXdvcmQ+Y29tb3JiaWRpdHk8L2tleXdvcmQ+PGtleXdvcmQ+bGlm
ZSBleHBlY3RhbmN5PC9rZXl3b3JkPjxrZXl3b3JkPm91dGNvbWVzPC9rZXl3b3JkPjxrZXl3b3Jk
PnByb3N0YXRlIGFkZW5vY2FyY2lub21hPC9rZXl3b3JkPjxrZXl3b3JkPnN1cnZpdmFsPC9rZXl3
b3JkPjwva2V5d29yZHM+PGRhdGVzPjx5ZWFyPjIwMTQ8L3llYXI+PHB1Yi1kYXRlcz48ZGF0ZT5E
ZWMgMTwvZGF0ZT48L3B1Yi1kYXRlcz48L2RhdGVzPjxpc2JuPjAwMDgtNTQzeDwvaXNibj48YWNj
ZXNzaW9uLW51bT4yNTA0MjExNzwvYWNjZXNzaW9uLW51bT48dXJscz48cmVsYXRlZC11cmxzPjx1
cmw+aHR0cDovL2R4LmRvaS5vcmcvMTAuMTAwMi9jbmNyLjI4OTI2PC91cmw+PC9yZWxhdGVkLXVy
bHM+PC91cmxzPjxjdXN0b20yPlBNQzQyMzkxNjk8L2N1c3RvbTI+PGN1c3RvbTY+TklITVM2MTM3
MTc8L2N1c3RvbTY+PGVsZWN0cm9uaWMtcmVzb3VyY2UtbnVtPjEwLjEwMDIvY25jci4yODkyNjwv
ZWxlY3Ryb25pYy1yZXNvdXJjZS1udW0+PHJlbW90ZS1kYXRhYmFzZS1wcm92aWRlcj5OTE08L3Jl
bW90ZS1kYXRhYmFzZS1wcm92aWRlcj48bGFuZ3VhZ2U+ZW5nPC9sYW5ndWFnZT48L3JlY29yZD48
L0NpdGU+PC9FbmROb3RlPgB=
</w:fldData>
        </w:fldChar>
      </w:r>
      <w:r w:rsidR="00BA2847">
        <w:rPr>
          <w:rFonts w:cstheme="minorHAnsi"/>
        </w:rPr>
        <w:instrText xml:space="preserve"> ADDIN EN.CITE </w:instrText>
      </w:r>
      <w:r w:rsidR="00BA2847">
        <w:rPr>
          <w:rFonts w:cstheme="minorHAnsi"/>
        </w:rPr>
        <w:fldChar w:fldCharType="begin">
          <w:fldData xml:space="preserve">PEVuZE5vdGU+PENpdGU+PEF1dGhvcj5EYXNraXZpY2g8L0F1dGhvcj48WWVhcj4yMDE0PC9ZZWFy
PjxSZWNOdW0+NjA0PC9SZWNOdW0+PERpc3BsYXlUZXh0PigxKTwvRGlzcGxheVRleHQ+PHJlY29y
ZD48cmVjLW51bWJlcj42MDQ8L3JlYy1udW1iZXI+PGZvcmVpZ24ta2V5cz48a2V5IGFwcD0iRU4i
IGRiLWlkPSI1OTByMHdhc2YycHpmb2V3eDJvdjA1OTlmeDlmemEwdnh4cGUiIHRpbWVzdGFtcD0i
MTQ1Mjg1MjYwOCI+NjA0PC9rZXk+PC9mb3JlaWduLWtleXM+PHJlZi10eXBlIG5hbWU9IkpvdXJu
YWwgQXJ0aWNsZSI+MTc8L3JlZi10eXBlPjxjb250cmlidXRvcnM+PGF1dGhvcnM+PGF1dGhvcj5E
YXNraXZpY2gsIFQuIEouPC9hdXRob3I+PGF1dGhvcj5MYWksIEouPC9hdXRob3I+PGF1dGhvcj5E
aWNrLCBBLiBXLjwvYXV0aG9yPjxhdXRob3I+U2V0b2RqaSwgQy4gTS48L2F1dGhvcj48YXV0aG9y
PkhhbmxleSwgSi4gTS48L2F1dGhvcj48YXV0aG9yPkxpdHdpbiwgTS4gUy48L2F1dGhvcj48YXV0
aG9yPlNhaWdhbCwgQy48L2F1dGhvcj48L2F1dGhvcnM+PC9jb250cmlidXRvcnM+PGF1dGgtYWRk
cmVzcz5EZXBhcnRtZW50IG9mIFVyb2xvZ3ksIERhdmlkIEdlZmZlbiBTY2hvb2wgb2YgTWVkaWNp
bmUsIFVuaXZlcnNpdHkgb2YgQ2FsaWZvcm5pYS1Mb3MgQW5nZWxlcywgTG9zIEFuZ2VsZXMsIENh
bGlmb3JuaWEuPC9hdXRoLWFkZHJlc3M+PHRpdGxlcz48dGl0bGU+VmFyaWF0aW9uIGluIHRyZWF0
bWVudCBhc3NvY2lhdGVkIHdpdGggbGlmZSBleHBlY3RhbmN5IGluIGEgcG9wdWxhdGlvbi1iYXNl
ZCBjb2hvcnQgb2YgbWVuIHdpdGggZWFybHktc3RhZ2UgcHJvc3RhdGUgY2FuY2VyPC90aXRsZT48
c2Vjb25kYXJ5LXRpdGxlPkNhbmNlcjwvc2Vjb25kYXJ5LXRpdGxlPjxhbHQtdGl0bGU+Q2FuY2Vy
PC9hbHQtdGl0bGU+PC90aXRsZXM+PHBlcmlvZGljYWw+PGZ1bGwtdGl0bGU+Q2FuY2VyPC9mdWxs
LXRpdGxlPjwvcGVyaW9kaWNhbD48YWx0LXBlcmlvZGljYWw+PGZ1bGwtdGl0bGU+Q2FuY2VyPC9m
dWxsLXRpdGxlPjwvYWx0LXBlcmlvZGljYWw+PHBhZ2VzPjM2NDItNTA8L3BhZ2VzPjx2b2x1bWU+
MTIwPC92b2x1bWU+PG51bWJlcj4yMzwvbnVtYmVyPjxlZGl0aW9uPjIwMTQvMDcvMjI8L2VkaXRp
b24+PGtleXdvcmRzPjxrZXl3b3JkPkFkZW5vY2FyY2lub21hL3BhdGhvbG9neS8qdGhlcmFweTwv
a2V5d29yZD48a2V5d29yZD5BZ2UgRmFjdG9yczwva2V5d29yZD48a2V5d29yZD5BZ2VkPC9rZXl3
b3JkPjxrZXl3b3JkPkFnZWQsIDgwIGFuZCBvdmVyPC9rZXl3b3JkPjxrZXl3b3JkPkJyYWNoeXRo
ZXJhcHk8L2tleXdvcmQ+PGtleXdvcmQ+Q29ob3J0IFN0dWRpZXM8L2tleXdvcmQ+PGtleXdvcmQ+
Q29tb3JiaWRpdHk8L2tleXdvcmQ+PGtleXdvcmQ+SHVtYW5zPC9rZXl3b3JkPjxrZXl3b3JkPipM
aWZlIEV4cGVjdGFuY3k8L2tleXdvcmQ+PGtleXdvcmQ+TWFsZTwva2V5d29yZD48a2V5d29yZD5N
ZWRpY2FyZTwva2V5d29yZD48a2V5d29yZD5OZW9wbGFzbSBTdGFnaW5nPC9rZXl3b3JkPjxrZXl3
b3JkPlBhdGllbnQgU2VsZWN0aW9uPC9rZXl3b3JkPjxrZXl3b3JkPlByb3N0YXRlL3BhdGhvbG9n
eS8qc3VyZ2VyeTwva2V5d29yZD48a2V5d29yZD5Qcm9zdGF0ZWN0b215PC9rZXl3b3JkPjxrZXl3
b3JkPlByb3N0YXRpYyBOZW9wbGFzbXMvcGF0aG9sb2d5Lyp0aGVyYXB5PC9rZXl3b3JkPjxrZXl3
b3JkPlJhZGlvdGhlcmFweTwva2V5d29yZD48a2V5d29yZD5SZXRyb3NwZWN0aXZlIFN0dWRpZXM8
L2tleXdvcmQ+PGtleXdvcmQ+U0VFUiBQcm9ncmFtPC9rZXl3b3JkPjxrZXl3b3JkPlVuaXRlZCBT
dGF0ZXM8L2tleXdvcmQ+PGtleXdvcmQ+Y29tb3JiaWRpdHk8L2tleXdvcmQ+PGtleXdvcmQ+bGlm
ZSBleHBlY3RhbmN5PC9rZXl3b3JkPjxrZXl3b3JkPm91dGNvbWVzPC9rZXl3b3JkPjxrZXl3b3Jk
PnByb3N0YXRlIGFkZW5vY2FyY2lub21hPC9rZXl3b3JkPjxrZXl3b3JkPnN1cnZpdmFsPC9rZXl3
b3JkPjwva2V5d29yZHM+PGRhdGVzPjx5ZWFyPjIwMTQ8L3llYXI+PHB1Yi1kYXRlcz48ZGF0ZT5E
ZWMgMTwvZGF0ZT48L3B1Yi1kYXRlcz48L2RhdGVzPjxpc2JuPjAwMDgtNTQzeDwvaXNibj48YWNj
ZXNzaW9uLW51bT4yNTA0MjExNzwvYWNjZXNzaW9uLW51bT48dXJscz48cmVsYXRlZC11cmxzPjx1
cmw+aHR0cDovL2R4LmRvaS5vcmcvMTAuMTAwMi9jbmNyLjI4OTI2PC91cmw+PC9yZWxhdGVkLXVy
bHM+PC91cmxzPjxjdXN0b20yPlBNQzQyMzkxNjk8L2N1c3RvbTI+PGN1c3RvbTY+TklITVM2MTM3
MTc8L2N1c3RvbTY+PGVsZWN0cm9uaWMtcmVzb3VyY2UtbnVtPjEwLjEwMDIvY25jci4yODkyNjwv
ZWxlY3Ryb25pYy1yZXNvdXJjZS1udW0+PHJlbW90ZS1kYXRhYmFzZS1wcm92aWRlcj5OTE08L3Jl
bW90ZS1kYXRhYmFzZS1wcm92aWRlcj48bGFuZ3VhZ2U+ZW5nPC9sYW5ndWFnZT48L3JlY29yZD48
L0NpdGU+PC9FbmROb3RlPgB=
</w:fldData>
        </w:fldChar>
      </w:r>
      <w:r w:rsidR="00BA2847">
        <w:rPr>
          <w:rFonts w:cstheme="minorHAnsi"/>
        </w:rPr>
        <w:instrText xml:space="preserve"> ADDIN EN.CITE.DATA </w:instrText>
      </w:r>
      <w:r w:rsidR="00BA2847">
        <w:rPr>
          <w:rFonts w:cstheme="minorHAnsi"/>
        </w:rPr>
      </w:r>
      <w:r w:rsidR="00BA2847">
        <w:rPr>
          <w:rFonts w:cstheme="minorHAnsi"/>
        </w:rPr>
        <w:fldChar w:fldCharType="end"/>
      </w:r>
      <w:r w:rsidR="00AC0A35" w:rsidRPr="00A0428A">
        <w:rPr>
          <w:rFonts w:cstheme="minorHAnsi"/>
        </w:rPr>
      </w:r>
      <w:r w:rsidR="00AC0A35" w:rsidRPr="00A0428A">
        <w:rPr>
          <w:rFonts w:cstheme="minorHAnsi"/>
        </w:rPr>
        <w:fldChar w:fldCharType="separate"/>
      </w:r>
      <w:r w:rsidR="00BA2847">
        <w:rPr>
          <w:rFonts w:cstheme="minorHAnsi"/>
          <w:noProof/>
        </w:rPr>
        <w:t>(1)</w:t>
      </w:r>
      <w:r w:rsidR="00AC0A35" w:rsidRPr="00A0428A">
        <w:rPr>
          <w:rFonts w:cstheme="minorHAnsi"/>
        </w:rPr>
        <w:fldChar w:fldCharType="end"/>
      </w:r>
      <w:r w:rsidR="00306EE6" w:rsidRPr="00A0428A">
        <w:rPr>
          <w:rFonts w:cstheme="minorHAnsi"/>
        </w:rPr>
        <w:t xml:space="preserve"> </w:t>
      </w:r>
      <w:r w:rsidR="00177ED6">
        <w:rPr>
          <w:rFonts w:cstheme="minorHAnsi"/>
        </w:rPr>
        <w:t xml:space="preserve">The </w:t>
      </w:r>
      <w:r w:rsidR="00306EE6">
        <w:rPr>
          <w:rFonts w:cstheme="minorHAnsi"/>
        </w:rPr>
        <w:t xml:space="preserve">choice between treatments is </w:t>
      </w:r>
      <w:r w:rsidR="007D218D">
        <w:rPr>
          <w:rFonts w:cstheme="minorHAnsi"/>
        </w:rPr>
        <w:t xml:space="preserve">driven </w:t>
      </w:r>
      <w:r w:rsidR="006666E1">
        <w:rPr>
          <w:rFonts w:cstheme="minorHAnsi"/>
        </w:rPr>
        <w:t xml:space="preserve">by the </w:t>
      </w:r>
      <w:r w:rsidR="00B97DD2">
        <w:rPr>
          <w:rFonts w:cstheme="minorHAnsi"/>
        </w:rPr>
        <w:t xml:space="preserve">therapeutic ratio with a balance between </w:t>
      </w:r>
      <w:r w:rsidR="00F13A93">
        <w:rPr>
          <w:rFonts w:cstheme="minorHAnsi"/>
        </w:rPr>
        <w:t>cancer</w:t>
      </w:r>
      <w:r w:rsidR="007D218D">
        <w:rPr>
          <w:rFonts w:cstheme="minorHAnsi"/>
        </w:rPr>
        <w:t xml:space="preserve"> </w:t>
      </w:r>
      <w:r w:rsidR="005E7B91">
        <w:rPr>
          <w:rFonts w:cstheme="minorHAnsi"/>
        </w:rPr>
        <w:t>control</w:t>
      </w:r>
      <w:r w:rsidR="00B97DD2">
        <w:rPr>
          <w:rFonts w:cstheme="minorHAnsi"/>
        </w:rPr>
        <w:t xml:space="preserve"> and</w:t>
      </w:r>
      <w:r w:rsidR="00306EE6">
        <w:rPr>
          <w:rFonts w:cstheme="minorHAnsi"/>
        </w:rPr>
        <w:t xml:space="preserve"> </w:t>
      </w:r>
      <w:r w:rsidR="007D218D">
        <w:rPr>
          <w:rFonts w:cstheme="minorHAnsi"/>
        </w:rPr>
        <w:t xml:space="preserve">the likelihood of experiencing </w:t>
      </w:r>
      <w:r w:rsidR="00306EE6">
        <w:rPr>
          <w:rFonts w:cstheme="minorHAnsi"/>
        </w:rPr>
        <w:t>adverse events,</w:t>
      </w:r>
      <w:r w:rsidR="00306EE6" w:rsidRPr="001321C1">
        <w:rPr>
          <w:rFonts w:cstheme="minorHAnsi"/>
        </w:rPr>
        <w:t xml:space="preserve"> </w:t>
      </w:r>
      <w:r w:rsidR="00B97DD2" w:rsidRPr="009D731A">
        <w:rPr>
          <w:rFonts w:cstheme="minorHAnsi"/>
        </w:rPr>
        <w:t xml:space="preserve">speed of return </w:t>
      </w:r>
      <w:r w:rsidR="00B97DD2">
        <w:rPr>
          <w:rFonts w:cstheme="minorHAnsi"/>
        </w:rPr>
        <w:t xml:space="preserve">to </w:t>
      </w:r>
      <w:r w:rsidR="00B97DD2" w:rsidRPr="009D731A">
        <w:rPr>
          <w:rFonts w:cstheme="minorHAnsi"/>
        </w:rPr>
        <w:t xml:space="preserve">routine activities </w:t>
      </w:r>
      <w:r w:rsidR="00B97DD2">
        <w:rPr>
          <w:rFonts w:cstheme="minorHAnsi"/>
        </w:rPr>
        <w:t xml:space="preserve">and long-term </w:t>
      </w:r>
      <w:r w:rsidR="00306EE6" w:rsidRPr="009D731A">
        <w:rPr>
          <w:rFonts w:cstheme="minorHAnsi"/>
        </w:rPr>
        <w:t xml:space="preserve">impact on </w:t>
      </w:r>
      <w:r w:rsidR="00B97DD2">
        <w:rPr>
          <w:rFonts w:cstheme="minorHAnsi"/>
        </w:rPr>
        <w:t xml:space="preserve">health-related </w:t>
      </w:r>
      <w:r w:rsidR="00306EE6" w:rsidRPr="009D731A">
        <w:rPr>
          <w:rFonts w:cstheme="minorHAnsi"/>
        </w:rPr>
        <w:t>quality of life.</w:t>
      </w:r>
      <w:r w:rsidR="00306EE6">
        <w:rPr>
          <w:rFonts w:cstheme="minorHAnsi"/>
        </w:rPr>
        <w:t xml:space="preserve"> </w:t>
      </w:r>
      <w:r w:rsidR="00AC0A35" w:rsidRPr="009D731A">
        <w:rPr>
          <w:rFonts w:cstheme="minorHAnsi"/>
        </w:rPr>
        <w:fldChar w:fldCharType="begin">
          <w:fldData xml:space="preserve">PEVuZE5vdGU+PENpdGU+PEF1dGhvcj5Mb3RhbjwvQXV0aG9yPjxZZWFyPjIwMDQ8L1llYXI+PFJl
Y051bT4xMjwvUmVjTnVtPjxEaXNwbGF5VGV4dD4oMiwgMyk8L0Rpc3BsYXlUZXh0PjxyZWNvcmQ+
PHJlYy1udW1iZXI+MTI8L3JlYy1udW1iZXI+PGZvcmVpZ24ta2V5cz48a2V5IGFwcD0iRU4iIGRi
LWlkPSI1OTByMHdhc2YycHpmb2V3eDJvdjA1OTlmeDlmemEwdnh4cGUiIHRpbWVzdGFtcD0iMTQz
Njk1NjM3MyI+MTI8L2tleT48L2ZvcmVpZ24ta2V5cz48cmVmLXR5cGUgbmFtZT0iSm91cm5hbCBB
cnRpY2xlIj4xNzwvcmVmLXR5cGU+PGNvbnRyaWJ1dG9ycz48YXV0aG9ycz48YXV0aG9yPkxvdGFu
LCBZYWlyPC9hdXRob3I+PGF1dGhvcj5DYWRlZGR1LCBKZWZmcmV5IEEuPC9hdXRob3I+PGF1dGhv
cj5HZXR0bWFuLCBNYXR0aGV3IFQuPC9hdXRob3I+PC9hdXRob3JzPjwvY29udHJpYnV0b3JzPjx0
aXRsZXM+PHRpdGxlPlRoZSBuZXcgZWNvbm9taWNzIG9mIHJhZGljYWwgcHJvc3RhdGVjdG9teTog
Y29zdCBjb21wYXJpc29uIG9mIG9wZW4sIGxhcGFyb3Njb3BpYyBhbmQgcm9ib3QgYXNzaXN0ZWQg
dGVjaG5pcXVlczwvdGl0bGU+PHNlY29uZGFyeS10aXRsZT5UaGUgSm91cm5hbCBvZiB1cm9sb2d5
PC9zZWNvbmRhcnktdGl0bGU+PC90aXRsZXM+PHBlcmlvZGljYWw+PGZ1bGwtdGl0bGU+VGhlIEpv
dXJuYWwgb2YgdXJvbG9neTwvZnVsbC10aXRsZT48L3BlcmlvZGljYWw+PHBhZ2VzPjE0MzEtNTwv
cGFnZXM+PHZvbHVtZT4xNzI8L3ZvbHVtZT48bnVtYmVyPjQgUHQgMTwvbnVtYmVyPjxrZXl3b3Jk
cz48a2V5d29yZD5BY2FkZW1pYyBNZWRpY2FsIENlbnRlcnM8L2tleXdvcmQ+PGtleXdvcmQ+Q29z
dC1CZW5lZml0IEFuYWx5c2lzPC9rZXl3b3JkPjxrZXl3b3JkPkNvc3QtQmVuZWZpdCBBbmFseXNp
czogc3RhdGlzdGljcyAmYW1wOyBudW1lcmljYWwgZGF0YTwva2V5d29yZD48a2V5d29yZD5Db3N0
cyBhbmQgQ29zdCBBbmFseXNpczwva2V5d29yZD48a2V5d29yZD5Db3N0cyBhbmQgQ29zdCBBbmFs
eXNpczogc3RhdGlzdGljcyAmYW1wOyBudW1lcmljYWwgZGE8L2tleXdvcmQ+PGtleXdvcmQ+SG9z
cGl0YWwgQ29zdHM8L2tleXdvcmQ+PGtleXdvcmQ+SG9zcGl0YWwgQ29zdHM6IHN0YXRpc3RpY3Mg
JmFtcDsgbnVtZXJpY2FsIGRhdGE8L2tleXdvcmQ+PGtleXdvcmQ+SHVtYW5zPC9rZXl3b3JkPjxr
ZXl3b3JkPkxhcGFyb3Njb3B5PC9rZXl3b3JkPjxrZXl3b3JkPkxhcGFyb3Njb3B5OiBlY29ub21p
Y3M8L2tleXdvcmQ+PGtleXdvcmQ+TGVuZ3RoIG9mIFN0YXk8L2tleXdvcmQ+PGtleXdvcmQ+TGVu
Z3RoIG9mIFN0YXk6IGVjb25vbWljczwva2V5d29yZD48a2V5d29yZD5NYWxlPC9rZXl3b3JkPjxr
ZXl3b3JkPk1hdGhlbWF0aWNhbCBDb21wdXRpbmc8L2tleXdvcmQ+PGtleXdvcmQ+TWlubmVzb3Rh
PC9rZXl3b3JkPjxrZXl3b3JkPlByb3N0YXRlY3RvbXk8L2tleXdvcmQ+PGtleXdvcmQ+UHJvc3Rh
dGVjdG9teTogZWNvbm9taWNzPC9rZXl3b3JkPjxrZXl3b3JkPlJvYm90aWNzPC9rZXl3b3JkPjxr
ZXl3b3JkPlJvYm90aWNzOiBlY29ub21pY3M8L2tleXdvcmQ+PGtleXdvcmQ+U3VyZ2VyeSwgQ29t
cHV0ZXItQXNzaXN0ZWQ8L2tleXdvcmQ+PGtleXdvcmQ+U3VyZ2VyeSwgQ29tcHV0ZXItQXNzaXN0
ZWQ6IGVjb25vbWljczwva2V5d29yZD48L2tleXdvcmRzPjxkYXRlcz48eWVhcj4yMDA0PC95ZWFy
PjwvZGF0ZXM+PHVybHM+PHJlbGF0ZWQtdXJscz48dXJsPmh0dHA6Ly93d3cubmNiaS5ubG0ubmlo
Lmdvdi9wdWJtZWQvMTUzNzE4NjI8L3VybD48L3JlbGF0ZWQtdXJscz48L3VybHM+PC9yZWNvcmQ+
PC9DaXRlPjxDaXRlPjxBdXRob3I+WmVsaWFkdDwvQXV0aG9yPjxZZWFyPjIwMDY8L1llYXI+PFJl
Y051bT4xMTwvUmVjTnVtPjxyZWNvcmQ+PHJlYy1udW1iZXI+MTE8L3JlYy1udW1iZXI+PGZvcmVp
Z24ta2V5cz48a2V5IGFwcD0iRU4iIGRiLWlkPSI1OTByMHdhc2YycHpmb2V3eDJvdjA1OTlmeDlm
emEwdnh4cGUiIHRpbWVzdGFtcD0iMTQzNjk1NjM3MiI+MTE8L2tleT48a2V5IGFwcD0iRU5XZWIi
IGRiLWlkPSIiPjA8L2tleT48L2ZvcmVpZ24ta2V5cz48cmVmLXR5cGUgbmFtZT0iSm91cm5hbCBB
cnRpY2xlIj4xNzwvcmVmLXR5cGU+PGNvbnRyaWJ1dG9ycz48YXV0aG9ycz48YXV0aG9yPlplbGlh
ZHQsIFN0ZXZlbiBCLjwvYXV0aG9yPjxhdXRob3I+UmFtc2V5LCBTY290dCBELjwvYXV0aG9yPjxh
dXRob3I+UGVuc29uLCBEYXZpZCBGLjwvYXV0aG9yPjxhdXRob3I+SGFsbCwgSW5ncmlkIEouPC9h
dXRob3I+PGF1dGhvcj5Fa3d1ZW1lLCBEb25hdHVzIFUuPC9hdXRob3I+PGF1dGhvcj5TdHJvdWQs
IExlb25hcmQ8L2F1dGhvcj48YXV0aG9yPkxlZSwgSnVkaXRoIFcuPC9hdXRob3I+PC9hdXRob3Jz
PjwvY29udHJpYnV0b3JzPjx0aXRsZXM+PHRpdGxlPldoeSBkbyBtZW4gY2hvb3NlIG9uZSB0cmVh
dG1lbnQgb3ZlciBhbm90aGVyPzogYSByZXZpZXcgb2YgcGF0aWVudCBkZWNpc2lvbiBtYWtpbmcg
Zm9yIGxvY2FsaXplZCBwcm9zdGF0ZSBjYW5jZXI8L3RpdGxlPjxzZWNvbmRhcnktdGl0bGU+Q2Fu
Y2VyPC9zZWNvbmRhcnktdGl0bGU+PC90aXRsZXM+PHBlcmlvZGljYWw+PGZ1bGwtdGl0bGU+Q2Fu
Y2VyPC9mdWxsLXRpdGxlPjwvcGVyaW9kaWNhbD48cGFnZXM+MTg2NS03NDwvcGFnZXM+PHZvbHVt
ZT4xMDY8L3ZvbHVtZT48bnVtYmVyPjk8L251bWJlcj48a2V5d29yZHM+PGtleXdvcmQ+Q3VsdHVy
ZTwva2V5d29yZD48a2V5d29yZD5EZWNpc2lvbiBNYWtpbmc8L2tleXdvcmQ+PGtleXdvcmQ+RmFt
aWx5PC9rZXl3b3JkPjxrZXl3b3JkPkhlYWx0aCBDYXJlIENvc3RzPC9rZXl3b3JkPjxrZXl3b3Jk
Pkh1bWFuczwva2V5d29yZD48a2V5d29yZD5NYWxlPC9rZXl3b3JkPjxrZXl3b3JkPlBhdGllbnQg
UGFydGljaXBhdGlvbjwva2V5d29yZD48a2V5d29yZD5QaHlzaWNpYW4tUGF0aWVudCBSZWxhdGlv
bnM8L2tleXdvcmQ+PGtleXdvcmQ+UHJvc3RhdGljIE5lb3BsYXNtczwva2V5d29yZD48a2V5d29y
ZD5Qcm9zdGF0aWMgTmVvcGxhc21zOiBwc3ljaG9sb2d5PC9rZXl3b3JkPjxrZXl3b3JkPlByb3N0
YXRpYyBOZW9wbGFzbXM6IHRoZXJhcHk8L2tleXdvcmQ+PGtleXdvcmQ+UXVhbGl0eSBvZiBMaWZl
PC9rZXl3b3JkPjxrZXl3b3JkPlNvY2lvZWNvbm9taWMgRmFjdG9yczwva2V5d29yZD48a2V5d29y
ZD5TcG91c2VzPC9rZXl3b3JkPjwva2V5d29yZHM+PGRhdGVzPjx5ZWFyPjIwMDY8L3llYXI+PC9k
YXRlcz48dXJscz48cmVsYXRlZC11cmxzPjx1cmw+aHR0cDovL3d3dy5uY2JpLm5sbS5uaWguZ292
L3B1Ym1lZC8xNjU2ODQ1MDwvdXJsPjx1cmw+aHR0cDovL29ubGluZWxpYnJhcnkud2lsZXkuY29t
L3N0b3JlLzEwLjEwMDIvY25jci4yMTgyMi9hc3NldC8yMTgyMl9mdHAucGRmP3Y9MSZhbXA7dD1p
YnhuY2c1byZhbXA7cz1kYjBjMjg5MzI1MWUwYmJjMDdkZDY3MDFkMmQwMTNlYWU0NjRmZGFhPC91
cmw+PC9yZWxhdGVkLXVybHM+PC91cmxzPjxlbGVjdHJvbmljLXJlc291cmNlLW51bT4xMC4xMDAy
L2NuY3IuMjE4MjI8L2VsZWN0cm9uaWMtcmVzb3VyY2UtbnVtPjwvcmVjb3JkPjwvQ2l0ZT48L0Vu
ZE5vdGU+AG==
</w:fldData>
        </w:fldChar>
      </w:r>
      <w:r w:rsidR="00BA2847">
        <w:rPr>
          <w:rFonts w:cstheme="minorHAnsi"/>
        </w:rPr>
        <w:instrText xml:space="preserve"> ADDIN EN.CITE </w:instrText>
      </w:r>
      <w:r w:rsidR="00BA2847">
        <w:rPr>
          <w:rFonts w:cstheme="minorHAnsi"/>
        </w:rPr>
        <w:fldChar w:fldCharType="begin">
          <w:fldData xml:space="preserve">PEVuZE5vdGU+PENpdGU+PEF1dGhvcj5Mb3RhbjwvQXV0aG9yPjxZZWFyPjIwMDQ8L1llYXI+PFJl
Y051bT4xMjwvUmVjTnVtPjxEaXNwbGF5VGV4dD4oMiwgMyk8L0Rpc3BsYXlUZXh0PjxyZWNvcmQ+
PHJlYy1udW1iZXI+MTI8L3JlYy1udW1iZXI+PGZvcmVpZ24ta2V5cz48a2V5IGFwcD0iRU4iIGRi
LWlkPSI1OTByMHdhc2YycHpmb2V3eDJvdjA1OTlmeDlmemEwdnh4cGUiIHRpbWVzdGFtcD0iMTQz
Njk1NjM3MyI+MTI8L2tleT48L2ZvcmVpZ24ta2V5cz48cmVmLXR5cGUgbmFtZT0iSm91cm5hbCBB
cnRpY2xlIj4xNzwvcmVmLXR5cGU+PGNvbnRyaWJ1dG9ycz48YXV0aG9ycz48YXV0aG9yPkxvdGFu
LCBZYWlyPC9hdXRob3I+PGF1dGhvcj5DYWRlZGR1LCBKZWZmcmV5IEEuPC9hdXRob3I+PGF1dGhv
cj5HZXR0bWFuLCBNYXR0aGV3IFQuPC9hdXRob3I+PC9hdXRob3JzPjwvY29udHJpYnV0b3JzPjx0
aXRsZXM+PHRpdGxlPlRoZSBuZXcgZWNvbm9taWNzIG9mIHJhZGljYWwgcHJvc3RhdGVjdG9teTog
Y29zdCBjb21wYXJpc29uIG9mIG9wZW4sIGxhcGFyb3Njb3BpYyBhbmQgcm9ib3QgYXNzaXN0ZWQg
dGVjaG5pcXVlczwvdGl0bGU+PHNlY29uZGFyeS10aXRsZT5UaGUgSm91cm5hbCBvZiB1cm9sb2d5
PC9zZWNvbmRhcnktdGl0bGU+PC90aXRsZXM+PHBlcmlvZGljYWw+PGZ1bGwtdGl0bGU+VGhlIEpv
dXJuYWwgb2YgdXJvbG9neTwvZnVsbC10aXRsZT48L3BlcmlvZGljYWw+PHBhZ2VzPjE0MzEtNTwv
cGFnZXM+PHZvbHVtZT4xNzI8L3ZvbHVtZT48bnVtYmVyPjQgUHQgMTwvbnVtYmVyPjxrZXl3b3Jk
cz48a2V5d29yZD5BY2FkZW1pYyBNZWRpY2FsIENlbnRlcnM8L2tleXdvcmQ+PGtleXdvcmQ+Q29z
dC1CZW5lZml0IEFuYWx5c2lzPC9rZXl3b3JkPjxrZXl3b3JkPkNvc3QtQmVuZWZpdCBBbmFseXNp
czogc3RhdGlzdGljcyAmYW1wOyBudW1lcmljYWwgZGF0YTwva2V5d29yZD48a2V5d29yZD5Db3N0
cyBhbmQgQ29zdCBBbmFseXNpczwva2V5d29yZD48a2V5d29yZD5Db3N0cyBhbmQgQ29zdCBBbmFs
eXNpczogc3RhdGlzdGljcyAmYW1wOyBudW1lcmljYWwgZGE8L2tleXdvcmQ+PGtleXdvcmQ+SG9z
cGl0YWwgQ29zdHM8L2tleXdvcmQ+PGtleXdvcmQ+SG9zcGl0YWwgQ29zdHM6IHN0YXRpc3RpY3Mg
JmFtcDsgbnVtZXJpY2FsIGRhdGE8L2tleXdvcmQ+PGtleXdvcmQ+SHVtYW5zPC9rZXl3b3JkPjxr
ZXl3b3JkPkxhcGFyb3Njb3B5PC9rZXl3b3JkPjxrZXl3b3JkPkxhcGFyb3Njb3B5OiBlY29ub21p
Y3M8L2tleXdvcmQ+PGtleXdvcmQ+TGVuZ3RoIG9mIFN0YXk8L2tleXdvcmQ+PGtleXdvcmQ+TGVu
Z3RoIG9mIFN0YXk6IGVjb25vbWljczwva2V5d29yZD48a2V5d29yZD5NYWxlPC9rZXl3b3JkPjxr
ZXl3b3JkPk1hdGhlbWF0aWNhbCBDb21wdXRpbmc8L2tleXdvcmQ+PGtleXdvcmQ+TWlubmVzb3Rh
PC9rZXl3b3JkPjxrZXl3b3JkPlByb3N0YXRlY3RvbXk8L2tleXdvcmQ+PGtleXdvcmQ+UHJvc3Rh
dGVjdG9teTogZWNvbm9taWNzPC9rZXl3b3JkPjxrZXl3b3JkPlJvYm90aWNzPC9rZXl3b3JkPjxr
ZXl3b3JkPlJvYm90aWNzOiBlY29ub21pY3M8L2tleXdvcmQ+PGtleXdvcmQ+U3VyZ2VyeSwgQ29t
cHV0ZXItQXNzaXN0ZWQ8L2tleXdvcmQ+PGtleXdvcmQ+U3VyZ2VyeSwgQ29tcHV0ZXItQXNzaXN0
ZWQ6IGVjb25vbWljczwva2V5d29yZD48L2tleXdvcmRzPjxkYXRlcz48eWVhcj4yMDA0PC95ZWFy
PjwvZGF0ZXM+PHVybHM+PHJlbGF0ZWQtdXJscz48dXJsPmh0dHA6Ly93d3cubmNiaS5ubG0ubmlo
Lmdvdi9wdWJtZWQvMTUzNzE4NjI8L3VybD48L3JlbGF0ZWQtdXJscz48L3VybHM+PC9yZWNvcmQ+
PC9DaXRlPjxDaXRlPjxBdXRob3I+WmVsaWFkdDwvQXV0aG9yPjxZZWFyPjIwMDY8L1llYXI+PFJl
Y051bT4xMTwvUmVjTnVtPjxyZWNvcmQ+PHJlYy1udW1iZXI+MTE8L3JlYy1udW1iZXI+PGZvcmVp
Z24ta2V5cz48a2V5IGFwcD0iRU4iIGRiLWlkPSI1OTByMHdhc2YycHpmb2V3eDJvdjA1OTlmeDlm
emEwdnh4cGUiIHRpbWVzdGFtcD0iMTQzNjk1NjM3MiI+MTE8L2tleT48a2V5IGFwcD0iRU5XZWIi
IGRiLWlkPSIiPjA8L2tleT48L2ZvcmVpZ24ta2V5cz48cmVmLXR5cGUgbmFtZT0iSm91cm5hbCBB
cnRpY2xlIj4xNzwvcmVmLXR5cGU+PGNvbnRyaWJ1dG9ycz48YXV0aG9ycz48YXV0aG9yPlplbGlh
ZHQsIFN0ZXZlbiBCLjwvYXV0aG9yPjxhdXRob3I+UmFtc2V5LCBTY290dCBELjwvYXV0aG9yPjxh
dXRob3I+UGVuc29uLCBEYXZpZCBGLjwvYXV0aG9yPjxhdXRob3I+SGFsbCwgSW5ncmlkIEouPC9h
dXRob3I+PGF1dGhvcj5Fa3d1ZW1lLCBEb25hdHVzIFUuPC9hdXRob3I+PGF1dGhvcj5TdHJvdWQs
IExlb25hcmQ8L2F1dGhvcj48YXV0aG9yPkxlZSwgSnVkaXRoIFcuPC9hdXRob3I+PC9hdXRob3Jz
PjwvY29udHJpYnV0b3JzPjx0aXRsZXM+PHRpdGxlPldoeSBkbyBtZW4gY2hvb3NlIG9uZSB0cmVh
dG1lbnQgb3ZlciBhbm90aGVyPzogYSByZXZpZXcgb2YgcGF0aWVudCBkZWNpc2lvbiBtYWtpbmcg
Zm9yIGxvY2FsaXplZCBwcm9zdGF0ZSBjYW5jZXI8L3RpdGxlPjxzZWNvbmRhcnktdGl0bGU+Q2Fu
Y2VyPC9zZWNvbmRhcnktdGl0bGU+PC90aXRsZXM+PHBlcmlvZGljYWw+PGZ1bGwtdGl0bGU+Q2Fu
Y2VyPC9mdWxsLXRpdGxlPjwvcGVyaW9kaWNhbD48cGFnZXM+MTg2NS03NDwvcGFnZXM+PHZvbHVt
ZT4xMDY8L3ZvbHVtZT48bnVtYmVyPjk8L251bWJlcj48a2V5d29yZHM+PGtleXdvcmQ+Q3VsdHVy
ZTwva2V5d29yZD48a2V5d29yZD5EZWNpc2lvbiBNYWtpbmc8L2tleXdvcmQ+PGtleXdvcmQ+RmFt
aWx5PC9rZXl3b3JkPjxrZXl3b3JkPkhlYWx0aCBDYXJlIENvc3RzPC9rZXl3b3JkPjxrZXl3b3Jk
Pkh1bWFuczwva2V5d29yZD48a2V5d29yZD5NYWxlPC9rZXl3b3JkPjxrZXl3b3JkPlBhdGllbnQg
UGFydGljaXBhdGlvbjwva2V5d29yZD48a2V5d29yZD5QaHlzaWNpYW4tUGF0aWVudCBSZWxhdGlv
bnM8L2tleXdvcmQ+PGtleXdvcmQ+UHJvc3RhdGljIE5lb3BsYXNtczwva2V5d29yZD48a2V5d29y
ZD5Qcm9zdGF0aWMgTmVvcGxhc21zOiBwc3ljaG9sb2d5PC9rZXl3b3JkPjxrZXl3b3JkPlByb3N0
YXRpYyBOZW9wbGFzbXM6IHRoZXJhcHk8L2tleXdvcmQ+PGtleXdvcmQ+UXVhbGl0eSBvZiBMaWZl
PC9rZXl3b3JkPjxrZXl3b3JkPlNvY2lvZWNvbm9taWMgRmFjdG9yczwva2V5d29yZD48a2V5d29y
ZD5TcG91c2VzPC9rZXl3b3JkPjwva2V5d29yZHM+PGRhdGVzPjx5ZWFyPjIwMDY8L3llYXI+PC9k
YXRlcz48dXJscz48cmVsYXRlZC11cmxzPjx1cmw+aHR0cDovL3d3dy5uY2JpLm5sbS5uaWguZ292
L3B1Ym1lZC8xNjU2ODQ1MDwvdXJsPjx1cmw+aHR0cDovL29ubGluZWxpYnJhcnkud2lsZXkuY29t
L3N0b3JlLzEwLjEwMDIvY25jci4yMTgyMi9hc3NldC8yMTgyMl9mdHAucGRmP3Y9MSZhbXA7dD1p
YnhuY2c1byZhbXA7cz1kYjBjMjg5MzI1MWUwYmJjMDdkZDY3MDFkMmQwMTNlYWU0NjRmZGFhPC91
cmw+PC9yZWxhdGVkLXVybHM+PC91cmxzPjxlbGVjdHJvbmljLXJlc291cmNlLW51bT4xMC4xMDAy
L2NuY3IuMjE4MjI8L2VsZWN0cm9uaWMtcmVzb3VyY2UtbnVtPjwvcmVjb3JkPjwvQ2l0ZT48L0Vu
ZE5vdGU+AG==
</w:fldData>
        </w:fldChar>
      </w:r>
      <w:r w:rsidR="00BA2847">
        <w:rPr>
          <w:rFonts w:cstheme="minorHAnsi"/>
        </w:rPr>
        <w:instrText xml:space="preserve"> ADDIN EN.CITE.DATA </w:instrText>
      </w:r>
      <w:r w:rsidR="00BA2847">
        <w:rPr>
          <w:rFonts w:cstheme="minorHAnsi"/>
        </w:rPr>
      </w:r>
      <w:r w:rsidR="00BA2847">
        <w:rPr>
          <w:rFonts w:cstheme="minorHAnsi"/>
        </w:rPr>
        <w:fldChar w:fldCharType="end"/>
      </w:r>
      <w:r w:rsidR="00AC0A35" w:rsidRPr="009D731A">
        <w:rPr>
          <w:rFonts w:cstheme="minorHAnsi"/>
        </w:rPr>
      </w:r>
      <w:r w:rsidR="00AC0A35" w:rsidRPr="009D731A">
        <w:rPr>
          <w:rFonts w:cstheme="minorHAnsi"/>
        </w:rPr>
        <w:fldChar w:fldCharType="separate"/>
      </w:r>
      <w:r w:rsidR="00BA2847">
        <w:rPr>
          <w:rFonts w:cstheme="minorHAnsi"/>
          <w:noProof/>
        </w:rPr>
        <w:t>(2, 3)</w:t>
      </w:r>
      <w:r w:rsidR="00AC0A35" w:rsidRPr="009D731A">
        <w:rPr>
          <w:rFonts w:cstheme="minorHAnsi"/>
        </w:rPr>
        <w:fldChar w:fldCharType="end"/>
      </w:r>
    </w:p>
    <w:p w14:paraId="32F0F5DA" w14:textId="3C97671C" w:rsidR="00A54A32" w:rsidRDefault="00B97DD2" w:rsidP="009E1101">
      <w:pPr>
        <w:spacing w:line="480" w:lineRule="auto"/>
        <w:rPr>
          <w:rFonts w:cstheme="minorHAnsi"/>
        </w:rPr>
      </w:pPr>
      <w:r>
        <w:t>I</w:t>
      </w:r>
      <w:r w:rsidR="00605D6F">
        <w:t xml:space="preserve">t is </w:t>
      </w:r>
      <w:r>
        <w:t>therefore critical</w:t>
      </w:r>
      <w:r w:rsidR="00605D6F">
        <w:t xml:space="preserve"> that </w:t>
      </w:r>
      <w:r w:rsidR="006666E1">
        <w:t>o</w:t>
      </w:r>
      <w:r w:rsidR="00605D6F">
        <w:t xml:space="preserve">utcomes </w:t>
      </w:r>
      <w:r w:rsidR="006666E1">
        <w:t xml:space="preserve">important to all stakeholders </w:t>
      </w:r>
      <w:r w:rsidR="00605D6F">
        <w:t xml:space="preserve">are </w:t>
      </w:r>
      <w:r w:rsidR="006666E1">
        <w:t xml:space="preserve">measured and </w:t>
      </w:r>
      <w:r w:rsidR="00605D6F">
        <w:t>reported.</w:t>
      </w:r>
      <w:r w:rsidR="006666E1">
        <w:t xml:space="preserve"> </w:t>
      </w:r>
      <w:r w:rsidR="00605D6F">
        <w:rPr>
          <w:rFonts w:cstheme="minorHAnsi"/>
        </w:rPr>
        <w:t>However, m</w:t>
      </w:r>
      <w:r w:rsidR="00A54A32">
        <w:rPr>
          <w:rFonts w:cstheme="minorHAnsi"/>
        </w:rPr>
        <w:t>any systematic reviews</w:t>
      </w:r>
      <w:r w:rsidR="0082055A">
        <w:rPr>
          <w:rFonts w:cstheme="minorHAnsi"/>
        </w:rPr>
        <w:t xml:space="preserve"> of effectiveness</w:t>
      </w:r>
      <w:r w:rsidR="00A54A32">
        <w:rPr>
          <w:rFonts w:cstheme="minorHAnsi"/>
        </w:rPr>
        <w:t xml:space="preserve"> </w:t>
      </w:r>
      <w:r w:rsidR="00AC0A35">
        <w:rPr>
          <w:rFonts w:cstheme="minorHAnsi"/>
        </w:rPr>
        <w:fldChar w:fldCharType="begin">
          <w:fldData xml:space="preserve">PEVuZE5vdGU+PENpdGU+PEF1dGhvcj5JcDwvQXV0aG9yPjxZZWFyPjIwMTA8L1llYXI+PFJlY051
bT41NjA8L1JlY051bT48RGlzcGxheVRleHQ+KDQtOSk8L0Rpc3BsYXlUZXh0PjxyZWNvcmQ+PHJl
Yy1udW1iZXI+NTYwPC9yZWMtbnVtYmVyPjxmb3JlaWduLWtleXM+PGtleSBhcHA9IkVOIiBkYi1p
ZD0iNTkwcjB3YXNmMnB6Zm9ld3gyb3YwNTk5Zng5ZnphMHZ4eHBlIiB0aW1lc3RhbXA9IjE0NTIw
OTU2MDYiPjU2MDwva2V5PjwvZm9yZWlnbi1rZXlzPjxyZWYtdHlwZSBuYW1lPSJCb29rIFNlY3Rp
b24iPjU8L3JlZi10eXBlPjxjb250cmlidXRvcnM+PGF1dGhvcnM+PGF1dGhvcj5JcCwgUy48L2F1
dGhvcj48YXV0aG9yPkR2b3JhaywgVC48L2F1dGhvcj48YXV0aG9yPll1LCBXLiBXLjwvYXV0aG9y
PjxhdXRob3I+UGF0ZWwsIEsuPC9hdXRob3I+PGF1dGhvcj5PYmFkYW4sIE4uPC9hdXRob3I+PGF1
dGhvcj5DaHVuZywgTS48L2F1dGhvcj48YXV0aG9yPkJhbm51cnUsIFIuIFIuPC9hdXRob3I+PGF1
dGhvcj5MYXUsIEouPC9hdXRob3I+PC9hdXRob3JzPjwvY29udHJpYnV0b3JzPjx0aXRsZXM+PHRp
dGxlPkFIUlEgVGVjaG5vbG9neSBBc3Nlc3NtZW50czwvdGl0bGU+PHNlY29uZGFyeS10aXRsZT5D
b21wYXJhdGl2ZSBFdmFsdWF0aW9uIG9mIFJhZGlhdGlvbiBUcmVhdG1lbnRzIGZvciBDbGluaWNh
bGx5IExvY2FsaXplZCBQcm9zdGF0ZSBDYW5jZXI6IGFuIFVwZGF0ZTwvc2Vjb25kYXJ5LXRpdGxl
PjwvdGl0bGVzPjxkYXRlcz48eWVhcj4yMDEwPC95ZWFyPjwvZGF0ZXM+PHB1Yi1sb2NhdGlvbj5S
b2NrdmlsbGUgKE1EKTwvcHViLWxvY2F0aW9uPjxwdWJsaXNoZXI+QWdlbmN5IGZvciBIZWFsdGhj
YXJlIFJlc2VhcmNoIGFuZCBRdWFsaXR5IChVUyk8L3B1Ymxpc2hlcj48YWNjZXNzaW9uLW51bT4y
NTQxMTY2MzwvYWNjZXNzaW9uLW51bT48dXJscz48cmVsYXRlZC11cmxzPjx1cmw+aHR0cDovL2R4
LmRvaS5vcmcvPC91cmw+PC9yZWxhdGVkLXVybHM+PC91cmxzPjxsYW5ndWFnZT5lbmc8L2xhbmd1
YWdlPjwvcmVjb3JkPjwvQ2l0ZT48Q2l0ZT48QXV0aG9yPlJhbXNheTwvQXV0aG9yPjxZZWFyPjIw
MTU8L1llYXI+PFJlY051bT41NjE8L1JlY051bT48cmVjb3JkPjxyZWMtbnVtYmVyPjU2MTwvcmVj
LW51bWJlcj48Zm9yZWlnbi1rZXlzPjxrZXkgYXBwPSJFTiIgZGItaWQ9IjU5MHIwd2FzZjJwemZv
ZXd4Mm92MDU5OWZ4OWZ6YTB2eHhwZSIgdGltZXN0YW1wPSIxNDUyMDk1NzUyIj41NjE8L2tleT48
L2ZvcmVpZ24ta2V5cz48cmVmLXR5cGUgbmFtZT0iSm91cm5hbCBBcnRpY2xlIj4xNzwvcmVmLXR5
cGU+PGNvbnRyaWJ1dG9ycz48YXV0aG9ycz48YXV0aG9yPlJhbXNheSwgQy4gUi48L2F1dGhvcj48
YXV0aG9yPkFkZXd1eWksIFQuIEUuPC9hdXRob3I+PGF1dGhvcj5HcmF5LCBKLjwvYXV0aG9yPjxh
dXRob3I+SGlzbG9wLCBKLjwvYXV0aG9yPjxhdXRob3I+U2hpcmxleSwgTS4gRC48L2F1dGhvcj48
YXV0aG9yPkpheWFrb2R5LCBTLjwvYXV0aG9yPjxhdXRob3I+TWFjTGVubmFuLCBHLjwvYXV0aG9y
PjxhdXRob3I+RnJhc2VyLCBDLjwvYXV0aG9yPjxhdXRob3I+TWFjTGVubmFuLCBTLjwvYXV0aG9y
PjxhdXRob3I+QnJhenplbGxpLCBNLjwvYXV0aG9yPjxhdXRob3I+TiZhcG9zO0RvdywgSi48L2F1
dGhvcj48YXV0aG9yPlBpY2thcmQsIFIuPC9hdXRob3I+PGF1dGhvcj5Sb2JlcnRzb24sIEMuPC9h
dXRob3I+PGF1dGhvcj5Sb3RobmllLCBLLjwvYXV0aG9yPjxhdXRob3I+UnVzaHRvbiwgUy4gUC48
L2F1dGhvcj48YXV0aG9yPlZhbGUsIEwuPC9hdXRob3I+PGF1dGhvcj5MYW0sIFQuIEIuPC9hdXRo
b3I+PC9hdXRob3JzPjwvY29udHJpYnV0b3JzPjxhdXRoLWFkZHJlc3M+SGVhbHRoIFNlcnZpY2Vz
IFJlc2VhcmNoIFVuaXQsIFVuaXZlcnNpdHkgb2YgQWJlcmRlZW4sIEFiZXJkZWVuLCBVSy5GYWN1
bHR5IG9mIEhlYWx0aCAmYW1wOyBMaWZlIFNjaWVuY2VzLCBOb3J0aHVtYnJpYSBVbml2ZXJzaXR5
LCBOZXdjYXN0bGUgdXBvbiBUeW5lLCBVSy5IZWFsdGggRWNvbm9taWNzIEdyb3VwLCBJbnN0aXR1
dGUgb2YgSGVhbHRoIGFuZCBTb2NpZXR5LCBOZXdjYXN0bGUgVW5pdmVyc2l0eSwgTmV3Y2FzdGxl
IHVwb24gVHluZSwgVUsuU2Nob29sIG9mIEJpb2xvZ3ksIE5ld2Nhc3RsZSBVbml2ZXJzaXR5LCBO
ZXdjYXN0bGUgdXBvbiBUeW5lLCBVSy5BY2FkZW1pYyBVcm9sb2d5IFVuaXQsIFVuaXZlcnNpdHkg
b2YgQWJlcmRlZW4sIEFiZXJkZWVuLCBVSy5JbnN0aXR1dGUgb2YgQ2VsbHVsYXIgTWVkaWNpbmUs
IE5ld2Nhc3RsZSBVbml2ZXJzaXR5LCBOZXdjYXN0bGUgdXBvbiBUeW5lLCBVSy48L2F1dGgtYWRk
cmVzcz48dGl0bGVzPjx0aXRsZT5BYmxhdGl2ZSB0aGVyYXB5IGZvciBwZW9wbGUgd2l0aCBsb2Nh
bGlzZWQgcHJvc3RhdGUgY2FuY2VyOiBhIHN5c3RlbWF0aWMgcmV2aWV3IGFuZCBlY29ub21pYyBl
dmFsdWF0aW9uPC90aXRsZT48c2Vjb25kYXJ5LXRpdGxlPkhlYWx0aCBUZWNobm9sIEFzc2Vzczwv
c2Vjb25kYXJ5LXRpdGxlPjxhbHQtdGl0bGU+SGVhbHRoIHRlY2hub2xvZ3kgYXNzZXNzbWVudCAo
V2luY2hlc3RlciwgRW5nbGFuZCk8L2FsdC10aXRsZT48L3RpdGxlcz48cGVyaW9kaWNhbD48YWJi
ci0xPkhlYWx0aCBUZWNobm9sIEFzc2VzczwvYWJici0xPjwvcGVyaW9kaWNhbD48YWx0LXBlcmlv
ZGljYWw+PGZ1bGwtdGl0bGU+SGVhbHRoIHRlY2hub2xvZ3kgYXNzZXNzbWVudCAoV2luY2hlc3Rl
ciwgRW5nbGFuZCk8L2Z1bGwtdGl0bGU+PC9hbHQtcGVyaW9kaWNhbD48cGFnZXM+MS00OTA8L3Bh
Z2VzPjx2b2x1bWU+MTk8L3ZvbHVtZT48bnVtYmVyPjQ5PC9udW1iZXI+PGVkaXRpb24+MjAxNS8w
Ny8wNDwvZWRpdGlvbj48ZGF0ZXM+PHllYXI+MjAxNTwveWVhcj48cHViLWRhdGVzPjxkYXRlPkp1
bDwvZGF0ZT48L3B1Yi1kYXRlcz48L2RhdGVzPjxpc2JuPjEzNjYtNTI3ODwvaXNibj48YWNjZXNz
aW9uLW51bT4yNjE0MDUxODwvYWNjZXNzaW9uLW51bT48dXJscz48cmVsYXRlZC11cmxzPjx1cmw+
aHR0cDovL2R4LmRvaS5vcmcvMTAuMzMxMC9odGExOTQ5MDwvdXJsPjwvcmVsYXRlZC11cmxzPjwv
dXJscz48ZWxlY3Ryb25pYy1yZXNvdXJjZS1udW0+MTAuMzMxMC9odGExOTQ5MDwvZWxlY3Ryb25p
Yy1yZXNvdXJjZS1udW0+PHJlbW90ZS1kYXRhYmFzZS1wcm92aWRlcj5OTE08L3JlbW90ZS1kYXRh
YmFzZS1wcm92aWRlcj48bGFuZ3VhZ2U+ZW5nPC9sYW5ndWFnZT48L3JlY29yZD48L0NpdGU+PENp
dGU+PEF1dGhvcj5IZWdhcnR5PC9BdXRob3I+PFllYXI+MjAxMDwvWWVhcj48UmVjTnVtPjU2Mzwv
UmVjTnVtPjxyZWNvcmQ+PHJlYy1udW1iZXI+NTYzPC9yZWMtbnVtYmVyPjxmb3JlaWduLWtleXM+
PGtleSBhcHA9IkVOIiBkYi1pZD0iNTkwcjB3YXNmMnB6Zm9ld3gyb3YwNTk5Zng5ZnphMHZ4eHBl
IiB0aW1lc3RhbXA9IjE0NTIxNzkwNjQiPjU2Mzwva2V5PjwvZm9yZWlnbi1rZXlzPjxyZWYtdHlw
ZSBuYW1lPSJKb3VybmFsIEFydGljbGUiPjE3PC9yZWYtdHlwZT48Y29udHJpYnV0b3JzPjxhdXRo
b3JzPjxhdXRob3I+SGVnYXJ0eSwgSm9zZXBoaW5lPC9hdXRob3I+PGF1dGhvcj5CZWlybmUsIFBh
dWwgVjwvYXV0aG9yPjxhdXRob3I+V2Fsc2gsIEVsbGE8L2F1dGhvcj48YXV0aG9yPkNvbWJlciwg
SGFycnk8L2F1dGhvcj48YXV0aG9yPkZpdHpnZXJhbGQsIFRvbnk8L2F1dGhvcj48YXV0aG9yPldh
bGxhY2UgS2F6ZXIsIE1lcmVkaXRoPC9hdXRob3I+PC9hdXRob3JzPjwvY29udHJpYnV0b3JzPjx0
aXRsZXM+PHRpdGxlPlJhZGljYWwgcHJvc3RhdGVjdG9teSB2ZXJzdXMgd2F0Y2hmdWwgd2FpdGlu
ZyBmb3IgcHJvc3RhdGUgY2FuY2VyPC90aXRsZT48L3RpdGxlcz48ZGF0ZXM+PHllYXI+MjAxMDwv
eWVhcj48L2RhdGVzPjxwdWJsaXNoZXI+Sm9obiBXaWxleSAmYW1wOyBTb25zLCBMdGQ8L3B1Ymxp
c2hlcj48aXNibj4xNDY1LTE4NTg8L2lzYm4+PHVybHM+PHJlbGF0ZWQtdXJscz48dXJsPmh0dHA6
Ly9vbmxpbmVsaWJyYXJ5LndpbGV5LmNvbS9kb2kvMTAuMTAwMi8xNDY1MTg1OC5DRDAwNjU5MC5w
dWIyL2Fic3RyYWN0PC91cmw+PHVybD5odHRwOi8vb25saW5lbGlicmFyeS53aWxleS5jb20vZG9p
LzEwLjEwMDIvMTQ2NTE4NTguQ0QwMDY1OTAucHViMi9wZGY8L3VybD48dXJsPmh0dHA6Ly9vbmxp
bmVsaWJyYXJ5LndpbGV5LmNvbS9kb2kvMTAuMTAwMi8xNDY1MTg1OC5DRDAwNjU5MC5wdWIyL2Z1
bGw8L3VybD48L3JlbGF0ZWQtdXJscz48L3VybHM+PGVsZWN0cm9uaWMtcmVzb3VyY2UtbnVtPjEw
LjEwMDIvMTQ2NTE4NTguQ0QwMDY1OTAucHViMjwvZWxlY3Ryb25pYy1yZXNvdXJjZS1udW0+PGxh
bmd1YWdlPmVuPC9sYW5ndWFnZT48L3JlY29yZD48L0NpdGU+PENpdGU+PEF1dGhvcj5XaWx0PC9B
dXRob3I+PFllYXI+MjAwODwvWWVhcj48UmVjTnVtPjEwPC9SZWNOdW0+PHJlY29yZD48cmVjLW51
bWJlcj4xMDwvcmVjLW51bWJlcj48Zm9yZWlnbi1rZXlzPjxrZXkgYXBwPSJFTiIgZGItaWQ9IjU5
MHIwd2FzZjJwemZvZXd4Mm92MDU5OWZ4OWZ6YTB2eHhwZSIgdGltZXN0YW1wPSIxNDM2OTU2MzY4
Ij4xMDwva2V5PjxrZXkgYXBwPSJFTldlYiIgZGItaWQ9IiI+MDwva2V5PjwvZm9yZWlnbi1rZXlz
PjxyZWYtdHlwZSBuYW1lPSJKb3VybmFsIEFydGljbGUiPjE3PC9yZWYtdHlwZT48Y29udHJpYnV0
b3JzPjxhdXRob3JzPjxhdXRob3I+V2lsdCwgVGltb3RoeSBKLjwvYXV0aG9yPjxhdXRob3I+TWFj
RG9uYWxkLCBSb2RlcmljazwvYXV0aG9yPjxhdXRob3I+UnV0a3MsIEluZHVsaXM8L2F1dGhvcj48
YXV0aG9yPlNoYW1saXlhbiwgVGF0eWFuYSBBLjwvYXV0aG9yPjxhdXRob3I+VGF5bG9yLCBCcmVu
dCBDLjwvYXV0aG9yPjxhdXRob3I+S2FuZSwgUm9iZXJ0IEwuPC9hdXRob3I+PC9hdXRob3JzPjwv
Y29udHJpYnV0b3JzPjx0aXRsZXM+PHRpdGxlPlN5c3RlbWF0aWMgcmV2aWV3OiBjb21wYXJhdGl2
ZSBlZmZlY3RpdmVuZXNzIGFuZCBoYXJtcyBvZiB0cmVhdG1lbnRzIGZvciBjbGluaWNhbGx5IGxv
Y2FsaXplZCBwcm9zdGF0ZSBjYW5jZXI8L3RpdGxlPjxzZWNvbmRhcnktdGl0bGU+QW5uYWxzIG9m
IGludGVybmFsIG1lZGljaW5lPC9zZWNvbmRhcnktdGl0bGU+PC90aXRsZXM+PHBlcmlvZGljYWw+
PGZ1bGwtdGl0bGU+QW5uYWxzIG9mIGludGVybmFsIG1lZGljaW5lPC9mdWxsLXRpdGxlPjwvcGVy
aW9kaWNhbD48cGFnZXM+NDM1LTQ4PC9wYWdlcz48dm9sdW1lPjE0ODwvdm9sdW1lPjxudW1iZXI+
NjwvbnVtYmVyPjxrZXl3b3Jkcz48a2V5d29yZD5BbmRyb2dlbiBBbnRhZ29uaXN0czwva2V5d29y
ZD48a2V5d29yZD5BbmRyb2dlbiBBbnRhZ29uaXN0czogYWR2ZXJzZSBlZmZlY3RzPC9rZXl3b3Jk
PjxrZXl3b3JkPkJyYWNoeXRoZXJhcHk8L2tleXdvcmQ+PGtleXdvcmQ+QnJhY2h5dGhlcmFweTog
YWR2ZXJzZSBlZmZlY3RzPC9rZXl3b3JkPjxrZXl3b3JkPkNhdXNlIG9mIERlYXRoPC9rZXl3b3Jk
PjxrZXl3b3JkPkRpc2Vhc2UgUHJvZ3Jlc3Npb248L2tleXdvcmQ+PGtleXdvcmQ+SHVtYW5zPC9r
ZXl3b3JkPjxrZXl3b3JkPk1hbGU8L2tleXdvcmQ+PGtleXdvcmQ+TmVvYWRqdXZhbnQgVGhlcmFw
eTwva2V5d29yZD48a2V5d29yZD5OZW9wbGFzbSBSZWN1cnJlbmNlLCBMb2NhbDwva2V5d29yZD48
a2V5d29yZD5OZW9wbGFzbSBSZWN1cnJlbmNlLCBMb2NhbDogZGlhZ25vc2lzPC9rZXl3b3JkPjxr
ZXl3b3JkPlByb3N0YXRlLVNwZWNpZmljIEFudGlnZW48L2tleXdvcmQ+PGtleXdvcmQ+UHJvc3Rh
dGUtU3BlY2lmaWMgQW50aWdlbjogYmxvb2Q8L2tleXdvcmQ+PGtleXdvcmQ+UHJvc3RhdGVjdG9t
eTwva2V5d29yZD48a2V5d29yZD5Qcm9zdGF0ZWN0b215OiBhZHZlcnNlIGVmZmVjdHM8L2tleXdv
cmQ+PGtleXdvcmQ+UHJvc3RhdGljIE5lb3BsYXNtczwva2V5d29yZD48a2V5d29yZD5Qcm9zdGF0
aWMgTmVvcGxhc21zOiBkaWFnbm9zaXM8L2tleXdvcmQ+PGtleXdvcmQ+UHJvc3RhdGljIE5lb3Bs
YXNtczogbW9ydGFsaXR5PC9rZXl3b3JkPjxrZXl3b3JkPlByb3N0YXRpYyBOZW9wbGFzbXM6IHRo
ZXJhcHk8L2tleXdvcmQ+PGtleXdvcmQ+UmFkaW90aGVyYXB5PC9rZXl3b3JkPjxrZXl3b3JkPlJh
ZGlvdGhlcmFweTogYWR2ZXJzZSBlZmZlY3RzPC9rZXl3b3JkPjwva2V5d29yZHM+PGRhdGVzPjx5
ZWFyPjIwMDg8L3llYXI+PC9kYXRlcz48dXJscz48cmVsYXRlZC11cmxzPjx1cmw+aHR0cDovL3d3
dy5uY2JpLm5sbS5uaWguZ292L3B1Ym1lZC8xODI1MjY3NzwvdXJsPjx1cmw+aHR0cDovL2FubmFs
cy5vcmcvZGF0YS9Kb3VybmFscy9BSU0vMjAxNTYvMDAwMDYwNS0yMDA4MDMxODAtMDAwMDYucGRm
PC91cmw+PC9yZWxhdGVkLXVybHM+PC91cmxzPjwvcmVjb3JkPjwvQ2l0ZT48Q2l0ZT48QXV0aG9y
Pk9sbGVuZG9yZiBEQTwvQXV0aG9yPjxZZWFyPjIwMDk8L1llYXI+PFJlY051bT41NjY8L1JlY051
bT48cmVjb3JkPjxyZWMtbnVtYmVyPjU2NjwvcmVjLW51bWJlcj48Zm9yZWlnbi1rZXlzPjxrZXkg
YXBwPSJFTiIgZGItaWQ9IjU5MHIwd2FzZjJwemZvZXd4Mm92MDU5OWZ4OWZ6YTB2eHhwZSIgdGlt
ZXN0YW1wPSIxNDUyMTgyNzQwIj41NjY8L2tleT48L2ZvcmVpZ24ta2V5cz48cmVmLXR5cGUgbmFt
ZT0iUmVwb3J0Ij4yNzwvcmVmLXR5cGU+PGNvbnRyaWJ1dG9ycz48YXV0aG9ycz48YXV0aG9yPiBP
bGxlbmRvcmYgREEsIEhheWVzIEosIE1jTWFob24gUCwgZXQgYWwuIDwvYXV0aG9yPjwvYXV0aG9y
cz48dGVydGlhcnktYXV0aG9ycz48YXV0aG9yPkluc3RpdHV0ZSBmb3IgQ2xpbmljYWwgYW5kIEVj
b25vbWljIFJldmlldzwvYXV0aG9yPjwvdGVydGlhcnktYXV0aG9ycz48L2NvbnRyaWJ1dG9ycz48
dGl0bGVzPjx0aXRsZT5BY3RpdmUgc3VydmVpbGxhbmNlIGFuZCByYWRpY2FsIHByb3N0YXRlY3Rv
bXkgZm9yIGNsaW5pY2FsbHkgbG9jYWxpemVkLCBsb3ctcmlzayBwcm9zdGF0ZSBjYW5jZXIuPC90
aXRsZT48L3RpdGxlcz48ZGF0ZXM+PHllYXI+MjAwOTwveWVhcj48L2RhdGVzPjx1cmxzPjxyZWxh
dGVkLXVybHM+PHVybD5BdmFpbGFibGUgYXQgd3d3LmljZXItcmV2aWV3Lm9yZy9pbmRleC5waHAv
YXMtcnAuaHRtbC48L3VybD48L3JlbGF0ZWQtdXJscz48L3VybHM+PC9yZWNvcmQ+PC9DaXRlPjxD
aXRlPjxBdXRob3I+RmljYXJyYTwvQXV0aG9yPjxZZWFyPjIwMDk8L1llYXI+PFJlY051bT44PC9S
ZWNOdW0+PHJlY29yZD48cmVjLW51bWJlcj44PC9yZWMtbnVtYmVyPjxmb3JlaWduLWtleXM+PGtl
eSBhcHA9IkVOIiBkYi1pZD0iNTkwcjB3YXNmMnB6Zm9ld3gyb3YwNTk5Zng5ZnphMHZ4eHBlIiB0
aW1lc3RhbXA9IjE0MzY5NTYzNTkiPjg8L2tleT48a2V5IGFwcD0iRU5XZWIiIGRiLWlkPSIiPjA8
L2tleT48L2ZvcmVpZ24ta2V5cz48cmVmLXR5cGUgbmFtZT0iSm91cm5hbCBBcnRpY2xlIj4xNzwv
cmVmLXR5cGU+PGNvbnRyaWJ1dG9ycz48YXV0aG9ycz48YXV0aG9yPkZpY2FycmEsIFZpbmNlbnpv
PC9hdXRob3I+PGF1dGhvcj5Ob3ZhcmEsIEdpYWNvbW88L2F1dGhvcj48YXV0aG9yPkFydGliYW5p
LCBXYWx0ZXI8L2F1dGhvcj48YXV0aG9yPkNlc3RhcmksIEFuZHJlYTwvYXV0aG9yPjxhdXRob3I+
R2FsZmFubywgQW50b25pbzwvYXV0aG9yPjxhdXRob3I+R3JhZWZlbiwgTWFya3VzPC9hdXRob3I+
PGF1dGhvcj5HdWF6em9uaSwgR2lvcmdpbzwvYXV0aG9yPjxhdXRob3I+R3VpbGxvbm5lYXUsIEJl
cnRyYW5kPC9hdXRob3I+PGF1dGhvcj5NZW5vbiwgTWFuaTwvYXV0aG9yPjxhdXRob3I+TW9udG9y
c2ksIEZyYW5jZXNjbzwvYXV0aG9yPjxhdXRob3I+UGF0ZWwsIFZpcHVsPC9hdXRob3I+PGF1dGhv
cj5SYXNzd2VpbGVyLCBKZW5zPC9hdXRob3I+PGF1dGhvcj5WYW4gUG9wcGVsLCBIZW5kcmlrPC9h
dXRob3I+PC9hdXRob3JzPjwvY29udHJpYnV0b3JzPjx0aXRsZXM+PHRpdGxlPlJldHJvcHViaWMs
IGxhcGFyb3Njb3BpYywgYW5kIHJvYm90LWFzc2lzdGVkIHJhZGljYWwgcHJvc3RhdGVjdG9teTog
YSBzeXN0ZW1hdGljIHJldmlldyBhbmQgY3VtdWxhdGl2ZSBhbmFseXNpcyBvZiBjb21wYXJhdGl2
ZSBzdHVkaWVzPC90aXRsZT48c2Vjb25kYXJ5LXRpdGxlPkV1cm9wZWFuIHVyb2xvZ3k8L3NlY29u
ZGFyeS10aXRsZT48L3RpdGxlcz48cGVyaW9kaWNhbD48ZnVsbC10aXRsZT5FdXJvcGVhbiB1cm9s
b2d5PC9mdWxsLXRpdGxlPjwvcGVyaW9kaWNhbD48cGFnZXM+MTAzNy02MzwvcGFnZXM+PHZvbHVt
ZT41NTwvdm9sdW1lPjxudW1iZXI+NTwvbnVtYmVyPjxrZXl3b3Jkcz48a2V5d29yZD5FcmVjdGls
ZSBEeXNmdW5jdGlvbjwva2V5d29yZD48a2V5d29yZD5FcmVjdGlsZSBEeXNmdW5jdGlvbjogZXBp
ZGVtaW9sb2d5PC9rZXl3b3JkPjxrZXl3b3JkPkVyZWN0aWxlIER5c2Z1bmN0aW9uOiBldGlvbG9n
eTwva2V5d29yZD48a2V5d29yZD5IdW1hbnM8L2tleXdvcmQ+PGtleXdvcmQ+TGFwYXJvc2NvcHk8
L2tleXdvcmQ+PGtleXdvcmQ+TGFwYXJvc2NvcHk6IGFkdmVyc2UgZWZmZWN0czwva2V5d29yZD48
a2V5d29yZD5MYXBhcm9zY29weTogbWV0aG9kczwva2V5d29yZD48a2V5d29yZD5MZW5ndGggb2Yg
U3RheTwva2V5d29yZD48a2V5d29yZD5NYWxlPC9rZXl3b3JkPjxrZXl3b3JkPlBhaW4sIFBvc3Rv
cGVyYXRpdmU8L2tleXdvcmQ+PGtleXdvcmQ+UGFpbiwgUG9zdG9wZXJhdGl2ZTogcGh5c2lvcGF0
aG9sb2d5PC9rZXl3b3JkPjxrZXl3b3JkPlBvc3RvcGVyYXRpdmUgQ29tcGxpY2F0aW9uczwva2V5
d29yZD48a2V5d29yZD5Qb3N0b3BlcmF0aXZlIENvbXBsaWNhdGlvbnM6IGVwaWRlbWlvbG9neTwv
a2V5d29yZD48a2V5d29yZD5Qb3N0b3BlcmF0aXZlIENvbXBsaWNhdGlvbnM6IHBoeXNpb3BhdGhv
bG9neTwva2V5d29yZD48a2V5d29yZD5Qcm9nbm9zaXM8L2tleXdvcmQ+PGtleXdvcmQ+UHJvc3Rh
dGVjdG9teTwva2V5d29yZD48a2V5d29yZD5Qcm9zdGF0ZWN0b215OiBhZHZlcnNlIGVmZmVjdHM8
L2tleXdvcmQ+PGtleXdvcmQ+UHJvc3RhdGVjdG9teTogbWV0aG9kczwva2V5d29yZD48a2V5d29y
ZD5Qcm9zdGF0aWMgTmVvcGxhc21zPC9rZXl3b3JkPjxrZXl3b3JkPlByb3N0YXRpYyBOZW9wbGFz
bXM6IG1vcnRhbGl0eTwva2V5d29yZD48a2V5d29yZD5Qcm9zdGF0aWMgTmVvcGxhc21zOiBzdXJn
ZXJ5PC9rZXl3b3JkPjxrZXl3b3JkPlF1YWxpdHkgb2YgTGlmZTwva2V5d29yZD48a2V5d29yZD5S
aXNrIEFzc2Vzc21lbnQ8L2tleXdvcmQ+PGtleXdvcmQ+Um9ib3RpY3M8L2tleXdvcmQ+PGtleXdv
cmQ+U3Vydml2YWwgUmF0ZTwva2V5d29yZD48a2V5d29yZD5UcmVhdG1lbnQgT3V0Y29tZTwva2V5
d29yZD48a2V5d29yZD5VcmluYXJ5IEluY29udGluZW5jZTwva2V5d29yZD48a2V5d29yZD5Vcmlu
YXJ5IEluY29udGluZW5jZTogZXBpZGVtaW9sb2d5PC9rZXl3b3JkPjxrZXl3b3JkPlVyaW5hcnkg
SW5jb250aW5lbmNlOiBldGlvbG9neTwva2V5d29yZD48a2V5d29yZD5Vcm9sb2dpYyBTdXJnaWNh
bCBQcm9jZWR1cmVzLCBNYWxlPC9rZXl3b3JkPjxrZXl3b3JkPlVyb2xvZ2ljIFN1cmdpY2FsIFBy
b2NlZHVyZXMsIE1hbGU6IGFkdmVyc2UgZWZmZWN0PC9rZXl3b3JkPjxrZXl3b3JkPlVyb2xvZ2lj
IFN1cmdpY2FsIFByb2NlZHVyZXMsIE1hbGU6IG1ldGhvZHM8L2tleXdvcmQ+PC9rZXl3b3Jkcz48
ZGF0ZXM+PHllYXI+MjAwOTwveWVhcj48L2RhdGVzPjx1cmxzPjxyZWxhdGVkLXVybHM+PHVybD5o
dHRwOi8vd3d3Lm5jYmkubmxtLm5paC5nb3YvcHVibWVkLzE5MTg1OTc3PC91cmw+PHVybD5odHRw
Oi8vYWMuZWxzLWNkbi5jb20vUzAzMDIyODM4MDkwMDA0OTkvMS1zMi4wLVMwMzAyMjgzODA5MDAw
NDk5LW1haW4ucGRmP190aWQ9Yzc0YjJjZTQtMjcwNS0xMWU1LWExM2MtMDAwMDBhYWNiMzVlJmFt
cDthY2RuYXQ9MTQzNjUzNDMyN184YjY0ZmU5NThhNDljOGRkOGVmMzNlMWZmZGQzMWVhODwvdXJs
PjwvcmVsYXRlZC11cmxzPjwvdXJscz48ZWxlY3Ryb25pYy1yZXNvdXJjZS1udW0+MTAuMTAxNi9q
LmV1cnVyby4yMDA5LjAxLjAzNjwvZWxlY3Ryb25pYy1yZXNvdXJjZS1udW0+PC9yZWNvcmQ+PC9D
aXRlPjwvRW5kTm90ZT5=
</w:fldData>
        </w:fldChar>
      </w:r>
      <w:r w:rsidR="00BA2847">
        <w:rPr>
          <w:rFonts w:cstheme="minorHAnsi"/>
        </w:rPr>
        <w:instrText xml:space="preserve"> ADDIN EN.CITE </w:instrText>
      </w:r>
      <w:r w:rsidR="00BA2847">
        <w:rPr>
          <w:rFonts w:cstheme="minorHAnsi"/>
        </w:rPr>
        <w:fldChar w:fldCharType="begin">
          <w:fldData xml:space="preserve">PEVuZE5vdGU+PENpdGU+PEF1dGhvcj5JcDwvQXV0aG9yPjxZZWFyPjIwMTA8L1llYXI+PFJlY051
bT41NjA8L1JlY051bT48RGlzcGxheVRleHQ+KDQtOSk8L0Rpc3BsYXlUZXh0PjxyZWNvcmQ+PHJl
Yy1udW1iZXI+NTYwPC9yZWMtbnVtYmVyPjxmb3JlaWduLWtleXM+PGtleSBhcHA9IkVOIiBkYi1p
ZD0iNTkwcjB3YXNmMnB6Zm9ld3gyb3YwNTk5Zng5ZnphMHZ4eHBlIiB0aW1lc3RhbXA9IjE0NTIw
OTU2MDYiPjU2MDwva2V5PjwvZm9yZWlnbi1rZXlzPjxyZWYtdHlwZSBuYW1lPSJCb29rIFNlY3Rp
b24iPjU8L3JlZi10eXBlPjxjb250cmlidXRvcnM+PGF1dGhvcnM+PGF1dGhvcj5JcCwgUy48L2F1
dGhvcj48YXV0aG9yPkR2b3JhaywgVC48L2F1dGhvcj48YXV0aG9yPll1LCBXLiBXLjwvYXV0aG9y
PjxhdXRob3I+UGF0ZWwsIEsuPC9hdXRob3I+PGF1dGhvcj5PYmFkYW4sIE4uPC9hdXRob3I+PGF1
dGhvcj5DaHVuZywgTS48L2F1dGhvcj48YXV0aG9yPkJhbm51cnUsIFIuIFIuPC9hdXRob3I+PGF1
dGhvcj5MYXUsIEouPC9hdXRob3I+PC9hdXRob3JzPjwvY29udHJpYnV0b3JzPjx0aXRsZXM+PHRp
dGxlPkFIUlEgVGVjaG5vbG9neSBBc3Nlc3NtZW50czwvdGl0bGU+PHNlY29uZGFyeS10aXRsZT5D
b21wYXJhdGl2ZSBFdmFsdWF0aW9uIG9mIFJhZGlhdGlvbiBUcmVhdG1lbnRzIGZvciBDbGluaWNh
bGx5IExvY2FsaXplZCBQcm9zdGF0ZSBDYW5jZXI6IGFuIFVwZGF0ZTwvc2Vjb25kYXJ5LXRpdGxl
PjwvdGl0bGVzPjxkYXRlcz48eWVhcj4yMDEwPC95ZWFyPjwvZGF0ZXM+PHB1Yi1sb2NhdGlvbj5S
b2NrdmlsbGUgKE1EKTwvcHViLWxvY2F0aW9uPjxwdWJsaXNoZXI+QWdlbmN5IGZvciBIZWFsdGhj
YXJlIFJlc2VhcmNoIGFuZCBRdWFsaXR5IChVUyk8L3B1Ymxpc2hlcj48YWNjZXNzaW9uLW51bT4y
NTQxMTY2MzwvYWNjZXNzaW9uLW51bT48dXJscz48cmVsYXRlZC11cmxzPjx1cmw+aHR0cDovL2R4
LmRvaS5vcmcvPC91cmw+PC9yZWxhdGVkLXVybHM+PC91cmxzPjxsYW5ndWFnZT5lbmc8L2xhbmd1
YWdlPjwvcmVjb3JkPjwvQ2l0ZT48Q2l0ZT48QXV0aG9yPlJhbXNheTwvQXV0aG9yPjxZZWFyPjIw
MTU8L1llYXI+PFJlY051bT41NjE8L1JlY051bT48cmVjb3JkPjxyZWMtbnVtYmVyPjU2MTwvcmVj
LW51bWJlcj48Zm9yZWlnbi1rZXlzPjxrZXkgYXBwPSJFTiIgZGItaWQ9IjU5MHIwd2FzZjJwemZv
ZXd4Mm92MDU5OWZ4OWZ6YTB2eHhwZSIgdGltZXN0YW1wPSIxNDUyMDk1NzUyIj41NjE8L2tleT48
L2ZvcmVpZ24ta2V5cz48cmVmLXR5cGUgbmFtZT0iSm91cm5hbCBBcnRpY2xlIj4xNzwvcmVmLXR5
cGU+PGNvbnRyaWJ1dG9ycz48YXV0aG9ycz48YXV0aG9yPlJhbXNheSwgQy4gUi48L2F1dGhvcj48
YXV0aG9yPkFkZXd1eWksIFQuIEUuPC9hdXRob3I+PGF1dGhvcj5HcmF5LCBKLjwvYXV0aG9yPjxh
dXRob3I+SGlzbG9wLCBKLjwvYXV0aG9yPjxhdXRob3I+U2hpcmxleSwgTS4gRC48L2F1dGhvcj48
YXV0aG9yPkpheWFrb2R5LCBTLjwvYXV0aG9yPjxhdXRob3I+TWFjTGVubmFuLCBHLjwvYXV0aG9y
PjxhdXRob3I+RnJhc2VyLCBDLjwvYXV0aG9yPjxhdXRob3I+TWFjTGVubmFuLCBTLjwvYXV0aG9y
PjxhdXRob3I+QnJhenplbGxpLCBNLjwvYXV0aG9yPjxhdXRob3I+TiZhcG9zO0RvdywgSi48L2F1
dGhvcj48YXV0aG9yPlBpY2thcmQsIFIuPC9hdXRob3I+PGF1dGhvcj5Sb2JlcnRzb24sIEMuPC9h
dXRob3I+PGF1dGhvcj5Sb3RobmllLCBLLjwvYXV0aG9yPjxhdXRob3I+UnVzaHRvbiwgUy4gUC48
L2F1dGhvcj48YXV0aG9yPlZhbGUsIEwuPC9hdXRob3I+PGF1dGhvcj5MYW0sIFQuIEIuPC9hdXRo
b3I+PC9hdXRob3JzPjwvY29udHJpYnV0b3JzPjxhdXRoLWFkZHJlc3M+SGVhbHRoIFNlcnZpY2Vz
IFJlc2VhcmNoIFVuaXQsIFVuaXZlcnNpdHkgb2YgQWJlcmRlZW4sIEFiZXJkZWVuLCBVSy5GYWN1
bHR5IG9mIEhlYWx0aCAmYW1wOyBMaWZlIFNjaWVuY2VzLCBOb3J0aHVtYnJpYSBVbml2ZXJzaXR5
LCBOZXdjYXN0bGUgdXBvbiBUeW5lLCBVSy5IZWFsdGggRWNvbm9taWNzIEdyb3VwLCBJbnN0aXR1
dGUgb2YgSGVhbHRoIGFuZCBTb2NpZXR5LCBOZXdjYXN0bGUgVW5pdmVyc2l0eSwgTmV3Y2FzdGxl
IHVwb24gVHluZSwgVUsuU2Nob29sIG9mIEJpb2xvZ3ksIE5ld2Nhc3RsZSBVbml2ZXJzaXR5LCBO
ZXdjYXN0bGUgdXBvbiBUeW5lLCBVSy5BY2FkZW1pYyBVcm9sb2d5IFVuaXQsIFVuaXZlcnNpdHkg
b2YgQWJlcmRlZW4sIEFiZXJkZWVuLCBVSy5JbnN0aXR1dGUgb2YgQ2VsbHVsYXIgTWVkaWNpbmUs
IE5ld2Nhc3RsZSBVbml2ZXJzaXR5LCBOZXdjYXN0bGUgdXBvbiBUeW5lLCBVSy48L2F1dGgtYWRk
cmVzcz48dGl0bGVzPjx0aXRsZT5BYmxhdGl2ZSB0aGVyYXB5IGZvciBwZW9wbGUgd2l0aCBsb2Nh
bGlzZWQgcHJvc3RhdGUgY2FuY2VyOiBhIHN5c3RlbWF0aWMgcmV2aWV3IGFuZCBlY29ub21pYyBl
dmFsdWF0aW9uPC90aXRsZT48c2Vjb25kYXJ5LXRpdGxlPkhlYWx0aCBUZWNobm9sIEFzc2Vzczwv
c2Vjb25kYXJ5LXRpdGxlPjxhbHQtdGl0bGU+SGVhbHRoIHRlY2hub2xvZ3kgYXNzZXNzbWVudCAo
V2luY2hlc3RlciwgRW5nbGFuZCk8L2FsdC10aXRsZT48L3RpdGxlcz48cGVyaW9kaWNhbD48YWJi
ci0xPkhlYWx0aCBUZWNobm9sIEFzc2VzczwvYWJici0xPjwvcGVyaW9kaWNhbD48YWx0LXBlcmlv
ZGljYWw+PGZ1bGwtdGl0bGU+SGVhbHRoIHRlY2hub2xvZ3kgYXNzZXNzbWVudCAoV2luY2hlc3Rl
ciwgRW5nbGFuZCk8L2Z1bGwtdGl0bGU+PC9hbHQtcGVyaW9kaWNhbD48cGFnZXM+MS00OTA8L3Bh
Z2VzPjx2b2x1bWU+MTk8L3ZvbHVtZT48bnVtYmVyPjQ5PC9udW1iZXI+PGVkaXRpb24+MjAxNS8w
Ny8wNDwvZWRpdGlvbj48ZGF0ZXM+PHllYXI+MjAxNTwveWVhcj48cHViLWRhdGVzPjxkYXRlPkp1
bDwvZGF0ZT48L3B1Yi1kYXRlcz48L2RhdGVzPjxpc2JuPjEzNjYtNTI3ODwvaXNibj48YWNjZXNz
aW9uLW51bT4yNjE0MDUxODwvYWNjZXNzaW9uLW51bT48dXJscz48cmVsYXRlZC11cmxzPjx1cmw+
aHR0cDovL2R4LmRvaS5vcmcvMTAuMzMxMC9odGExOTQ5MDwvdXJsPjwvcmVsYXRlZC11cmxzPjwv
dXJscz48ZWxlY3Ryb25pYy1yZXNvdXJjZS1udW0+MTAuMzMxMC9odGExOTQ5MDwvZWxlY3Ryb25p
Yy1yZXNvdXJjZS1udW0+PHJlbW90ZS1kYXRhYmFzZS1wcm92aWRlcj5OTE08L3JlbW90ZS1kYXRh
YmFzZS1wcm92aWRlcj48bGFuZ3VhZ2U+ZW5nPC9sYW5ndWFnZT48L3JlY29yZD48L0NpdGU+PENp
dGU+PEF1dGhvcj5IZWdhcnR5PC9BdXRob3I+PFllYXI+MjAxMDwvWWVhcj48UmVjTnVtPjU2Mzwv
UmVjTnVtPjxyZWNvcmQ+PHJlYy1udW1iZXI+NTYzPC9yZWMtbnVtYmVyPjxmb3JlaWduLWtleXM+
PGtleSBhcHA9IkVOIiBkYi1pZD0iNTkwcjB3YXNmMnB6Zm9ld3gyb3YwNTk5Zng5ZnphMHZ4eHBl
IiB0aW1lc3RhbXA9IjE0NTIxNzkwNjQiPjU2Mzwva2V5PjwvZm9yZWlnbi1rZXlzPjxyZWYtdHlw
ZSBuYW1lPSJKb3VybmFsIEFydGljbGUiPjE3PC9yZWYtdHlwZT48Y29udHJpYnV0b3JzPjxhdXRo
b3JzPjxhdXRob3I+SGVnYXJ0eSwgSm9zZXBoaW5lPC9hdXRob3I+PGF1dGhvcj5CZWlybmUsIFBh
dWwgVjwvYXV0aG9yPjxhdXRob3I+V2Fsc2gsIEVsbGE8L2F1dGhvcj48YXV0aG9yPkNvbWJlciwg
SGFycnk8L2F1dGhvcj48YXV0aG9yPkZpdHpnZXJhbGQsIFRvbnk8L2F1dGhvcj48YXV0aG9yPldh
bGxhY2UgS2F6ZXIsIE1lcmVkaXRoPC9hdXRob3I+PC9hdXRob3JzPjwvY29udHJpYnV0b3JzPjx0
aXRsZXM+PHRpdGxlPlJhZGljYWwgcHJvc3RhdGVjdG9teSB2ZXJzdXMgd2F0Y2hmdWwgd2FpdGlu
ZyBmb3IgcHJvc3RhdGUgY2FuY2VyPC90aXRsZT48L3RpdGxlcz48ZGF0ZXM+PHllYXI+MjAxMDwv
eWVhcj48L2RhdGVzPjxwdWJsaXNoZXI+Sm9obiBXaWxleSAmYW1wOyBTb25zLCBMdGQ8L3B1Ymxp
c2hlcj48aXNibj4xNDY1LTE4NTg8L2lzYm4+PHVybHM+PHJlbGF0ZWQtdXJscz48dXJsPmh0dHA6
Ly9vbmxpbmVsaWJyYXJ5LndpbGV5LmNvbS9kb2kvMTAuMTAwMi8xNDY1MTg1OC5DRDAwNjU5MC5w
dWIyL2Fic3RyYWN0PC91cmw+PHVybD5odHRwOi8vb25saW5lbGlicmFyeS53aWxleS5jb20vZG9p
LzEwLjEwMDIvMTQ2NTE4NTguQ0QwMDY1OTAucHViMi9wZGY8L3VybD48dXJsPmh0dHA6Ly9vbmxp
bmVsaWJyYXJ5LndpbGV5LmNvbS9kb2kvMTAuMTAwMi8xNDY1MTg1OC5DRDAwNjU5MC5wdWIyL2Z1
bGw8L3VybD48L3JlbGF0ZWQtdXJscz48L3VybHM+PGVsZWN0cm9uaWMtcmVzb3VyY2UtbnVtPjEw
LjEwMDIvMTQ2NTE4NTguQ0QwMDY1OTAucHViMjwvZWxlY3Ryb25pYy1yZXNvdXJjZS1udW0+PGxh
bmd1YWdlPmVuPC9sYW5ndWFnZT48L3JlY29yZD48L0NpdGU+PENpdGU+PEF1dGhvcj5XaWx0PC9B
dXRob3I+PFllYXI+MjAwODwvWWVhcj48UmVjTnVtPjEwPC9SZWNOdW0+PHJlY29yZD48cmVjLW51
bWJlcj4xMDwvcmVjLW51bWJlcj48Zm9yZWlnbi1rZXlzPjxrZXkgYXBwPSJFTiIgZGItaWQ9IjU5
MHIwd2FzZjJwemZvZXd4Mm92MDU5OWZ4OWZ6YTB2eHhwZSIgdGltZXN0YW1wPSIxNDM2OTU2MzY4
Ij4xMDwva2V5PjxrZXkgYXBwPSJFTldlYiIgZGItaWQ9IiI+MDwva2V5PjwvZm9yZWlnbi1rZXlz
PjxyZWYtdHlwZSBuYW1lPSJKb3VybmFsIEFydGljbGUiPjE3PC9yZWYtdHlwZT48Y29udHJpYnV0
b3JzPjxhdXRob3JzPjxhdXRob3I+V2lsdCwgVGltb3RoeSBKLjwvYXV0aG9yPjxhdXRob3I+TWFj
RG9uYWxkLCBSb2RlcmljazwvYXV0aG9yPjxhdXRob3I+UnV0a3MsIEluZHVsaXM8L2F1dGhvcj48
YXV0aG9yPlNoYW1saXlhbiwgVGF0eWFuYSBBLjwvYXV0aG9yPjxhdXRob3I+VGF5bG9yLCBCcmVu
dCBDLjwvYXV0aG9yPjxhdXRob3I+S2FuZSwgUm9iZXJ0IEwuPC9hdXRob3I+PC9hdXRob3JzPjwv
Y29udHJpYnV0b3JzPjx0aXRsZXM+PHRpdGxlPlN5c3RlbWF0aWMgcmV2aWV3OiBjb21wYXJhdGl2
ZSBlZmZlY3RpdmVuZXNzIGFuZCBoYXJtcyBvZiB0cmVhdG1lbnRzIGZvciBjbGluaWNhbGx5IGxv
Y2FsaXplZCBwcm9zdGF0ZSBjYW5jZXI8L3RpdGxlPjxzZWNvbmRhcnktdGl0bGU+QW5uYWxzIG9m
IGludGVybmFsIG1lZGljaW5lPC9zZWNvbmRhcnktdGl0bGU+PC90aXRsZXM+PHBlcmlvZGljYWw+
PGZ1bGwtdGl0bGU+QW5uYWxzIG9mIGludGVybmFsIG1lZGljaW5lPC9mdWxsLXRpdGxlPjwvcGVy
aW9kaWNhbD48cGFnZXM+NDM1LTQ4PC9wYWdlcz48dm9sdW1lPjE0ODwvdm9sdW1lPjxudW1iZXI+
NjwvbnVtYmVyPjxrZXl3b3Jkcz48a2V5d29yZD5BbmRyb2dlbiBBbnRhZ29uaXN0czwva2V5d29y
ZD48a2V5d29yZD5BbmRyb2dlbiBBbnRhZ29uaXN0czogYWR2ZXJzZSBlZmZlY3RzPC9rZXl3b3Jk
PjxrZXl3b3JkPkJyYWNoeXRoZXJhcHk8L2tleXdvcmQ+PGtleXdvcmQ+QnJhY2h5dGhlcmFweTog
YWR2ZXJzZSBlZmZlY3RzPC9rZXl3b3JkPjxrZXl3b3JkPkNhdXNlIG9mIERlYXRoPC9rZXl3b3Jk
PjxrZXl3b3JkPkRpc2Vhc2UgUHJvZ3Jlc3Npb248L2tleXdvcmQ+PGtleXdvcmQ+SHVtYW5zPC9r
ZXl3b3JkPjxrZXl3b3JkPk1hbGU8L2tleXdvcmQ+PGtleXdvcmQ+TmVvYWRqdXZhbnQgVGhlcmFw
eTwva2V5d29yZD48a2V5d29yZD5OZW9wbGFzbSBSZWN1cnJlbmNlLCBMb2NhbDwva2V5d29yZD48
a2V5d29yZD5OZW9wbGFzbSBSZWN1cnJlbmNlLCBMb2NhbDogZGlhZ25vc2lzPC9rZXl3b3JkPjxr
ZXl3b3JkPlByb3N0YXRlLVNwZWNpZmljIEFudGlnZW48L2tleXdvcmQ+PGtleXdvcmQ+UHJvc3Rh
dGUtU3BlY2lmaWMgQW50aWdlbjogYmxvb2Q8L2tleXdvcmQ+PGtleXdvcmQ+UHJvc3RhdGVjdG9t
eTwva2V5d29yZD48a2V5d29yZD5Qcm9zdGF0ZWN0b215OiBhZHZlcnNlIGVmZmVjdHM8L2tleXdv
cmQ+PGtleXdvcmQ+UHJvc3RhdGljIE5lb3BsYXNtczwva2V5d29yZD48a2V5d29yZD5Qcm9zdGF0
aWMgTmVvcGxhc21zOiBkaWFnbm9zaXM8L2tleXdvcmQ+PGtleXdvcmQ+UHJvc3RhdGljIE5lb3Bs
YXNtczogbW9ydGFsaXR5PC9rZXl3b3JkPjxrZXl3b3JkPlByb3N0YXRpYyBOZW9wbGFzbXM6IHRo
ZXJhcHk8L2tleXdvcmQ+PGtleXdvcmQ+UmFkaW90aGVyYXB5PC9rZXl3b3JkPjxrZXl3b3JkPlJh
ZGlvdGhlcmFweTogYWR2ZXJzZSBlZmZlY3RzPC9rZXl3b3JkPjwva2V5d29yZHM+PGRhdGVzPjx5
ZWFyPjIwMDg8L3llYXI+PC9kYXRlcz48dXJscz48cmVsYXRlZC11cmxzPjx1cmw+aHR0cDovL3d3
dy5uY2JpLm5sbS5uaWguZ292L3B1Ym1lZC8xODI1MjY3NzwvdXJsPjx1cmw+aHR0cDovL2FubmFs
cy5vcmcvZGF0YS9Kb3VybmFscy9BSU0vMjAxNTYvMDAwMDYwNS0yMDA4MDMxODAtMDAwMDYucGRm
PC91cmw+PC9yZWxhdGVkLXVybHM+PC91cmxzPjwvcmVjb3JkPjwvQ2l0ZT48Q2l0ZT48QXV0aG9y
Pk9sbGVuZG9yZiBEQTwvQXV0aG9yPjxZZWFyPjIwMDk8L1llYXI+PFJlY051bT41NjY8L1JlY051
bT48cmVjb3JkPjxyZWMtbnVtYmVyPjU2NjwvcmVjLW51bWJlcj48Zm9yZWlnbi1rZXlzPjxrZXkg
YXBwPSJFTiIgZGItaWQ9IjU5MHIwd2FzZjJwemZvZXd4Mm92MDU5OWZ4OWZ6YTB2eHhwZSIgdGlt
ZXN0YW1wPSIxNDUyMTgyNzQwIj41NjY8L2tleT48L2ZvcmVpZ24ta2V5cz48cmVmLXR5cGUgbmFt
ZT0iUmVwb3J0Ij4yNzwvcmVmLXR5cGU+PGNvbnRyaWJ1dG9ycz48YXV0aG9ycz48YXV0aG9yPiBP
bGxlbmRvcmYgREEsIEhheWVzIEosIE1jTWFob24gUCwgZXQgYWwuIDwvYXV0aG9yPjwvYXV0aG9y
cz48dGVydGlhcnktYXV0aG9ycz48YXV0aG9yPkluc3RpdHV0ZSBmb3IgQ2xpbmljYWwgYW5kIEVj
b25vbWljIFJldmlldzwvYXV0aG9yPjwvdGVydGlhcnktYXV0aG9ycz48L2NvbnRyaWJ1dG9ycz48
dGl0bGVzPjx0aXRsZT5BY3RpdmUgc3VydmVpbGxhbmNlIGFuZCByYWRpY2FsIHByb3N0YXRlY3Rv
bXkgZm9yIGNsaW5pY2FsbHkgbG9jYWxpemVkLCBsb3ctcmlzayBwcm9zdGF0ZSBjYW5jZXIuPC90
aXRsZT48L3RpdGxlcz48ZGF0ZXM+PHllYXI+MjAwOTwveWVhcj48L2RhdGVzPjx1cmxzPjxyZWxh
dGVkLXVybHM+PHVybD5BdmFpbGFibGUgYXQgd3d3LmljZXItcmV2aWV3Lm9yZy9pbmRleC5waHAv
YXMtcnAuaHRtbC48L3VybD48L3JlbGF0ZWQtdXJscz48L3VybHM+PC9yZWNvcmQ+PC9DaXRlPjxD
aXRlPjxBdXRob3I+RmljYXJyYTwvQXV0aG9yPjxZZWFyPjIwMDk8L1llYXI+PFJlY051bT44PC9S
ZWNOdW0+PHJlY29yZD48cmVjLW51bWJlcj44PC9yZWMtbnVtYmVyPjxmb3JlaWduLWtleXM+PGtl
eSBhcHA9IkVOIiBkYi1pZD0iNTkwcjB3YXNmMnB6Zm9ld3gyb3YwNTk5Zng5ZnphMHZ4eHBlIiB0
aW1lc3RhbXA9IjE0MzY5NTYzNTkiPjg8L2tleT48a2V5IGFwcD0iRU5XZWIiIGRiLWlkPSIiPjA8
L2tleT48L2ZvcmVpZ24ta2V5cz48cmVmLXR5cGUgbmFtZT0iSm91cm5hbCBBcnRpY2xlIj4xNzwv
cmVmLXR5cGU+PGNvbnRyaWJ1dG9ycz48YXV0aG9ycz48YXV0aG9yPkZpY2FycmEsIFZpbmNlbnpv
PC9hdXRob3I+PGF1dGhvcj5Ob3ZhcmEsIEdpYWNvbW88L2F1dGhvcj48YXV0aG9yPkFydGliYW5p
LCBXYWx0ZXI8L2F1dGhvcj48YXV0aG9yPkNlc3RhcmksIEFuZHJlYTwvYXV0aG9yPjxhdXRob3I+
R2FsZmFubywgQW50b25pbzwvYXV0aG9yPjxhdXRob3I+R3JhZWZlbiwgTWFya3VzPC9hdXRob3I+
PGF1dGhvcj5HdWF6em9uaSwgR2lvcmdpbzwvYXV0aG9yPjxhdXRob3I+R3VpbGxvbm5lYXUsIEJl
cnRyYW5kPC9hdXRob3I+PGF1dGhvcj5NZW5vbiwgTWFuaTwvYXV0aG9yPjxhdXRob3I+TW9udG9y
c2ksIEZyYW5jZXNjbzwvYXV0aG9yPjxhdXRob3I+UGF0ZWwsIFZpcHVsPC9hdXRob3I+PGF1dGhv
cj5SYXNzd2VpbGVyLCBKZW5zPC9hdXRob3I+PGF1dGhvcj5WYW4gUG9wcGVsLCBIZW5kcmlrPC9h
dXRob3I+PC9hdXRob3JzPjwvY29udHJpYnV0b3JzPjx0aXRsZXM+PHRpdGxlPlJldHJvcHViaWMs
IGxhcGFyb3Njb3BpYywgYW5kIHJvYm90LWFzc2lzdGVkIHJhZGljYWwgcHJvc3RhdGVjdG9teTog
YSBzeXN0ZW1hdGljIHJldmlldyBhbmQgY3VtdWxhdGl2ZSBhbmFseXNpcyBvZiBjb21wYXJhdGl2
ZSBzdHVkaWVzPC90aXRsZT48c2Vjb25kYXJ5LXRpdGxlPkV1cm9wZWFuIHVyb2xvZ3k8L3NlY29u
ZGFyeS10aXRsZT48L3RpdGxlcz48cGVyaW9kaWNhbD48ZnVsbC10aXRsZT5FdXJvcGVhbiB1cm9s
b2d5PC9mdWxsLXRpdGxlPjwvcGVyaW9kaWNhbD48cGFnZXM+MTAzNy02MzwvcGFnZXM+PHZvbHVt
ZT41NTwvdm9sdW1lPjxudW1iZXI+NTwvbnVtYmVyPjxrZXl3b3Jkcz48a2V5d29yZD5FcmVjdGls
ZSBEeXNmdW5jdGlvbjwva2V5d29yZD48a2V5d29yZD5FcmVjdGlsZSBEeXNmdW5jdGlvbjogZXBp
ZGVtaW9sb2d5PC9rZXl3b3JkPjxrZXl3b3JkPkVyZWN0aWxlIER5c2Z1bmN0aW9uOiBldGlvbG9n
eTwva2V5d29yZD48a2V5d29yZD5IdW1hbnM8L2tleXdvcmQ+PGtleXdvcmQ+TGFwYXJvc2NvcHk8
L2tleXdvcmQ+PGtleXdvcmQ+TGFwYXJvc2NvcHk6IGFkdmVyc2UgZWZmZWN0czwva2V5d29yZD48
a2V5d29yZD5MYXBhcm9zY29weTogbWV0aG9kczwva2V5d29yZD48a2V5d29yZD5MZW5ndGggb2Yg
U3RheTwva2V5d29yZD48a2V5d29yZD5NYWxlPC9rZXl3b3JkPjxrZXl3b3JkPlBhaW4sIFBvc3Rv
cGVyYXRpdmU8L2tleXdvcmQ+PGtleXdvcmQ+UGFpbiwgUG9zdG9wZXJhdGl2ZTogcGh5c2lvcGF0
aG9sb2d5PC9rZXl3b3JkPjxrZXl3b3JkPlBvc3RvcGVyYXRpdmUgQ29tcGxpY2F0aW9uczwva2V5
d29yZD48a2V5d29yZD5Qb3N0b3BlcmF0aXZlIENvbXBsaWNhdGlvbnM6IGVwaWRlbWlvbG9neTwv
a2V5d29yZD48a2V5d29yZD5Qb3N0b3BlcmF0aXZlIENvbXBsaWNhdGlvbnM6IHBoeXNpb3BhdGhv
bG9neTwva2V5d29yZD48a2V5d29yZD5Qcm9nbm9zaXM8L2tleXdvcmQ+PGtleXdvcmQ+UHJvc3Rh
dGVjdG9teTwva2V5d29yZD48a2V5d29yZD5Qcm9zdGF0ZWN0b215OiBhZHZlcnNlIGVmZmVjdHM8
L2tleXdvcmQ+PGtleXdvcmQ+UHJvc3RhdGVjdG9teTogbWV0aG9kczwva2V5d29yZD48a2V5d29y
ZD5Qcm9zdGF0aWMgTmVvcGxhc21zPC9rZXl3b3JkPjxrZXl3b3JkPlByb3N0YXRpYyBOZW9wbGFz
bXM6IG1vcnRhbGl0eTwva2V5d29yZD48a2V5d29yZD5Qcm9zdGF0aWMgTmVvcGxhc21zOiBzdXJn
ZXJ5PC9rZXl3b3JkPjxrZXl3b3JkPlF1YWxpdHkgb2YgTGlmZTwva2V5d29yZD48a2V5d29yZD5S
aXNrIEFzc2Vzc21lbnQ8L2tleXdvcmQ+PGtleXdvcmQ+Um9ib3RpY3M8L2tleXdvcmQ+PGtleXdv
cmQ+U3Vydml2YWwgUmF0ZTwva2V5d29yZD48a2V5d29yZD5UcmVhdG1lbnQgT3V0Y29tZTwva2V5
d29yZD48a2V5d29yZD5VcmluYXJ5IEluY29udGluZW5jZTwva2V5d29yZD48a2V5d29yZD5Vcmlu
YXJ5IEluY29udGluZW5jZTogZXBpZGVtaW9sb2d5PC9rZXl3b3JkPjxrZXl3b3JkPlVyaW5hcnkg
SW5jb250aW5lbmNlOiBldGlvbG9neTwva2V5d29yZD48a2V5d29yZD5Vcm9sb2dpYyBTdXJnaWNh
bCBQcm9jZWR1cmVzLCBNYWxlPC9rZXl3b3JkPjxrZXl3b3JkPlVyb2xvZ2ljIFN1cmdpY2FsIFBy
b2NlZHVyZXMsIE1hbGU6IGFkdmVyc2UgZWZmZWN0PC9rZXl3b3JkPjxrZXl3b3JkPlVyb2xvZ2lj
IFN1cmdpY2FsIFByb2NlZHVyZXMsIE1hbGU6IG1ldGhvZHM8L2tleXdvcmQ+PC9rZXl3b3Jkcz48
ZGF0ZXM+PHllYXI+MjAwOTwveWVhcj48L2RhdGVzPjx1cmxzPjxyZWxhdGVkLXVybHM+PHVybD5o
dHRwOi8vd3d3Lm5jYmkubmxtLm5paC5nb3YvcHVibWVkLzE5MTg1OTc3PC91cmw+PHVybD5odHRw
Oi8vYWMuZWxzLWNkbi5jb20vUzAzMDIyODM4MDkwMDA0OTkvMS1zMi4wLVMwMzAyMjgzODA5MDAw
NDk5LW1haW4ucGRmP190aWQ9Yzc0YjJjZTQtMjcwNS0xMWU1LWExM2MtMDAwMDBhYWNiMzVlJmFt
cDthY2RuYXQ9MTQzNjUzNDMyN184YjY0ZmU5NThhNDljOGRkOGVmMzNlMWZmZGQzMWVhODwvdXJs
PjwvcmVsYXRlZC11cmxzPjwvdXJscz48ZWxlY3Ryb25pYy1yZXNvdXJjZS1udW0+MTAuMTAxNi9q
LmV1cnVyby4yMDA5LjAxLjAzNjwvZWxlY3Ryb25pYy1yZXNvdXJjZS1udW0+PC9yZWNvcmQ+PC9D
aXRlPjwvRW5kTm90ZT5=
</w:fldData>
        </w:fldChar>
      </w:r>
      <w:r w:rsidR="00BA2847">
        <w:rPr>
          <w:rFonts w:cstheme="minorHAnsi"/>
        </w:rPr>
        <w:instrText xml:space="preserve"> ADDIN EN.CITE.DATA </w:instrText>
      </w:r>
      <w:r w:rsidR="00BA2847">
        <w:rPr>
          <w:rFonts w:cstheme="minorHAnsi"/>
        </w:rPr>
      </w:r>
      <w:r w:rsidR="00BA2847">
        <w:rPr>
          <w:rFonts w:cstheme="minorHAnsi"/>
        </w:rPr>
        <w:fldChar w:fldCharType="end"/>
      </w:r>
      <w:r w:rsidR="00AC0A35">
        <w:rPr>
          <w:rFonts w:cstheme="minorHAnsi"/>
        </w:rPr>
      </w:r>
      <w:r w:rsidR="00AC0A35">
        <w:rPr>
          <w:rFonts w:cstheme="minorHAnsi"/>
        </w:rPr>
        <w:fldChar w:fldCharType="separate"/>
      </w:r>
      <w:r w:rsidR="00BA2847">
        <w:rPr>
          <w:rFonts w:cstheme="minorHAnsi"/>
          <w:noProof/>
        </w:rPr>
        <w:t>(4-9)</w:t>
      </w:r>
      <w:r w:rsidR="00AC0A35">
        <w:rPr>
          <w:rFonts w:cstheme="minorHAnsi"/>
        </w:rPr>
        <w:fldChar w:fldCharType="end"/>
      </w:r>
      <w:r w:rsidR="00A54A32">
        <w:rPr>
          <w:rFonts w:cstheme="minorHAnsi"/>
        </w:rPr>
        <w:t xml:space="preserve"> and clinical practice guidelines </w:t>
      </w:r>
      <w:r w:rsidR="00AC0A35">
        <w:rPr>
          <w:rFonts w:cstheme="minorHAnsi"/>
        </w:rPr>
        <w:fldChar w:fldCharType="begin">
          <w:fldData xml:space="preserve">PEVuZE5vdGU+PENpdGU+PEF1dGhvcj5UaG9tcHNvbjwvQXV0aG9yPjxZZWFyPjIwMDc8L1llYXI+
PFJlY051bT41NjU8L1JlY051bT48RGlzcGxheVRleHQ+KDEwKTwvRGlzcGxheVRleHQ+PHJlY29y
ZD48cmVjLW51bWJlcj41NjU8L3JlYy1udW1iZXI+PGZvcmVpZ24ta2V5cz48a2V5IGFwcD0iRU4i
IGRiLWlkPSI1OTByMHdhc2YycHpmb2V3eDJvdjA1OTlmeDlmemEwdnh4cGUiIHRpbWVzdGFtcD0i
MTQ1MjE4MDU4NSI+NTY1PC9rZXk+PC9mb3JlaWduLWtleXM+PHJlZi10eXBlIG5hbWU9IkpvdXJu
YWwgQXJ0aWNsZSI+MTc8L3JlZi10eXBlPjxjb250cmlidXRvcnM+PGF1dGhvcnM+PGF1dGhvcj5U
aG9tcHNvbiwgSS48L2F1dGhvcj48YXV0aG9yPlRocmFzaGVyLCBKLiBCLjwvYXV0aG9yPjxhdXRo
b3I+QXVzLCBHLjwvYXV0aG9yPjxhdXRob3I+QnVybmV0dCwgQS4gTC48L2F1dGhvcj48YXV0aG9y
PkNhbmJ5LUhhZ2lubywgRS4gRC48L2F1dGhvcj48YXV0aG9yPkNvb2tzb24sIE0uIFMuPC9hdXRo
b3I+PGF1dGhvcj5EJmFwb3M7QW1pY28sIEEuIFYuPC9hdXRob3I+PGF1dGhvcj5EbW9jaG93c2tp
LCBSLiBSLjwvYXV0aG9yPjxhdXRob3I+RXRvbiwgRC4gVC48L2F1dGhvcj48YXV0aG9yPkZvcm1h
biwgSi4gRC48L2F1dGhvcj48YXV0aG9yPkdvbGRlbmJlcmcsIFMuIEwuPC9hdXRob3I+PGF1dGhv
cj5IZXJuYW5kZXosIEouPC9hdXRob3I+PGF1dGhvcj5IaWdhbm8sIEMuIFMuPC9hdXRob3I+PGF1
dGhvcj5LcmF1cywgUy4gUi48L2F1dGhvcj48YXV0aG9yPk1vdWwsIEouIFcuPC9hdXRob3I+PGF1
dGhvcj5UYW5nZW4sIEMuIE0uPC9hdXRob3I+PC9hdXRob3JzPjwvY29udHJpYnV0b3JzPjxhdXRo
LWFkZHJlc3M+QW1lcmljYW4gVXJvbG9naWNhbCBBc3NvY2lhdGlvbiBFZHVjYXRpb24gYW5kIFJl
c2VhcmNoLCBJbmMuPC9hdXRoLWFkZHJlc3M+PHRpdGxlcz48dGl0bGU+R3VpZGVsaW5lIGZvciB0
aGUgbWFuYWdlbWVudCBvZiBjbGluaWNhbGx5IGxvY2FsaXplZCBwcm9zdGF0ZSBjYW5jZXI6IDIw
MDcgdXBkYXRlPC90aXRsZT48c2Vjb25kYXJ5LXRpdGxlPkogVXJvbDwvc2Vjb25kYXJ5LXRpdGxl
PjxhbHQtdGl0bGU+VGhlIEpvdXJuYWwgb2YgdXJvbG9neTwvYWx0LXRpdGxlPjwvdGl0bGVzPjxw
ZXJpb2RpY2FsPjxhYmJyLTE+SiBVcm9sPC9hYmJyLTE+PC9wZXJpb2RpY2FsPjxhbHQtcGVyaW9k
aWNhbD48ZnVsbC10aXRsZT5UaGUgSm91cm5hbCBvZiB1cm9sb2d5PC9mdWxsLXRpdGxlPjwvYWx0
LXBlcmlvZGljYWw+PHBhZ2VzPjIxMDYtMzE8L3BhZ2VzPjx2b2x1bWU+MTc3PC92b2x1bWU+PG51
bWJlcj42PC9udW1iZXI+PGVkaXRpb24+MjAwNy8wNS8xOTwvZWRpdGlvbj48a2V5d29yZHM+PGtl
eXdvcmQ+QW50aW5lb3BsYXN0aWMgQWdlbnRzL3RoZXJhcGV1dGljIHVzZTwva2V5d29yZD48a2V5
d29yZD5CcmFjaHl0aGVyYXB5PC9rZXl3b3JkPjxrZXl3b3JkPkNvbWJpbmVkIE1vZGFsaXR5IFRo
ZXJhcHk8L2tleXdvcmQ+PGtleXdvcmQ+SHVtYW5zPC9rZXl3b3JkPjxrZXl3b3JkPk1hbGU8L2tl
eXdvcmQ+PGtleXdvcmQ+UGF0aWVudCBTZWxlY3Rpb248L2tleXdvcmQ+PGtleXdvcmQ+UHJvc3Rh
dGUtU3BlY2lmaWMgQW50aWdlbi9ibG9vZDwva2V5d29yZD48a2V5d29yZD5Qcm9zdGF0ZWN0b215
PC9rZXl3b3JkPjxrZXl3b3JkPlByb3N0YXRpYyBOZW9wbGFzbXMvYmxvb2QvcGF0aG9sb2d5Lyp0
aGVyYXB5PC9rZXl3b3JkPjwva2V5d29yZHM+PGRhdGVzPjx5ZWFyPjIwMDc8L3llYXI+PHB1Yi1k
YXRlcz48ZGF0ZT5KdW48L2RhdGU+PC9wdWItZGF0ZXM+PC9kYXRlcz48aXNibj4wMDIyLTUzNDcg
KFByaW50KTAwMjItNTM0NzwvaXNibj48YWNjZXNzaW9uLW51bT4xNzUwOTI5NzwvYWNjZXNzaW9u
LW51bT48dXJscz48cmVsYXRlZC11cmxzPjx1cmw+aHR0cDovL2R4LmRvaS5vcmcvMTAuMTAxNi9q
Lmp1cm8uMjAwNy4wMy4wMDM8L3VybD48L3JlbGF0ZWQtdXJscz48L3VybHM+PGVsZWN0cm9uaWMt
cmVzb3VyY2UtbnVtPjEwLjEwMTYvai5qdXJvLjIwMDcuMDMuMDAzPC9lbGVjdHJvbmljLXJlc291
cmNlLW51bT48cmVtb3RlLWRhdGFiYXNlLXByb3ZpZGVyPk5MTTwvcmVtb3RlLWRhdGFiYXNlLXBy
b3ZpZGVyPjxsYW5ndWFnZT5lbmc8L2xhbmd1YWdlPjwvcmVjb3JkPjwvQ2l0ZT48L0VuZE5vdGU+
</w:fldData>
        </w:fldChar>
      </w:r>
      <w:r w:rsidR="00BA2847">
        <w:rPr>
          <w:rFonts w:cstheme="minorHAnsi"/>
        </w:rPr>
        <w:instrText xml:space="preserve"> ADDIN EN.CITE </w:instrText>
      </w:r>
      <w:r w:rsidR="00BA2847">
        <w:rPr>
          <w:rFonts w:cstheme="minorHAnsi"/>
        </w:rPr>
        <w:fldChar w:fldCharType="begin">
          <w:fldData xml:space="preserve">PEVuZE5vdGU+PENpdGU+PEF1dGhvcj5UaG9tcHNvbjwvQXV0aG9yPjxZZWFyPjIwMDc8L1llYXI+
PFJlY051bT41NjU8L1JlY051bT48RGlzcGxheVRleHQ+KDEwKTwvRGlzcGxheVRleHQ+PHJlY29y
ZD48cmVjLW51bWJlcj41NjU8L3JlYy1udW1iZXI+PGZvcmVpZ24ta2V5cz48a2V5IGFwcD0iRU4i
IGRiLWlkPSI1OTByMHdhc2YycHpmb2V3eDJvdjA1OTlmeDlmemEwdnh4cGUiIHRpbWVzdGFtcD0i
MTQ1MjE4MDU4NSI+NTY1PC9rZXk+PC9mb3JlaWduLWtleXM+PHJlZi10eXBlIG5hbWU9IkpvdXJu
YWwgQXJ0aWNsZSI+MTc8L3JlZi10eXBlPjxjb250cmlidXRvcnM+PGF1dGhvcnM+PGF1dGhvcj5U
aG9tcHNvbiwgSS48L2F1dGhvcj48YXV0aG9yPlRocmFzaGVyLCBKLiBCLjwvYXV0aG9yPjxhdXRo
b3I+QXVzLCBHLjwvYXV0aG9yPjxhdXRob3I+QnVybmV0dCwgQS4gTC48L2F1dGhvcj48YXV0aG9y
PkNhbmJ5LUhhZ2lubywgRS4gRC48L2F1dGhvcj48YXV0aG9yPkNvb2tzb24sIE0uIFMuPC9hdXRo
b3I+PGF1dGhvcj5EJmFwb3M7QW1pY28sIEEuIFYuPC9hdXRob3I+PGF1dGhvcj5EbW9jaG93c2tp
LCBSLiBSLjwvYXV0aG9yPjxhdXRob3I+RXRvbiwgRC4gVC48L2F1dGhvcj48YXV0aG9yPkZvcm1h
biwgSi4gRC48L2F1dGhvcj48YXV0aG9yPkdvbGRlbmJlcmcsIFMuIEwuPC9hdXRob3I+PGF1dGhv
cj5IZXJuYW5kZXosIEouPC9hdXRob3I+PGF1dGhvcj5IaWdhbm8sIEMuIFMuPC9hdXRob3I+PGF1
dGhvcj5LcmF1cywgUy4gUi48L2F1dGhvcj48YXV0aG9yPk1vdWwsIEouIFcuPC9hdXRob3I+PGF1
dGhvcj5UYW5nZW4sIEMuIE0uPC9hdXRob3I+PC9hdXRob3JzPjwvY29udHJpYnV0b3JzPjxhdXRo
LWFkZHJlc3M+QW1lcmljYW4gVXJvbG9naWNhbCBBc3NvY2lhdGlvbiBFZHVjYXRpb24gYW5kIFJl
c2VhcmNoLCBJbmMuPC9hdXRoLWFkZHJlc3M+PHRpdGxlcz48dGl0bGU+R3VpZGVsaW5lIGZvciB0
aGUgbWFuYWdlbWVudCBvZiBjbGluaWNhbGx5IGxvY2FsaXplZCBwcm9zdGF0ZSBjYW5jZXI6IDIw
MDcgdXBkYXRlPC90aXRsZT48c2Vjb25kYXJ5LXRpdGxlPkogVXJvbDwvc2Vjb25kYXJ5LXRpdGxl
PjxhbHQtdGl0bGU+VGhlIEpvdXJuYWwgb2YgdXJvbG9neTwvYWx0LXRpdGxlPjwvdGl0bGVzPjxw
ZXJpb2RpY2FsPjxhYmJyLTE+SiBVcm9sPC9hYmJyLTE+PC9wZXJpb2RpY2FsPjxhbHQtcGVyaW9k
aWNhbD48ZnVsbC10aXRsZT5UaGUgSm91cm5hbCBvZiB1cm9sb2d5PC9mdWxsLXRpdGxlPjwvYWx0
LXBlcmlvZGljYWw+PHBhZ2VzPjIxMDYtMzE8L3BhZ2VzPjx2b2x1bWU+MTc3PC92b2x1bWU+PG51
bWJlcj42PC9udW1iZXI+PGVkaXRpb24+MjAwNy8wNS8xOTwvZWRpdGlvbj48a2V5d29yZHM+PGtl
eXdvcmQ+QW50aW5lb3BsYXN0aWMgQWdlbnRzL3RoZXJhcGV1dGljIHVzZTwva2V5d29yZD48a2V5
d29yZD5CcmFjaHl0aGVyYXB5PC9rZXl3b3JkPjxrZXl3b3JkPkNvbWJpbmVkIE1vZGFsaXR5IFRo
ZXJhcHk8L2tleXdvcmQ+PGtleXdvcmQ+SHVtYW5zPC9rZXl3b3JkPjxrZXl3b3JkPk1hbGU8L2tl
eXdvcmQ+PGtleXdvcmQ+UGF0aWVudCBTZWxlY3Rpb248L2tleXdvcmQ+PGtleXdvcmQ+UHJvc3Rh
dGUtU3BlY2lmaWMgQW50aWdlbi9ibG9vZDwva2V5d29yZD48a2V5d29yZD5Qcm9zdGF0ZWN0b215
PC9rZXl3b3JkPjxrZXl3b3JkPlByb3N0YXRpYyBOZW9wbGFzbXMvYmxvb2QvcGF0aG9sb2d5Lyp0
aGVyYXB5PC9rZXl3b3JkPjwva2V5d29yZHM+PGRhdGVzPjx5ZWFyPjIwMDc8L3llYXI+PHB1Yi1k
YXRlcz48ZGF0ZT5KdW48L2RhdGU+PC9wdWItZGF0ZXM+PC9kYXRlcz48aXNibj4wMDIyLTUzNDcg
KFByaW50KTAwMjItNTM0NzwvaXNibj48YWNjZXNzaW9uLW51bT4xNzUwOTI5NzwvYWNjZXNzaW9u
LW51bT48dXJscz48cmVsYXRlZC11cmxzPjx1cmw+aHR0cDovL2R4LmRvaS5vcmcvMTAuMTAxNi9q
Lmp1cm8uMjAwNy4wMy4wMDM8L3VybD48L3JlbGF0ZWQtdXJscz48L3VybHM+PGVsZWN0cm9uaWMt
cmVzb3VyY2UtbnVtPjEwLjEwMTYvai5qdXJvLjIwMDcuMDMuMDAzPC9lbGVjdHJvbmljLXJlc291
cmNlLW51bT48cmVtb3RlLWRhdGFiYXNlLXByb3ZpZGVyPk5MTTwvcmVtb3RlLWRhdGFiYXNlLXBy
b3ZpZGVyPjxsYW5ndWFnZT5lbmc8L2xhbmd1YWdlPjwvcmVjb3JkPjwvQ2l0ZT48L0VuZE5vdGU+
</w:fldData>
        </w:fldChar>
      </w:r>
      <w:r w:rsidR="00BA2847">
        <w:rPr>
          <w:rFonts w:cstheme="minorHAnsi"/>
        </w:rPr>
        <w:instrText xml:space="preserve"> ADDIN EN.CITE.DATA </w:instrText>
      </w:r>
      <w:r w:rsidR="00BA2847">
        <w:rPr>
          <w:rFonts w:cstheme="minorHAnsi"/>
        </w:rPr>
      </w:r>
      <w:r w:rsidR="00BA2847">
        <w:rPr>
          <w:rFonts w:cstheme="minorHAnsi"/>
        </w:rPr>
        <w:fldChar w:fldCharType="end"/>
      </w:r>
      <w:r w:rsidR="00AC0A35">
        <w:rPr>
          <w:rFonts w:cstheme="minorHAnsi"/>
        </w:rPr>
      </w:r>
      <w:r w:rsidR="00AC0A35">
        <w:rPr>
          <w:rFonts w:cstheme="minorHAnsi"/>
        </w:rPr>
        <w:fldChar w:fldCharType="separate"/>
      </w:r>
      <w:r w:rsidR="00BA2847">
        <w:rPr>
          <w:rFonts w:cstheme="minorHAnsi"/>
          <w:noProof/>
        </w:rPr>
        <w:t>(10)</w:t>
      </w:r>
      <w:r w:rsidR="00AC0A35">
        <w:rPr>
          <w:rFonts w:cstheme="minorHAnsi"/>
        </w:rPr>
        <w:fldChar w:fldCharType="end"/>
      </w:r>
      <w:r w:rsidR="00A54A32">
        <w:rPr>
          <w:rFonts w:cstheme="minorHAnsi"/>
        </w:rPr>
        <w:t xml:space="preserve"> </w:t>
      </w:r>
      <w:r w:rsidR="0082055A">
        <w:rPr>
          <w:rFonts w:cstheme="minorHAnsi"/>
        </w:rPr>
        <w:t>acknowledge</w:t>
      </w:r>
      <w:r w:rsidR="00A54A32">
        <w:rPr>
          <w:rFonts w:cstheme="minorHAnsi"/>
        </w:rPr>
        <w:t xml:space="preserve"> the difficulties in </w:t>
      </w:r>
      <w:r w:rsidR="00F13A93">
        <w:rPr>
          <w:rFonts w:cstheme="minorHAnsi"/>
        </w:rPr>
        <w:t xml:space="preserve">synthesising </w:t>
      </w:r>
      <w:r w:rsidR="00A54A32">
        <w:rPr>
          <w:rFonts w:cstheme="minorHAnsi"/>
        </w:rPr>
        <w:t xml:space="preserve">the evidence </w:t>
      </w:r>
      <w:r w:rsidR="0082055A">
        <w:rPr>
          <w:rFonts w:cstheme="minorHAnsi"/>
        </w:rPr>
        <w:t xml:space="preserve">base </w:t>
      </w:r>
      <w:r w:rsidR="00A54A32">
        <w:rPr>
          <w:rFonts w:cstheme="minorHAnsi"/>
        </w:rPr>
        <w:t xml:space="preserve">due to heterogeneity in </w:t>
      </w:r>
      <w:r>
        <w:rPr>
          <w:rFonts w:cstheme="minorHAnsi"/>
        </w:rPr>
        <w:t xml:space="preserve">outcome </w:t>
      </w:r>
      <w:r w:rsidR="0082055A">
        <w:rPr>
          <w:rFonts w:cstheme="minorHAnsi"/>
        </w:rPr>
        <w:t xml:space="preserve">selection, definitions, measurement and </w:t>
      </w:r>
      <w:r w:rsidR="00A54A32">
        <w:rPr>
          <w:rFonts w:cstheme="minorHAnsi"/>
        </w:rPr>
        <w:t>reporting</w:t>
      </w:r>
      <w:r w:rsidR="005C1D34">
        <w:rPr>
          <w:rFonts w:cstheme="minorHAnsi"/>
        </w:rPr>
        <w:t xml:space="preserve"> across different trials</w:t>
      </w:r>
      <w:r w:rsidR="00A54A32">
        <w:rPr>
          <w:rFonts w:cstheme="minorHAnsi"/>
        </w:rPr>
        <w:t>.</w:t>
      </w:r>
      <w:r w:rsidR="0082055A">
        <w:rPr>
          <w:rFonts w:cstheme="minorHAnsi"/>
        </w:rPr>
        <w:t xml:space="preserve"> </w:t>
      </w:r>
    </w:p>
    <w:p w14:paraId="628DF7DA" w14:textId="5805C37D" w:rsidR="002F4D0A" w:rsidRDefault="002F4D0A" w:rsidP="009E1101">
      <w:pPr>
        <w:spacing w:line="480" w:lineRule="auto"/>
      </w:pPr>
      <w:r>
        <w:rPr>
          <w:rFonts w:cstheme="minorHAnsi"/>
        </w:rPr>
        <w:t>A potential solution is a</w:t>
      </w:r>
      <w:r w:rsidR="00B44CC4">
        <w:rPr>
          <w:rFonts w:cstheme="minorHAnsi"/>
        </w:rPr>
        <w:t xml:space="preserve"> “core outcome set” </w:t>
      </w:r>
      <w:r w:rsidR="00E516D6">
        <w:rPr>
          <w:rFonts w:cstheme="minorHAnsi"/>
        </w:rPr>
        <w:t>(COS)</w:t>
      </w:r>
      <w:r>
        <w:t xml:space="preserve">, which </w:t>
      </w:r>
      <w:r w:rsidR="00B44CC4">
        <w:t xml:space="preserve">is a </w:t>
      </w:r>
      <w:r w:rsidR="00977B11" w:rsidRPr="00977B11">
        <w:t xml:space="preserve">minimum </w:t>
      </w:r>
      <w:r w:rsidR="00E516D6">
        <w:t xml:space="preserve">set of outcomes </w:t>
      </w:r>
      <w:r w:rsidR="00977B11" w:rsidRPr="00977B11">
        <w:t xml:space="preserve">that should be measured and reported in effectiveness </w:t>
      </w:r>
      <w:r w:rsidR="005C5862">
        <w:t>trials in a particular condition</w:t>
      </w:r>
      <w:r>
        <w:t>.</w:t>
      </w:r>
      <w:r w:rsidR="005C5862">
        <w:t xml:space="preserve"> </w:t>
      </w:r>
      <w:r w:rsidR="00E516D6">
        <w:fldChar w:fldCharType="begin"/>
      </w:r>
      <w:r w:rsidR="00BA2847">
        <w:instrText xml:space="preserve"> ADDIN EN.CITE &lt;EndNote&gt;&lt;Cite&gt;&lt;Author&gt;Williamson&lt;/Author&gt;&lt;Year&gt;2012&lt;/Year&gt;&lt;RecNum&gt;652&lt;/RecNum&gt;&lt;DisplayText&gt;(11)&lt;/DisplayText&gt;&lt;record&gt;&lt;rec-number&gt;652&lt;/rec-number&gt;&lt;foreign-keys&gt;&lt;key app="EN" db-id="590r0wasf2pzfoewx2ov0599fx9fza0vxxpe" timestamp="1457088088"&gt;652&lt;/key&gt;&lt;/foreign-keys&gt;&lt;ref-type name="Journal Article"&gt;17&lt;/ref-type&gt;&lt;contributors&gt;&lt;authors&gt;&lt;author&gt;Williamson, P.&lt;/author&gt;&lt;author&gt;Altman, D.&lt;/author&gt;&lt;author&gt;Blazeby, J.&lt;/author&gt;&lt;author&gt;Clarke, M.&lt;/author&gt;&lt;author&gt;Gargon, E.&lt;/author&gt;&lt;/authors&gt;&lt;/contributors&gt;&lt;titles&gt;&lt;title&gt;Driving up the quality and relevance of research through the use of agreed core outcomes&lt;/title&gt;&lt;secondary-title&gt;J Health Serv Res Policy&lt;/secondary-title&gt;&lt;/titles&gt;&lt;periodical&gt;&lt;full-title&gt;J Health Serv Res Policy&lt;/full-title&gt;&lt;/periodical&gt;&lt;pages&gt;1-2&lt;/pages&gt;&lt;volume&gt;17&lt;/volume&gt;&lt;number&gt;1&lt;/number&gt;&lt;keywords&gt;&lt;keyword&gt;Health Services Research/*standards&lt;/keyword&gt;&lt;keyword&gt;*Quality Control&lt;/keyword&gt;&lt;keyword&gt;United States&lt;/keyword&gt;&lt;/keywords&gt;&lt;dates&gt;&lt;year&gt;2012&lt;/year&gt;&lt;/dates&gt;&lt;pub-location&gt;England&lt;/pub-location&gt;&lt;isbn&gt;1758-1060 (Electronic)1355-8196 (Linking)&lt;/isbn&gt;&lt;accession-num&gt;22294719&lt;/accession-num&gt;&lt;urls&gt;&lt;related-urls&gt;&lt;url&gt;http://dx.doi.org/10.1258/jhsrp.2011.011131&lt;/url&gt;&lt;/related-urls&gt;&lt;/urls&gt;&lt;electronic-resource-num&gt;10.1258/jhsrp.2011.011131&lt;/electronic-resource-num&gt;&lt;remote-database-provider&gt;NLM&lt;/remote-database-provider&gt;&lt;language&gt;eng&lt;/language&gt;&lt;/record&gt;&lt;/Cite&gt;&lt;/EndNote&gt;</w:instrText>
      </w:r>
      <w:r w:rsidR="00E516D6">
        <w:fldChar w:fldCharType="separate"/>
      </w:r>
      <w:r w:rsidR="00BA2847">
        <w:rPr>
          <w:noProof/>
        </w:rPr>
        <w:t>(11)</w:t>
      </w:r>
      <w:r w:rsidR="00E516D6">
        <w:fldChar w:fldCharType="end"/>
      </w:r>
      <w:r>
        <w:t xml:space="preserve"> I</w:t>
      </w:r>
      <w:r w:rsidR="00977B11" w:rsidRPr="00977B11">
        <w:t>ts use can reduce heterogeneity in outcome selection, measurement and reporting across trials, and facilitate evidence synthesis.</w:t>
      </w:r>
      <w:r w:rsidR="008130B0">
        <w:t xml:space="preserve"> </w:t>
      </w:r>
      <w:r w:rsidR="00180335">
        <w:fldChar w:fldCharType="begin">
          <w:fldData xml:space="preserve">PEVuZE5vdGU+PENpdGU+PEF1dGhvcj5XaWxsaWFtc29uPC9BdXRob3I+PFllYXI+MjAxMjwvWWVh
cj48UmVjTnVtPjg5MDwvUmVjTnVtPjxEaXNwbGF5VGV4dD4oMTIsIDEzKTwvRGlzcGxheVRleHQ+
PHJlY29yZD48cmVjLW51bWJlcj44OTA8L3JlYy1udW1iZXI+PGZvcmVpZ24ta2V5cz48a2V5IGFw
cD0iRU4iIGRiLWlkPSI1OTByMHdhc2YycHpmb2V3eDJvdjA1OTlmeDlmemEwdnh4cGUiIHRpbWVz
dGFtcD0iMTQ2NjY4Njc5NiI+ODkwPC9rZXk+PC9mb3JlaWduLWtleXM+PHJlZi10eXBlIG5hbWU9
IkpvdXJuYWwgQXJ0aWNsZSI+MTc8L3JlZi10eXBlPjxjb250cmlidXRvcnM+PGF1dGhvcnM+PGF1
dGhvcj5QYXVsYSBSIFdpbGxpYW1zb248L2F1dGhvcj48YXV0aG9yPkRvdWdsYXMgRyBBbHRtYW48
L2F1dGhvcj48YXV0aG9yPkphbmUgTSBCbGF6ZWJ5PC9hdXRob3I+PGF1dGhvcj5NaWtlIENsYXJr
ZTwvYXV0aG9yPjxhdXRob3I+RGVjbGFuIERldmFuZTwvYXV0aG9yPjxhdXRob3I+RWxpemFiZXRo
IEdhcmdvbjwvYXV0aG9yPjxhdXRob3I+UGV0ZXIgVHVnd2VsbDwvYXV0aG9yPjwvYXV0aG9ycz48
L2NvbnRyaWJ1dG9ycz48dGl0bGVzPjx0aXRsZT5EZXZlbG9waW5nIGNvcmUgb3V0Y29tZSBzZXRz
IGZvciBjbGluaWNhbCB0cmlhbHM6IGlzc3VlcyB0byBjb25zaWRlcjwvdGl0bGU+PHNlY29uZGFy
eS10aXRsZT5UcmlhbHM8L3NlY29uZGFyeS10aXRsZT48L3RpdGxlcz48cGVyaW9kaWNhbD48ZnVs
bC10aXRsZT5UcmlhbHM8L2Z1bGwtdGl0bGU+PC9wZXJpb2RpY2FsPjxwYWdlcz4xPC9wYWdlcz48
dm9sdW1lPjEzPC92b2x1bWU+PG51bWJlcj4xPC9udW1iZXI+PGtleXdvcmRzPjxrZXl3b3JkPk1l
ZGljaW5lL1B1YmxpYyBIZWFsdGgsIGdlbmVyYWw8L2tleXdvcmQ+PGtleXdvcmQ+QmlvbWVkaWNp
bmUgZ2VuZXJhbDwva2V5d29yZD48a2V5d29yZD5TdGF0aXN0aWNzIGZvciBMaWZlIFNjaWVuY2Vz
LCBNZWRpY2luZSwgSGVhbHRoIFNjaWVuY2VzPC9rZXl3b3JkPjwva2V5d29yZHM+PGRhdGVzPjx5
ZWFyPjIwMTI8L3llYXI+PHB1Yi1kYXRlcz48ZGF0ZT4yMDEyLTA4LTA2PC9kYXRlPjwvcHViLWRh
dGVzPjwvZGF0ZXM+PHB1Ymxpc2hlcj5CaW9NZWQgQ2VudHJhbDwvcHVibGlzaGVyPjxpc2JuPjE3
NDUtNjIxNTwvaXNibj48d29yay10eXBlPkxldHRlcjwvd29yay10eXBlPjx1cmxzPjxyZWxhdGVk
LXVybHM+PHVybD5odHRwOi8vdHJpYWxzam91cm5hbC5iaW9tZWRjZW50cmFsLmNvbS9hcnRpY2xl
cy8xMC4xMTg2LzE3NDUtNjIxNS0xMy0xMzI8L3VybD48L3JlbGF0ZWQtdXJscz48L3VybHM+PGVs
ZWN0cm9uaWMtcmVzb3VyY2UtbnVtPjEwLjExODYvMTc0NS02MjE1LTEzLTEzMjwvZWxlY3Ryb25p
Yy1yZXNvdXJjZS1udW0+PGxhbmd1YWdlPkVuPC9sYW5ndWFnZT48L3JlY29yZD48L0NpdGU+PENp
dGU+PEF1dGhvcj5Qcmluc2VuPC9BdXRob3I+PFllYXI+MjAxNjwvWWVhcj48UmVjTnVtPjkzNTwv
UmVjTnVtPjxyZWNvcmQ+PHJlYy1udW1iZXI+OTM1PC9yZWMtbnVtYmVyPjxmb3JlaWduLWtleXM+
PGtleSBhcHA9IkVOIiBkYi1pZD0iNTkwcjB3YXNmMnB6Zm9ld3gyb3YwNTk5Zng5ZnphMHZ4eHBl
IiB0aW1lc3RhbXA9IjE0Nzk4MDkyNjUiPjkzNTwva2V5PjwvZm9yZWlnbi1rZXlzPjxyZWYtdHlw
ZSBuYW1lPSJKb3VybmFsIEFydGljbGUiPjE3PC9yZWYtdHlwZT48Y29udHJpYnV0b3JzPjxhdXRo
b3JzPjxhdXRob3I+UHJpbnNlbiwgQy4gQS48L2F1dGhvcj48YXV0aG9yPlZvaHJhLCBTLjwvYXV0
aG9yPjxhdXRob3I+Um9zZSwgTS4gUi48L2F1dGhvcj48YXV0aG9yPkJvZXJzLCBNLjwvYXV0aG9y
PjxhdXRob3I+VHVnd2VsbCwgUC48L2F1dGhvcj48YXV0aG9yPkNsYXJrZSwgTS48L2F1dGhvcj48
YXV0aG9yPldpbGxpYW1zb24sIFAuIFIuPC9hdXRob3I+PGF1dGhvcj5UZXJ3ZWUsIEMuIEIuPC9h
dXRob3I+PC9hdXRob3JzPjwvY29udHJpYnV0b3JzPjxhdXRoLWFkZHJlc3M+RGVwYXJ0bWVudCBv
ZiBFcGlkZW1pb2xvZ3kgYW5kIEJpb3N0YXRpc3RpY3MsIEVNR08gSW5zdGl0dXRlIGZvciBIZWFs
dGggYW5kIENhcmUgUmVzZWFyY2gsIFZVIFVuaXZlcnNpdHkgTWVkaWNhbCBDZW50ZXIsIERlIEJv
ZWxlbGFhbiAxMDg5YSwgMTA4MSBIViwgQW1zdGVyZGFtLCBUaGUgTmV0aGVybGFuZHMuIGMucHJp
bnNlbkB2dW1jLm5sLkRlcGFydG1lbnQgb2YgUGVkaWF0cmljcywgRmFjdWx0eSBvZiBNZWRpY2lu
ZSBhbmQgRGVudGlzdHJ5LCBVbml2ZXJzaXR5IG9mIEFsYmVydGEsIEVkbW9udG9uLCBBQiwgQ2Fu
YWRhLlNjaG9vbCBvZiBQdWJsaWMgSGVhbHRoLCBVbml2ZXJzaXR5IG9mIEFsYmVydGEsIEVkbW9u
dG9uLCBBQiwgQ2FuYWRhLldvbWVuJmFwb3M7cyBhbmQgQ2hpbGRyZW4mYXBvcztzIEhlYWx0aCBS
ZXNlYXJjaCBJbnN0aXR1dGUsIFVuaXZlcnNpdHkgb2YgQWxiZXJ0YSwgRWRtb250b24sIEFCLCBD
YW5hZGEuRGVwYXJ0bWVudCBvZiBOZXVyb2xvZ3ksIEtpbmcmYXBvcztzIENvbGxlZ2UgSG9zcGl0
YWwsIExvbmRvbiwgVUsuRGVwYXJ0bWVudCBvZiBFcGlkZW1pb2xvZ3kgYW5kIEJpb3N0YXRpc3Rp
Y3MsIEVNR08gSW5zdGl0dXRlIGZvciBIZWFsdGggYW5kIENhcmUgUmVzZWFyY2gsIFZVIFVuaXZl
cnNpdHkgTWVkaWNhbCBDZW50ZXIsIERlIEJvZWxlbGFhbiAxMDg5YSwgMTA4MSBIViwgQW1zdGVy
ZGFtLCBUaGUgTmV0aGVybGFuZHMuQW1zdGVyZGFtIFJoZXVtYXRvbG9neSAmYW1wOyBJbW11bm9s
b2d5IENlbnRlciwgQW1zdGVyZGFtLCBUaGUgTmV0aGVybGFuZHMuRGVwYXJ0bWVudCBvZiBNZWRp
Y2luZSwgVW5pdmVyc2l0eSBvZiBPdHRhd2EsIE90dGF3YSwgT04sIENhbmFkYS5Ob3J0aGVybiBJ
cmVsYW5kIE5ldHdvcmsgZm9yIFRyaWFscyBNZXRob2RvbG9neSBSZXNlYXJjaCwgSW5zdGl0dXRl
IG9mIENsaW5pY2FsIFNjaWVuY2VzLCBSb3lhbCBIb3NwaXRhbHMsIFF1ZWVuJmFwb3M7cyBVbml2
ZXJzaXR5IEJlbGZhc3QsIEJlbGZhc3QsIFVLLkRlcGFydG1lbnQgb2YgQmlvc3RhdGlzdGljcywg
VW5pdmVyc2l0eSBvZiBMaXZlcnBvb2wsIExpdmVycG9vbCwgVUsuPC9hdXRoLWFkZHJlc3M+PHRp
dGxlcz48dGl0bGU+SG93IHRvIHNlbGVjdCBvdXRjb21lIG1lYXN1cmVtZW50IGluc3RydW1lbnRz
IGZvciBvdXRjb21lcyBpbmNsdWRlZCBpbiBhICZxdW90O0NvcmUgT3V0Y29tZSBTZXQmcXVvdDsg
LSBhIHByYWN0aWNhbCBndWlkZWxpbmU8L3RpdGxlPjxzZWNvbmRhcnktdGl0bGU+VHJpYWxzPC9z
ZWNvbmRhcnktdGl0bGU+PGFsdC10aXRsZT5UcmlhbHM8L2FsdC10aXRsZT48L3RpdGxlcz48cGVy
aW9kaWNhbD48ZnVsbC10aXRsZT5UcmlhbHM8L2Z1bGwtdGl0bGU+PC9wZXJpb2RpY2FsPjxhbHQt
cGVyaW9kaWNhbD48ZnVsbC10aXRsZT5UcmlhbHM8L2Z1bGwtdGl0bGU+PC9hbHQtcGVyaW9kaWNh
bD48cGFnZXM+NDQ5PC9wYWdlcz48dm9sdW1lPjE3PC92b2x1bWU+PG51bWJlcj4xPC9udW1iZXI+
PGVkaXRpb24+MjAxNi8wOS8xNDwvZWRpdGlvbj48a2V5d29yZHM+PGtleXdvcmQ+Q29tZXQ8L2tl
eXdvcmQ+PGtleXdvcmQ+Q29zbWluPC9rZXl3b3JkPjxrZXl3b3JkPkNvcmUgT3V0Y29tZSBTZXQ8
L2tleXdvcmQ+PGtleXdvcmQ+RGVscGhpIHN0dWR5PC9rZXl3b3JkPjxrZXl3b3JkPkd1aWRlbGlu
ZTwva2V5d29yZD48a2V5d29yZD5JbnN0cnVtZW50IHNlbGVjdGlvbjwva2V5d29yZD48a2V5d29y
ZD5PdXRjb21lIG1lYXN1cmVtZW50IGluc3RydW1lbnQ8L2tleXdvcmQ+PGtleXdvcmQ+T3V0Y29t
ZXMgcmVzZWFyY2g8L2tleXdvcmQ+PC9rZXl3b3Jkcz48ZGF0ZXM+PHllYXI+MjAxNjwveWVhcj48
cHViLWRhdGVzPjxkYXRlPlNlcCAxMzwvZGF0ZT48L3B1Yi1kYXRlcz48L2RhdGVzPjxpc2JuPjE3
NDUtNjIxNTwvaXNibj48YWNjZXNzaW9uLW51bT4yNzYxODkxNDwvYWNjZXNzaW9uLW51bT48dXJs
cz48cmVsYXRlZC11cmxzPjx1cmw+aHR0cDovL2R4LmRvaS5vcmcvMTAuMTE4Ni9zMTMwNjMtMDE2
LTE1NTUtMjwvdXJsPjx1cmw+aHR0cHM6Ly93d3cubmNiaS5ubG0ubmloLmdvdi9wbWMvYXJ0aWNs
ZXMvUE1DNTAyMDU0OS9wZGYvMTMwNjNfMjAxNl9BcnRpY2xlXzE1NTUucGRmPC91cmw+PC9yZWxh
dGVkLXVybHM+PC91cmxzPjxjdXN0b20yPlBNQzUwMjA1NDk8L2N1c3RvbTI+PGVsZWN0cm9uaWMt
cmVzb3VyY2UtbnVtPjEwLjExODYvczEzMDYzLTAxNi0xNTU1LTI8L2VsZWN0cm9uaWMtcmVzb3Vy
Y2UtbnVtPjxyZW1vdGUtZGF0YWJhc2UtcHJvdmlkZXI+TkxNPC9yZW1vdGUtZGF0YWJhc2UtcHJv
dmlkZXI+PGxhbmd1YWdlPkVuZzwvbGFuZ3VhZ2U+PC9yZWNvcmQ+PC9DaXRlPjwvRW5kTm90ZT4A
</w:fldData>
        </w:fldChar>
      </w:r>
      <w:r w:rsidR="00BA2847">
        <w:instrText xml:space="preserve"> ADDIN EN.CITE </w:instrText>
      </w:r>
      <w:r w:rsidR="00BA2847">
        <w:fldChar w:fldCharType="begin">
          <w:fldData xml:space="preserve">PEVuZE5vdGU+PENpdGU+PEF1dGhvcj5XaWxsaWFtc29uPC9BdXRob3I+PFllYXI+MjAxMjwvWWVh
cj48UmVjTnVtPjg5MDwvUmVjTnVtPjxEaXNwbGF5VGV4dD4oMTIsIDEzKTwvRGlzcGxheVRleHQ+
PHJlY29yZD48cmVjLW51bWJlcj44OTA8L3JlYy1udW1iZXI+PGZvcmVpZ24ta2V5cz48a2V5IGFw
cD0iRU4iIGRiLWlkPSI1OTByMHdhc2YycHpmb2V3eDJvdjA1OTlmeDlmemEwdnh4cGUiIHRpbWVz
dGFtcD0iMTQ2NjY4Njc5NiI+ODkwPC9rZXk+PC9mb3JlaWduLWtleXM+PHJlZi10eXBlIG5hbWU9
IkpvdXJuYWwgQXJ0aWNsZSI+MTc8L3JlZi10eXBlPjxjb250cmlidXRvcnM+PGF1dGhvcnM+PGF1
dGhvcj5QYXVsYSBSIFdpbGxpYW1zb248L2F1dGhvcj48YXV0aG9yPkRvdWdsYXMgRyBBbHRtYW48
L2F1dGhvcj48YXV0aG9yPkphbmUgTSBCbGF6ZWJ5PC9hdXRob3I+PGF1dGhvcj5NaWtlIENsYXJr
ZTwvYXV0aG9yPjxhdXRob3I+RGVjbGFuIERldmFuZTwvYXV0aG9yPjxhdXRob3I+RWxpemFiZXRo
IEdhcmdvbjwvYXV0aG9yPjxhdXRob3I+UGV0ZXIgVHVnd2VsbDwvYXV0aG9yPjwvYXV0aG9ycz48
L2NvbnRyaWJ1dG9ycz48dGl0bGVzPjx0aXRsZT5EZXZlbG9waW5nIGNvcmUgb3V0Y29tZSBzZXRz
IGZvciBjbGluaWNhbCB0cmlhbHM6IGlzc3VlcyB0byBjb25zaWRlcjwvdGl0bGU+PHNlY29uZGFy
eS10aXRsZT5UcmlhbHM8L3NlY29uZGFyeS10aXRsZT48L3RpdGxlcz48cGVyaW9kaWNhbD48ZnVs
bC10aXRsZT5UcmlhbHM8L2Z1bGwtdGl0bGU+PC9wZXJpb2RpY2FsPjxwYWdlcz4xPC9wYWdlcz48
dm9sdW1lPjEzPC92b2x1bWU+PG51bWJlcj4xPC9udW1iZXI+PGtleXdvcmRzPjxrZXl3b3JkPk1l
ZGljaW5lL1B1YmxpYyBIZWFsdGgsIGdlbmVyYWw8L2tleXdvcmQ+PGtleXdvcmQ+QmlvbWVkaWNp
bmUgZ2VuZXJhbDwva2V5d29yZD48a2V5d29yZD5TdGF0aXN0aWNzIGZvciBMaWZlIFNjaWVuY2Vz
LCBNZWRpY2luZSwgSGVhbHRoIFNjaWVuY2VzPC9rZXl3b3JkPjwva2V5d29yZHM+PGRhdGVzPjx5
ZWFyPjIwMTI8L3llYXI+PHB1Yi1kYXRlcz48ZGF0ZT4yMDEyLTA4LTA2PC9kYXRlPjwvcHViLWRh
dGVzPjwvZGF0ZXM+PHB1Ymxpc2hlcj5CaW9NZWQgQ2VudHJhbDwvcHVibGlzaGVyPjxpc2JuPjE3
NDUtNjIxNTwvaXNibj48d29yay10eXBlPkxldHRlcjwvd29yay10eXBlPjx1cmxzPjxyZWxhdGVk
LXVybHM+PHVybD5odHRwOi8vdHJpYWxzam91cm5hbC5iaW9tZWRjZW50cmFsLmNvbS9hcnRpY2xl
cy8xMC4xMTg2LzE3NDUtNjIxNS0xMy0xMzI8L3VybD48L3JlbGF0ZWQtdXJscz48L3VybHM+PGVs
ZWN0cm9uaWMtcmVzb3VyY2UtbnVtPjEwLjExODYvMTc0NS02MjE1LTEzLTEzMjwvZWxlY3Ryb25p
Yy1yZXNvdXJjZS1udW0+PGxhbmd1YWdlPkVuPC9sYW5ndWFnZT48L3JlY29yZD48L0NpdGU+PENp
dGU+PEF1dGhvcj5Qcmluc2VuPC9BdXRob3I+PFllYXI+MjAxNjwvWWVhcj48UmVjTnVtPjkzNTwv
UmVjTnVtPjxyZWNvcmQ+PHJlYy1udW1iZXI+OTM1PC9yZWMtbnVtYmVyPjxmb3JlaWduLWtleXM+
PGtleSBhcHA9IkVOIiBkYi1pZD0iNTkwcjB3YXNmMnB6Zm9ld3gyb3YwNTk5Zng5ZnphMHZ4eHBl
IiB0aW1lc3RhbXA9IjE0Nzk4MDkyNjUiPjkzNTwva2V5PjwvZm9yZWlnbi1rZXlzPjxyZWYtdHlw
ZSBuYW1lPSJKb3VybmFsIEFydGljbGUiPjE3PC9yZWYtdHlwZT48Y29udHJpYnV0b3JzPjxhdXRo
b3JzPjxhdXRob3I+UHJpbnNlbiwgQy4gQS48L2F1dGhvcj48YXV0aG9yPlZvaHJhLCBTLjwvYXV0
aG9yPjxhdXRob3I+Um9zZSwgTS4gUi48L2F1dGhvcj48YXV0aG9yPkJvZXJzLCBNLjwvYXV0aG9y
PjxhdXRob3I+VHVnd2VsbCwgUC48L2F1dGhvcj48YXV0aG9yPkNsYXJrZSwgTS48L2F1dGhvcj48
YXV0aG9yPldpbGxpYW1zb24sIFAuIFIuPC9hdXRob3I+PGF1dGhvcj5UZXJ3ZWUsIEMuIEIuPC9h
dXRob3I+PC9hdXRob3JzPjwvY29udHJpYnV0b3JzPjxhdXRoLWFkZHJlc3M+RGVwYXJ0bWVudCBv
ZiBFcGlkZW1pb2xvZ3kgYW5kIEJpb3N0YXRpc3RpY3MsIEVNR08gSW5zdGl0dXRlIGZvciBIZWFs
dGggYW5kIENhcmUgUmVzZWFyY2gsIFZVIFVuaXZlcnNpdHkgTWVkaWNhbCBDZW50ZXIsIERlIEJv
ZWxlbGFhbiAxMDg5YSwgMTA4MSBIViwgQW1zdGVyZGFtLCBUaGUgTmV0aGVybGFuZHMuIGMucHJp
bnNlbkB2dW1jLm5sLkRlcGFydG1lbnQgb2YgUGVkaWF0cmljcywgRmFjdWx0eSBvZiBNZWRpY2lu
ZSBhbmQgRGVudGlzdHJ5LCBVbml2ZXJzaXR5IG9mIEFsYmVydGEsIEVkbW9udG9uLCBBQiwgQ2Fu
YWRhLlNjaG9vbCBvZiBQdWJsaWMgSGVhbHRoLCBVbml2ZXJzaXR5IG9mIEFsYmVydGEsIEVkbW9u
dG9uLCBBQiwgQ2FuYWRhLldvbWVuJmFwb3M7cyBhbmQgQ2hpbGRyZW4mYXBvcztzIEhlYWx0aCBS
ZXNlYXJjaCBJbnN0aXR1dGUsIFVuaXZlcnNpdHkgb2YgQWxiZXJ0YSwgRWRtb250b24sIEFCLCBD
YW5hZGEuRGVwYXJ0bWVudCBvZiBOZXVyb2xvZ3ksIEtpbmcmYXBvcztzIENvbGxlZ2UgSG9zcGl0
YWwsIExvbmRvbiwgVUsuRGVwYXJ0bWVudCBvZiBFcGlkZW1pb2xvZ3kgYW5kIEJpb3N0YXRpc3Rp
Y3MsIEVNR08gSW5zdGl0dXRlIGZvciBIZWFsdGggYW5kIENhcmUgUmVzZWFyY2gsIFZVIFVuaXZl
cnNpdHkgTWVkaWNhbCBDZW50ZXIsIERlIEJvZWxlbGFhbiAxMDg5YSwgMTA4MSBIViwgQW1zdGVy
ZGFtLCBUaGUgTmV0aGVybGFuZHMuQW1zdGVyZGFtIFJoZXVtYXRvbG9neSAmYW1wOyBJbW11bm9s
b2d5IENlbnRlciwgQW1zdGVyZGFtLCBUaGUgTmV0aGVybGFuZHMuRGVwYXJ0bWVudCBvZiBNZWRp
Y2luZSwgVW5pdmVyc2l0eSBvZiBPdHRhd2EsIE90dGF3YSwgT04sIENhbmFkYS5Ob3J0aGVybiBJ
cmVsYW5kIE5ldHdvcmsgZm9yIFRyaWFscyBNZXRob2RvbG9neSBSZXNlYXJjaCwgSW5zdGl0dXRl
IG9mIENsaW5pY2FsIFNjaWVuY2VzLCBSb3lhbCBIb3NwaXRhbHMsIFF1ZWVuJmFwb3M7cyBVbml2
ZXJzaXR5IEJlbGZhc3QsIEJlbGZhc3QsIFVLLkRlcGFydG1lbnQgb2YgQmlvc3RhdGlzdGljcywg
VW5pdmVyc2l0eSBvZiBMaXZlcnBvb2wsIExpdmVycG9vbCwgVUsuPC9hdXRoLWFkZHJlc3M+PHRp
dGxlcz48dGl0bGU+SG93IHRvIHNlbGVjdCBvdXRjb21lIG1lYXN1cmVtZW50IGluc3RydW1lbnRz
IGZvciBvdXRjb21lcyBpbmNsdWRlZCBpbiBhICZxdW90O0NvcmUgT3V0Y29tZSBTZXQmcXVvdDsg
LSBhIHByYWN0aWNhbCBndWlkZWxpbmU8L3RpdGxlPjxzZWNvbmRhcnktdGl0bGU+VHJpYWxzPC9z
ZWNvbmRhcnktdGl0bGU+PGFsdC10aXRsZT5UcmlhbHM8L2FsdC10aXRsZT48L3RpdGxlcz48cGVy
aW9kaWNhbD48ZnVsbC10aXRsZT5UcmlhbHM8L2Z1bGwtdGl0bGU+PC9wZXJpb2RpY2FsPjxhbHQt
cGVyaW9kaWNhbD48ZnVsbC10aXRsZT5UcmlhbHM8L2Z1bGwtdGl0bGU+PC9hbHQtcGVyaW9kaWNh
bD48cGFnZXM+NDQ5PC9wYWdlcz48dm9sdW1lPjE3PC92b2x1bWU+PG51bWJlcj4xPC9udW1iZXI+
PGVkaXRpb24+MjAxNi8wOS8xNDwvZWRpdGlvbj48a2V5d29yZHM+PGtleXdvcmQ+Q29tZXQ8L2tl
eXdvcmQ+PGtleXdvcmQ+Q29zbWluPC9rZXl3b3JkPjxrZXl3b3JkPkNvcmUgT3V0Y29tZSBTZXQ8
L2tleXdvcmQ+PGtleXdvcmQ+RGVscGhpIHN0dWR5PC9rZXl3b3JkPjxrZXl3b3JkPkd1aWRlbGlu
ZTwva2V5d29yZD48a2V5d29yZD5JbnN0cnVtZW50IHNlbGVjdGlvbjwva2V5d29yZD48a2V5d29y
ZD5PdXRjb21lIG1lYXN1cmVtZW50IGluc3RydW1lbnQ8L2tleXdvcmQ+PGtleXdvcmQ+T3V0Y29t
ZXMgcmVzZWFyY2g8L2tleXdvcmQ+PC9rZXl3b3Jkcz48ZGF0ZXM+PHllYXI+MjAxNjwveWVhcj48
cHViLWRhdGVzPjxkYXRlPlNlcCAxMzwvZGF0ZT48L3B1Yi1kYXRlcz48L2RhdGVzPjxpc2JuPjE3
NDUtNjIxNTwvaXNibj48YWNjZXNzaW9uLW51bT4yNzYxODkxNDwvYWNjZXNzaW9uLW51bT48dXJs
cz48cmVsYXRlZC11cmxzPjx1cmw+aHR0cDovL2R4LmRvaS5vcmcvMTAuMTE4Ni9zMTMwNjMtMDE2
LTE1NTUtMjwvdXJsPjx1cmw+aHR0cHM6Ly93d3cubmNiaS5ubG0ubmloLmdvdi9wbWMvYXJ0aWNs
ZXMvUE1DNTAyMDU0OS9wZGYvMTMwNjNfMjAxNl9BcnRpY2xlXzE1NTUucGRmPC91cmw+PC9yZWxh
dGVkLXVybHM+PC91cmxzPjxjdXN0b20yPlBNQzUwMjA1NDk8L2N1c3RvbTI+PGVsZWN0cm9uaWMt
cmVzb3VyY2UtbnVtPjEwLjExODYvczEzMDYzLTAxNi0xNTU1LTI8L2VsZWN0cm9uaWMtcmVzb3Vy
Y2UtbnVtPjxyZW1vdGUtZGF0YWJhc2UtcHJvdmlkZXI+TkxNPC9yZW1vdGUtZGF0YWJhc2UtcHJv
dmlkZXI+PGxhbmd1YWdlPkVuZzwvbGFuZ3VhZ2U+PC9yZWNvcmQ+PC9DaXRlPjwvRW5kTm90ZT4A
</w:fldData>
        </w:fldChar>
      </w:r>
      <w:r w:rsidR="00BA2847">
        <w:instrText xml:space="preserve"> ADDIN EN.CITE.DATA </w:instrText>
      </w:r>
      <w:r w:rsidR="00BA2847">
        <w:fldChar w:fldCharType="end"/>
      </w:r>
      <w:r w:rsidR="00180335">
        <w:fldChar w:fldCharType="separate"/>
      </w:r>
      <w:r w:rsidR="00BA2847">
        <w:rPr>
          <w:noProof/>
        </w:rPr>
        <w:t>(12, 13)</w:t>
      </w:r>
      <w:r w:rsidR="00180335">
        <w:fldChar w:fldCharType="end"/>
      </w:r>
    </w:p>
    <w:p w14:paraId="3C928294" w14:textId="790E536C" w:rsidR="009A0F77" w:rsidRDefault="00BC7167" w:rsidP="009E1101">
      <w:pPr>
        <w:spacing w:line="480" w:lineRule="auto"/>
      </w:pPr>
      <w:r>
        <w:t>A ‘standard set of patient-</w:t>
      </w:r>
      <w:r w:rsidR="009A0F77">
        <w:t xml:space="preserve">centred’ outcomes was developed by Martin et al </w:t>
      </w:r>
      <w:r w:rsidR="009A0F77">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 </w:instrText>
      </w:r>
      <w:r w:rsidR="00BA2847">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DATA </w:instrText>
      </w:r>
      <w:r w:rsidR="00BA2847">
        <w:fldChar w:fldCharType="end"/>
      </w:r>
      <w:r w:rsidR="009A0F77">
        <w:fldChar w:fldCharType="separate"/>
      </w:r>
      <w:r w:rsidR="00BA2847">
        <w:rPr>
          <w:noProof/>
        </w:rPr>
        <w:t>(14)</w:t>
      </w:r>
      <w:r w:rsidR="009A0F77">
        <w:fldChar w:fldCharType="end"/>
      </w:r>
      <w:r w:rsidR="009A0F77">
        <w:t xml:space="preserve">. However, Martin et al’s purpose was to provide quality indicators for </w:t>
      </w:r>
      <w:r>
        <w:t xml:space="preserve">institutional registries, </w:t>
      </w:r>
      <w:r w:rsidR="00CA7EC5">
        <w:t>“</w:t>
      </w:r>
      <w:r>
        <w:t>outside of clinical trials</w:t>
      </w:r>
      <w:r w:rsidR="00CA7EC5">
        <w:t>”</w:t>
      </w:r>
      <w:r>
        <w:t xml:space="preserve"> </w:t>
      </w:r>
      <w:r>
        <w:fldChar w:fldCharType="begin">
          <w:fldData xml:space="preserve">PEVuZE5vdGU+PENpdGU+PEF1dGhvcj5NYXJ0aW48L0F1dGhvcj48WWVhcj4yMDE1PC9ZZWFyPjxS
ZWNOdW0+ODk3PC9SZWNOdW0+PERpc3BsYXlUZXh0PigxNSk8L0Rpc3BsYXlUZXh0PjxyZWNvcmQ+
PHJlYy1udW1iZXI+ODk3PC9yZWMtbnVtYmVyPjxmb3JlaWduLWtleXM+PGtleSBhcHA9IkVOIiBk
Yi1pZD0iNTkwcjB3YXNmMnB6Zm9ld3gyb3YwNTk5Zng5ZnphMHZ4eHBlIiB0aW1lc3RhbXA9IjE0
NjcwMzAxNDEiPjg5Nzwva2V5PjwvZm9yZWlnbi1rZXlzPjxyZWYtdHlwZSBuYW1lPSJKb3VybmFs
IEFydGljbGUiPjE3PC9yZWYtdHlwZT48Y29udHJpYnV0b3JzPjxhdXRob3JzPjxhdXRob3I+TWFy
dGluLCBOLiBFLjwvYXV0aG9yPjxhdXRob3I+U3Rvd2VsbCwgQy48L2F1dGhvcj48YXV0aG9yPkh1
bGFuZCwgSC48L2F1dGhvcj48L2F1dGhvcnM+PC9jb250cmlidXRvcnM+PGF1dGgtYWRkcmVzcz5J
bnRlcm5hdGlvbmFsIENvbnNvcnRpdW0gZm9yIEhlYWx0aCBPdXRjb21lcyBNZWFzdXJlbWVudCwg
Q2FtYnJpZGdlLCBNQSwgVVNBfERlcGFydG1lbnQgb2YgUmFkaWF0aW9uIE9uY29sb2d5LCBEYW5h
LUZhcmJlci9CcmlnaGFtIGFuZCBXb21lbiZhcG9zO3MgQ2FuY2VyIENlbnRlciwgSGFydmFyZCBN
ZWRpY2FsIFNjaG9vbCwgQm9zdG9uLCBNQSwgVVNBLiBFbGVjdHJvbmljIGFkZHJlc3M6IG5tYXJ0
aW5AbHJvYy5oYXJ2YXJkLmVkdS5JbnRlcm5hdGlvbmFsIENvbnNvcnRpdW0gZm9yIEhlYWx0aCBP
dXRjb21lcyBNZWFzdXJlbWVudCwgQ2FtYnJpZGdlLCBNQSwgVVNBLk1hcnRpbmktS2xpbmlrIGF0
IFVuaXZlcnNpdHkgTWVkaWNhbCBDZW50ZXIgSGFtYnVyZy1FcHBlbmRvcmYsIEhhbWJ1cmcsIEdl
cm1hbnkuPC9hdXRoLWFkZHJlc3M+PHRpdGxlcz48dGl0bGU+UmVwbHkgdG8gU3RldmVuIE1hY0xl
bm5hbiwgUGF1bGEgUi4gV2lsbGlhbXNvbiwgYW5kIFRob21hcyBCLiBMYW0mYXBvcztzIExldHRl
ciB0byB0aGUgRWRpdG9yIHJlOiBOZWlsIEUuIE1hcnRpbiwgTGF1cmEgTWFzc2V5LCBDYWxlYiBT
dG93ZWxsLCBldCBhbC4gRGVmaW5pbmcgYSBTdGFuZGFyZCBTZXQgb2YgUGF0aWVudC1jZW50ZXJl
ZCBPdXRjb21lcyBmb3IgTWVuIHdpdGggTG9jYWxpemVkIFByb3N0YXRlIENhbmNlci4gRXVyIFVy
b2wgMjAxNTs2Nzo0NjAtNzwvdGl0bGU+PHNlY29uZGFyeS10aXRsZT5FdXIgVXJvbDwvc2Vjb25k
YXJ5LXRpdGxlPjxhbHQtdGl0bGU+RXVyb3BlYW4gdXJvbG9neTwvYWx0LXRpdGxlPjwvdGl0bGVz
PjxwZXJpb2RpY2FsPjxmdWxsLXRpdGxlPkV1ciBVcm9sPC9mdWxsLXRpdGxlPjwvcGVyaW9kaWNh
bD48YWx0LXBlcmlvZGljYWw+PGZ1bGwtdGl0bGU+RXVyb3BlYW4gdXJvbG9neTwvZnVsbC10aXRs
ZT48L2FsdC1wZXJpb2RpY2FsPjxwYWdlcz5lMTI1LTY8L3BhZ2VzPjx2b2x1bWU+Njg8L3ZvbHVt
ZT48bnVtYmVyPjY8L251bWJlcj48ZWRpdGlvbj4yMDE1LzA5LzAxPC9lZGl0aW9uPjxrZXl3b3Jk
cz48a2V5d29yZD4qSGVhbHRoIFN0YXR1czwva2V5d29yZD48a2V5d29yZD4qSGVhbHRoIFN0YXR1
cyBJbmRpY2F0b3JzPC9rZXl3b3JkPjxrZXl3b3JkPkh1bWFuczwva2V5d29yZD48a2V5d29yZD5N
YWxlPC9rZXl3b3JkPjxrZXl3b3JkPk1lZGljYWwgT25jb2xvZ3kvKnN0YW5kYXJkczwva2V5d29y
ZD48a2V5d29yZD5QYXRpZW50LUNlbnRlcmVkIENhcmUvKnN0YW5kYXJkczwva2V5d29yZD48a2V5
d29yZD5Qcm9jZXNzIEFzc2Vzc21lbnQgKEhlYWx0aCBDYXJlKS8qc3RhbmRhcmRzPC9rZXl3b3Jk
PjxrZXl3b3JkPlByb3N0YXRpYyBOZW9wbGFzbXMvKnRoZXJhcHk8L2tleXdvcmQ+PGtleXdvcmQ+
UXVhbGl0eSBJbmRpY2F0b3JzLCBIZWFsdGggQ2FyZS8qc3RhbmRhcmRzPC9rZXl3b3JkPjwva2V5
d29yZHM+PGRhdGVzPjx5ZWFyPjIwMTU8L3llYXI+PHB1Yi1kYXRlcz48ZGF0ZT5EZWM8L2RhdGU+
PC9wdWItZGF0ZXM+PC9kYXRlcz48aXNibj4wMzAyLTI4Mzg8L2lzYm4+PGFjY2Vzc2lvbi1udW0+
MjYzMjAzODE8L2FjY2Vzc2lvbi1udW0+PHVybHM+PHJlbGF0ZWQtdXJscz48dXJsPmh0dHA6Ly9k
eC5kb2kub3JnLzEwLjEwMTYvai5ldXJ1cm8uMjAxNS4wOC4wMTY8L3VybD48dXJsPmh0dHA6Ly9h
Yy5lbHMtY2RuLmNvbS9TMDMwMjI4MzgxNTAwNzU5OS8xLXMyLjAtUzAzMDIyODM4MTUwMDc1OTkt
bWFpbi5wZGY/X3RpZD0xNDJjN2U5YS1iMDlhLTExZTYtOGE4OS0wMDAwMGFhYjBmNmImYW1wO2Fj
ZG5hdD0xNDc5ODA4ODI5X2VhMjI0NjNmMDBmNTE5NWJhMjlkNmEyOTlkMmMyMGVkPC91cmw+PC9y
ZWxhdGVkLXVybHM+PC91cmxzPjxlbGVjdHJvbmljLXJlc291cmNlLW51bT4xMC4xMDE2L2ouZXVy
dXJvLjIwMTUuMDguMDE2PC9lbGVjdHJvbmljLXJlc291cmNlLW51bT48cmVtb3RlLWRhdGFiYXNl
LXByb3ZpZGVyPk5MTTwvcmVtb3RlLWRhdGFiYXNlLXByb3ZpZGVyPjxsYW5ndWFnZT5lbmc8L2xh
bmd1YWdlPjwvcmVjb3JkPjwvQ2l0ZT48L0VuZE5vdGU+
</w:fldData>
        </w:fldChar>
      </w:r>
      <w:r w:rsidR="00BA2847">
        <w:instrText xml:space="preserve"> ADDIN EN.CITE </w:instrText>
      </w:r>
      <w:r w:rsidR="00BA2847">
        <w:fldChar w:fldCharType="begin">
          <w:fldData xml:space="preserve">PEVuZE5vdGU+PENpdGU+PEF1dGhvcj5NYXJ0aW48L0F1dGhvcj48WWVhcj4yMDE1PC9ZZWFyPjxS
ZWNOdW0+ODk3PC9SZWNOdW0+PERpc3BsYXlUZXh0PigxNSk8L0Rpc3BsYXlUZXh0PjxyZWNvcmQ+
PHJlYy1udW1iZXI+ODk3PC9yZWMtbnVtYmVyPjxmb3JlaWduLWtleXM+PGtleSBhcHA9IkVOIiBk
Yi1pZD0iNTkwcjB3YXNmMnB6Zm9ld3gyb3YwNTk5Zng5ZnphMHZ4eHBlIiB0aW1lc3RhbXA9IjE0
NjcwMzAxNDEiPjg5Nzwva2V5PjwvZm9yZWlnbi1rZXlzPjxyZWYtdHlwZSBuYW1lPSJKb3VybmFs
IEFydGljbGUiPjE3PC9yZWYtdHlwZT48Y29udHJpYnV0b3JzPjxhdXRob3JzPjxhdXRob3I+TWFy
dGluLCBOLiBFLjwvYXV0aG9yPjxhdXRob3I+U3Rvd2VsbCwgQy48L2F1dGhvcj48YXV0aG9yPkh1
bGFuZCwgSC48L2F1dGhvcj48L2F1dGhvcnM+PC9jb250cmlidXRvcnM+PGF1dGgtYWRkcmVzcz5J
bnRlcm5hdGlvbmFsIENvbnNvcnRpdW0gZm9yIEhlYWx0aCBPdXRjb21lcyBNZWFzdXJlbWVudCwg
Q2FtYnJpZGdlLCBNQSwgVVNBfERlcGFydG1lbnQgb2YgUmFkaWF0aW9uIE9uY29sb2d5LCBEYW5h
LUZhcmJlci9CcmlnaGFtIGFuZCBXb21lbiZhcG9zO3MgQ2FuY2VyIENlbnRlciwgSGFydmFyZCBN
ZWRpY2FsIFNjaG9vbCwgQm9zdG9uLCBNQSwgVVNBLiBFbGVjdHJvbmljIGFkZHJlc3M6IG5tYXJ0
aW5AbHJvYy5oYXJ2YXJkLmVkdS5JbnRlcm5hdGlvbmFsIENvbnNvcnRpdW0gZm9yIEhlYWx0aCBP
dXRjb21lcyBNZWFzdXJlbWVudCwgQ2FtYnJpZGdlLCBNQSwgVVNBLk1hcnRpbmktS2xpbmlrIGF0
IFVuaXZlcnNpdHkgTWVkaWNhbCBDZW50ZXIgSGFtYnVyZy1FcHBlbmRvcmYsIEhhbWJ1cmcsIEdl
cm1hbnkuPC9hdXRoLWFkZHJlc3M+PHRpdGxlcz48dGl0bGU+UmVwbHkgdG8gU3RldmVuIE1hY0xl
bm5hbiwgUGF1bGEgUi4gV2lsbGlhbXNvbiwgYW5kIFRob21hcyBCLiBMYW0mYXBvcztzIExldHRl
ciB0byB0aGUgRWRpdG9yIHJlOiBOZWlsIEUuIE1hcnRpbiwgTGF1cmEgTWFzc2V5LCBDYWxlYiBT
dG93ZWxsLCBldCBhbC4gRGVmaW5pbmcgYSBTdGFuZGFyZCBTZXQgb2YgUGF0aWVudC1jZW50ZXJl
ZCBPdXRjb21lcyBmb3IgTWVuIHdpdGggTG9jYWxpemVkIFByb3N0YXRlIENhbmNlci4gRXVyIFVy
b2wgMjAxNTs2Nzo0NjAtNzwvdGl0bGU+PHNlY29uZGFyeS10aXRsZT5FdXIgVXJvbDwvc2Vjb25k
YXJ5LXRpdGxlPjxhbHQtdGl0bGU+RXVyb3BlYW4gdXJvbG9neTwvYWx0LXRpdGxlPjwvdGl0bGVz
PjxwZXJpb2RpY2FsPjxmdWxsLXRpdGxlPkV1ciBVcm9sPC9mdWxsLXRpdGxlPjwvcGVyaW9kaWNh
bD48YWx0LXBlcmlvZGljYWw+PGZ1bGwtdGl0bGU+RXVyb3BlYW4gdXJvbG9neTwvZnVsbC10aXRs
ZT48L2FsdC1wZXJpb2RpY2FsPjxwYWdlcz5lMTI1LTY8L3BhZ2VzPjx2b2x1bWU+Njg8L3ZvbHVt
ZT48bnVtYmVyPjY8L251bWJlcj48ZWRpdGlvbj4yMDE1LzA5LzAxPC9lZGl0aW9uPjxrZXl3b3Jk
cz48a2V5d29yZD4qSGVhbHRoIFN0YXR1czwva2V5d29yZD48a2V5d29yZD4qSGVhbHRoIFN0YXR1
cyBJbmRpY2F0b3JzPC9rZXl3b3JkPjxrZXl3b3JkPkh1bWFuczwva2V5d29yZD48a2V5d29yZD5N
YWxlPC9rZXl3b3JkPjxrZXl3b3JkPk1lZGljYWwgT25jb2xvZ3kvKnN0YW5kYXJkczwva2V5d29y
ZD48a2V5d29yZD5QYXRpZW50LUNlbnRlcmVkIENhcmUvKnN0YW5kYXJkczwva2V5d29yZD48a2V5
d29yZD5Qcm9jZXNzIEFzc2Vzc21lbnQgKEhlYWx0aCBDYXJlKS8qc3RhbmRhcmRzPC9rZXl3b3Jk
PjxrZXl3b3JkPlByb3N0YXRpYyBOZW9wbGFzbXMvKnRoZXJhcHk8L2tleXdvcmQ+PGtleXdvcmQ+
UXVhbGl0eSBJbmRpY2F0b3JzLCBIZWFsdGggQ2FyZS8qc3RhbmRhcmRzPC9rZXl3b3JkPjwva2V5
d29yZHM+PGRhdGVzPjx5ZWFyPjIwMTU8L3llYXI+PHB1Yi1kYXRlcz48ZGF0ZT5EZWM8L2RhdGU+
PC9wdWItZGF0ZXM+PC9kYXRlcz48aXNibj4wMzAyLTI4Mzg8L2lzYm4+PGFjY2Vzc2lvbi1udW0+
MjYzMjAzODE8L2FjY2Vzc2lvbi1udW0+PHVybHM+PHJlbGF0ZWQtdXJscz48dXJsPmh0dHA6Ly9k
eC5kb2kub3JnLzEwLjEwMTYvai5ldXJ1cm8uMjAxNS4wOC4wMTY8L3VybD48dXJsPmh0dHA6Ly9h
Yy5lbHMtY2RuLmNvbS9TMDMwMjI4MzgxNTAwNzU5OS8xLXMyLjAtUzAzMDIyODM4MTUwMDc1OTkt
bWFpbi5wZGY/X3RpZD0xNDJjN2U5YS1iMDlhLTExZTYtOGE4OS0wMDAwMGFhYjBmNmImYW1wO2Fj
ZG5hdD0xNDc5ODA4ODI5X2VhMjI0NjNmMDBmNTE5NWJhMjlkNmEyOTlkMmMyMGVkPC91cmw+PC9y
ZWxhdGVkLXVybHM+PC91cmxzPjxlbGVjdHJvbmljLXJlc291cmNlLW51bT4xMC4xMDE2L2ouZXVy
dXJvLjIwMTUuMDguMDE2PC9lbGVjdHJvbmljLXJlc291cmNlLW51bT48cmVtb3RlLWRhdGFiYXNl
LXByb3ZpZGVyPk5MTTwvcmVtb3RlLWRhdGFiYXNlLXByb3ZpZGVyPjxsYW5ndWFnZT5lbmc8L2xh
bmd1YWdlPjwvcmVjb3JkPjwvQ2l0ZT48L0VuZE5vdGU+
</w:fldData>
        </w:fldChar>
      </w:r>
      <w:r w:rsidR="00BA2847">
        <w:instrText xml:space="preserve"> ADDIN EN.CITE.DATA </w:instrText>
      </w:r>
      <w:r w:rsidR="00BA2847">
        <w:fldChar w:fldCharType="end"/>
      </w:r>
      <w:r>
        <w:fldChar w:fldCharType="separate"/>
      </w:r>
      <w:r w:rsidR="00BA2847">
        <w:rPr>
          <w:noProof/>
        </w:rPr>
        <w:t>(15)</w:t>
      </w:r>
      <w:r>
        <w:fldChar w:fldCharType="end"/>
      </w:r>
      <w:r w:rsidR="009A0F77">
        <w:t xml:space="preserve"> with which</w:t>
      </w:r>
      <w:r w:rsidR="00A672BB">
        <w:t xml:space="preserve"> clinicians</w:t>
      </w:r>
      <w:r w:rsidR="009A0F77">
        <w:t xml:space="preserve"> or hospitals may measure themselves </w:t>
      </w:r>
      <w:r w:rsidR="00A672BB">
        <w:t>competitively</w:t>
      </w:r>
      <w:r w:rsidR="0086545B">
        <w:t xml:space="preserve"> to “drive competition around value”</w:t>
      </w:r>
      <w:r w:rsidR="00E347AA">
        <w:t>.</w:t>
      </w:r>
      <w:r w:rsidR="001A4672">
        <w:t xml:space="preserve"> </w:t>
      </w:r>
      <w:r w:rsidR="00E347AA">
        <w:t xml:space="preserve"> As such, </w:t>
      </w:r>
      <w:r w:rsidR="00E347AA" w:rsidRPr="00E347AA">
        <w:t xml:space="preserve">their work was not a COS for effectiveness trials. </w:t>
      </w:r>
      <w:r w:rsidR="00180335">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 </w:instrText>
      </w:r>
      <w:r w:rsidR="00BA2847">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DATA </w:instrText>
      </w:r>
      <w:r w:rsidR="00BA2847">
        <w:fldChar w:fldCharType="end"/>
      </w:r>
      <w:r w:rsidR="00180335">
        <w:fldChar w:fldCharType="separate"/>
      </w:r>
      <w:r w:rsidR="00BA2847">
        <w:rPr>
          <w:noProof/>
        </w:rPr>
        <w:t>(14)</w:t>
      </w:r>
      <w:r w:rsidR="00180335">
        <w:fldChar w:fldCharType="end"/>
      </w:r>
      <w:r w:rsidR="001A4672">
        <w:t xml:space="preserve"> Furthermore, the inclusion of</w:t>
      </w:r>
      <w:r w:rsidR="0096141E">
        <w:t xml:space="preserve"> only two patients in Martin </w:t>
      </w:r>
      <w:r w:rsidR="001A4672">
        <w:t xml:space="preserve">et al’s consensus </w:t>
      </w:r>
      <w:r w:rsidR="00A24198">
        <w:t xml:space="preserve">process </w:t>
      </w:r>
      <w:r w:rsidR="0096141E">
        <w:t>is unlikely to be sufficient and</w:t>
      </w:r>
      <w:r w:rsidR="001A4672">
        <w:t xml:space="preserve"> may have biased </w:t>
      </w:r>
      <w:r w:rsidR="00A672BB">
        <w:t>any</w:t>
      </w:r>
      <w:r w:rsidR="001A4672">
        <w:t xml:space="preserve"> </w:t>
      </w:r>
      <w:r w:rsidR="00D01455">
        <w:t xml:space="preserve">results toward clinician </w:t>
      </w:r>
      <w:r w:rsidR="00A672BB">
        <w:t>preference</w:t>
      </w:r>
      <w:r w:rsidR="001A4672">
        <w:t xml:space="preserve">. </w:t>
      </w:r>
      <w:r w:rsidR="001A4672">
        <w:fldChar w:fldCharType="begin"/>
      </w:r>
      <w:r w:rsidR="00BA2847">
        <w:instrText xml:space="preserve"> ADDIN EN.CITE &lt;EndNote&gt;&lt;Cite&gt;&lt;Author&gt;MacLennan&lt;/Author&gt;&lt;Year&gt;2016&lt;/Year&gt;&lt;RecNum&gt;697&lt;/RecNum&gt;&lt;DisplayText&gt;(16)&lt;/DisplayText&gt;&lt;record&gt;&lt;rec-number&gt;697&lt;/rec-number&gt;&lt;foreign-keys&gt;&lt;key app="EN" db-id="590r0wasf2pzfoewx2ov0599fx9fza0vxxpe" timestamp="1462460594"&gt;697&lt;/key&gt;&lt;/foreign-keys&gt;&lt;ref-type name="Journal Article"&gt;17&lt;/ref-type&gt;&lt;contributors&gt;&lt;authors&gt;&lt;author&gt;Steven MacLennan&lt;/author&gt;&lt;author&gt;Paula R. Williamson&lt;/author&gt;&lt;author&gt;Thomas B. Lam&lt;/author&gt;&lt;/authors&gt;&lt;/contributors&gt;&lt;titles&gt;&lt;title&gt;Re: Neil E. Martin, Laura Massey, Caleb Stowell, et al. Defining a Standard Set of Patient-centered Outcomes for Men with Localized Prostate Cancer. Eur Urol 2015;67:460–7&lt;/title&gt;&lt;secondary-title&gt;European Urology&lt;/secondary-title&gt;&lt;/titles&gt;&lt;periodical&gt;&lt;full-title&gt;European urology&lt;/full-title&gt;&lt;/periodical&gt;&lt;volume&gt;68&lt;/volume&gt;&lt;number&gt;6&lt;/number&gt;&lt;keywords&gt;&lt;keyword&gt;Urology, European Urology, Journal , Surgery in Motion, Elsevier&lt;/keyword&gt;&lt;/keywords&gt;&lt;dates&gt;&lt;year&gt;2016&lt;/year&gt;&lt;/dates&gt;&lt;urls&gt;&lt;related-urls&gt;&lt;url&gt;http://www.europeanurology.com/article/S0302-2838(15)00758-7/pdf/re-neil-e-martin-laura-massey-caleb-stowell-et-al-defining-a-standard-set-of-patient-centered-outcomes-for-men-with-localized-prostate-cancer-eur-urol-2015-67-460-7&lt;/url&gt;&lt;/related-urls&gt;&lt;/urls&gt;&lt;electronic-resource-num&gt;10.1016/j.eururo.2015.08.015&lt;/electronic-resource-num&gt;&lt;/record&gt;&lt;/Cite&gt;&lt;/EndNote&gt;</w:instrText>
      </w:r>
      <w:r w:rsidR="001A4672">
        <w:fldChar w:fldCharType="separate"/>
      </w:r>
      <w:r w:rsidR="00BA2847">
        <w:rPr>
          <w:noProof/>
        </w:rPr>
        <w:t>(16)</w:t>
      </w:r>
      <w:r w:rsidR="001A4672">
        <w:fldChar w:fldCharType="end"/>
      </w:r>
      <w:r w:rsidR="001A4672">
        <w:t xml:space="preserve"> </w:t>
      </w:r>
      <w:r w:rsidR="0096141E">
        <w:t>Last</w:t>
      </w:r>
      <w:r w:rsidR="00A672BB">
        <w:t>ly</w:t>
      </w:r>
      <w:r w:rsidR="0096141E">
        <w:t xml:space="preserve">, the tools used to measure </w:t>
      </w:r>
      <w:r w:rsidR="00A672BB">
        <w:t>their</w:t>
      </w:r>
      <w:r w:rsidR="0096141E">
        <w:t xml:space="preserve"> standard set were not </w:t>
      </w:r>
      <w:r w:rsidR="007A2EE8">
        <w:t>evaluated</w:t>
      </w:r>
      <w:r w:rsidR="0096141E">
        <w:t xml:space="preserve"> transparent</w:t>
      </w:r>
      <w:r w:rsidR="00A672BB">
        <w:t>ly</w:t>
      </w:r>
      <w:r w:rsidR="0096141E">
        <w:t xml:space="preserve"> </w:t>
      </w:r>
      <w:r w:rsidR="007A2EE8">
        <w:t xml:space="preserve">or robustly with regards to measurement properties </w:t>
      </w:r>
      <w:r w:rsidR="007A2EE8">
        <w:lastRenderedPageBreak/>
        <w:t xml:space="preserve">and feasibility. </w:t>
      </w:r>
      <w:r w:rsidR="007A2EE8">
        <w:fldChar w:fldCharType="begin">
          <w:fldData xml:space="preserve">PEVuZE5vdGU+PENpdGU+PEF1dGhvcj5Qcmluc2VuPC9BdXRob3I+PFllYXI+MjAxNjwvWWVhcj48
UmVjTnVtPjkzNTwvUmVjTnVtPjxEaXNwbGF5VGV4dD4oMTMpPC9EaXNwbGF5VGV4dD48cmVjb3Jk
PjxyZWMtbnVtYmVyPjkzNTwvcmVjLW51bWJlcj48Zm9yZWlnbi1rZXlzPjxrZXkgYXBwPSJFTiIg
ZGItaWQ9IjU5MHIwd2FzZjJwemZvZXd4Mm92MDU5OWZ4OWZ6YTB2eHhwZSIgdGltZXN0YW1wPSIx
NDc5ODA5MjY1Ij45MzU8L2tleT48L2ZvcmVpZ24ta2V5cz48cmVmLXR5cGUgbmFtZT0iSm91cm5h
bCBBcnRpY2xlIj4xNzwvcmVmLXR5cGU+PGNvbnRyaWJ1dG9ycz48YXV0aG9ycz48YXV0aG9yPlBy
aW5zZW4sIEMuIEEuPC9hdXRob3I+PGF1dGhvcj5Wb2hyYSwgUy48L2F1dGhvcj48YXV0aG9yPlJv
c2UsIE0uIFIuPC9hdXRob3I+PGF1dGhvcj5Cb2VycywgTS48L2F1dGhvcj48YXV0aG9yPlR1Z3dl
bGwsIFAuPC9hdXRob3I+PGF1dGhvcj5DbGFya2UsIE0uPC9hdXRob3I+PGF1dGhvcj5XaWxsaWFt
c29uLCBQLiBSLjwvYXV0aG9yPjxhdXRob3I+VGVyd2VlLCBDLiBCLjwvYXV0aG9yPjwvYXV0aG9y
cz48L2NvbnRyaWJ1dG9ycz48YXV0aC1hZGRyZXNzPkRlcGFydG1lbnQgb2YgRXBpZGVtaW9sb2d5
IGFuZCBCaW9zdGF0aXN0aWNzLCBFTUdPIEluc3RpdHV0ZSBmb3IgSGVhbHRoIGFuZCBDYXJlIFJl
c2VhcmNoLCBWVSBVbml2ZXJzaXR5IE1lZGljYWwgQ2VudGVyLCBEZSBCb2VsZWxhYW4gMTA4OWEs
IDEwODEgSFYsIEFtc3RlcmRhbSwgVGhlIE5ldGhlcmxhbmRzLiBjLnByaW5zZW5AdnVtYy5ubC5E
ZXBhcnRtZW50IG9mIFBlZGlhdHJpY3MsIEZhY3VsdHkgb2YgTWVkaWNpbmUgYW5kIERlbnRpc3Ry
eSwgVW5pdmVyc2l0eSBvZiBBbGJlcnRhLCBFZG1vbnRvbiwgQUIsIENhbmFkYS5TY2hvb2wgb2Yg
UHVibGljIEhlYWx0aCwgVW5pdmVyc2l0eSBvZiBBbGJlcnRhLCBFZG1vbnRvbiwgQUIsIENhbmFk
YS5Xb21lbiZhcG9zO3MgYW5kIENoaWxkcmVuJmFwb3M7cyBIZWFsdGggUmVzZWFyY2ggSW5zdGl0
dXRlLCBVbml2ZXJzaXR5IG9mIEFsYmVydGEsIEVkbW9udG9uLCBBQiwgQ2FuYWRhLkRlcGFydG1l
bnQgb2YgTmV1cm9sb2d5LCBLaW5nJmFwb3M7cyBDb2xsZWdlIEhvc3BpdGFsLCBMb25kb24sIFVL
LkRlcGFydG1lbnQgb2YgRXBpZGVtaW9sb2d5IGFuZCBCaW9zdGF0aXN0aWNzLCBFTUdPIEluc3Rp
dHV0ZSBmb3IgSGVhbHRoIGFuZCBDYXJlIFJlc2VhcmNoLCBWVSBVbml2ZXJzaXR5IE1lZGljYWwg
Q2VudGVyLCBEZSBCb2VsZWxhYW4gMTA4OWEsIDEwODEgSFYsIEFtc3RlcmRhbSwgVGhlIE5ldGhl
cmxhbmRzLkFtc3RlcmRhbSBSaGV1bWF0b2xvZ3kgJmFtcDsgSW1tdW5vbG9neSBDZW50ZXIsIEFt
c3RlcmRhbSwgVGhlIE5ldGhlcmxhbmRzLkRlcGFydG1lbnQgb2YgTWVkaWNpbmUsIFVuaXZlcnNp
dHkgb2YgT3R0YXdhLCBPdHRhd2EsIE9OLCBDYW5hZGEuTm9ydGhlcm4gSXJlbGFuZCBOZXR3b3Jr
IGZvciBUcmlhbHMgTWV0aG9kb2xvZ3kgUmVzZWFyY2gsIEluc3RpdHV0ZSBvZiBDbGluaWNhbCBT
Y2llbmNlcywgUm95YWwgSG9zcGl0YWxzLCBRdWVlbiZhcG9zO3MgVW5pdmVyc2l0eSBCZWxmYXN0
LCBCZWxmYXN0LCBVSy5EZXBhcnRtZW50IG9mIEJpb3N0YXRpc3RpY3MsIFVuaXZlcnNpdHkgb2Yg
TGl2ZXJwb29sLCBMaXZlcnBvb2wsIFVLLjwvYXV0aC1hZGRyZXNzPjx0aXRsZXM+PHRpdGxlPkhv
dyB0byBzZWxlY3Qgb3V0Y29tZSBtZWFzdXJlbWVudCBpbnN0cnVtZW50cyBmb3Igb3V0Y29tZXMg
aW5jbHVkZWQgaW4gYSAmcXVvdDtDb3JlIE91dGNvbWUgU2V0JnF1b3Q7IC0gYSBwcmFjdGljYWwg
Z3VpZGVsaW5lPC90aXRsZT48c2Vjb25kYXJ5LXRpdGxlPlRyaWFsczwvc2Vjb25kYXJ5LXRpdGxl
PjxhbHQtdGl0bGU+VHJpYWxzPC9hbHQtdGl0bGU+PC90aXRsZXM+PHBlcmlvZGljYWw+PGZ1bGwt
dGl0bGU+VHJpYWxzPC9mdWxsLXRpdGxlPjwvcGVyaW9kaWNhbD48YWx0LXBlcmlvZGljYWw+PGZ1
bGwtdGl0bGU+VHJpYWxzPC9mdWxsLXRpdGxlPjwvYWx0LXBlcmlvZGljYWw+PHBhZ2VzPjQ0OTwv
cGFnZXM+PHZvbHVtZT4xNzwvdm9sdW1lPjxudW1iZXI+MTwvbnVtYmVyPjxlZGl0aW9uPjIwMTYv
MDkvMTQ8L2VkaXRpb24+PGtleXdvcmRzPjxrZXl3b3JkPkNvbWV0PC9rZXl3b3JkPjxrZXl3b3Jk
PkNvc21pbjwva2V5d29yZD48a2V5d29yZD5Db3JlIE91dGNvbWUgU2V0PC9rZXl3b3JkPjxrZXl3
b3JkPkRlbHBoaSBzdHVkeTwva2V5d29yZD48a2V5d29yZD5HdWlkZWxpbmU8L2tleXdvcmQ+PGtl
eXdvcmQ+SW5zdHJ1bWVudCBzZWxlY3Rpb248L2tleXdvcmQ+PGtleXdvcmQ+T3V0Y29tZSBtZWFz
dXJlbWVudCBpbnN0cnVtZW50PC9rZXl3b3JkPjxrZXl3b3JkPk91dGNvbWVzIHJlc2VhcmNoPC9r
ZXl3b3JkPjwva2V5d29yZHM+PGRhdGVzPjx5ZWFyPjIwMTY8L3llYXI+PHB1Yi1kYXRlcz48ZGF0
ZT5TZXAgMTM8L2RhdGU+PC9wdWItZGF0ZXM+PC9kYXRlcz48aXNibj4xNzQ1LTYyMTU8L2lzYm4+
PGFjY2Vzc2lvbi1udW0+Mjc2MTg5MTQ8L2FjY2Vzc2lvbi1udW0+PHVybHM+PHJlbGF0ZWQtdXJs
cz48dXJsPmh0dHA6Ly9keC5kb2kub3JnLzEwLjExODYvczEzMDYzLTAxNi0xNTU1LTI8L3VybD48
dXJsPmh0dHBzOi8vd3d3Lm5jYmkubmxtLm5paC5nb3YvcG1jL2FydGljbGVzL1BNQzUwMjA1NDkv
cGRmLzEzMDYzXzIwMTZfQXJ0aWNsZV8xNTU1LnBkZjwvdXJsPjwvcmVsYXRlZC11cmxzPjwvdXJs
cz48Y3VzdG9tMj5QTUM1MDIwNTQ5PC9jdXN0b20yPjxlbGVjdHJvbmljLXJlc291cmNlLW51bT4x
MC4xMTg2L3MxMzA2My0wMTYtMTU1NS0yPC9lbGVjdHJvbmljLXJlc291cmNlLW51bT48cmVtb3Rl
LWRhdGFiYXNlLXByb3ZpZGVyPk5MTTwvcmVtb3RlLWRhdGFiYXNlLXByb3ZpZGVyPjxsYW5ndWFn
ZT5Fbmc8L2xhbmd1YWdlPjwvcmVjb3JkPjwvQ2l0ZT48L0VuZE5vdGU+AG==
</w:fldData>
        </w:fldChar>
      </w:r>
      <w:r w:rsidR="00BA2847">
        <w:instrText xml:space="preserve"> ADDIN EN.CITE </w:instrText>
      </w:r>
      <w:r w:rsidR="00BA2847">
        <w:fldChar w:fldCharType="begin">
          <w:fldData xml:space="preserve">PEVuZE5vdGU+PENpdGU+PEF1dGhvcj5Qcmluc2VuPC9BdXRob3I+PFllYXI+MjAxNjwvWWVhcj48
UmVjTnVtPjkzNTwvUmVjTnVtPjxEaXNwbGF5VGV4dD4oMTMpPC9EaXNwbGF5VGV4dD48cmVjb3Jk
PjxyZWMtbnVtYmVyPjkzNTwvcmVjLW51bWJlcj48Zm9yZWlnbi1rZXlzPjxrZXkgYXBwPSJFTiIg
ZGItaWQ9IjU5MHIwd2FzZjJwemZvZXd4Mm92MDU5OWZ4OWZ6YTB2eHhwZSIgdGltZXN0YW1wPSIx
NDc5ODA5MjY1Ij45MzU8L2tleT48L2ZvcmVpZ24ta2V5cz48cmVmLXR5cGUgbmFtZT0iSm91cm5h
bCBBcnRpY2xlIj4xNzwvcmVmLXR5cGU+PGNvbnRyaWJ1dG9ycz48YXV0aG9ycz48YXV0aG9yPlBy
aW5zZW4sIEMuIEEuPC9hdXRob3I+PGF1dGhvcj5Wb2hyYSwgUy48L2F1dGhvcj48YXV0aG9yPlJv
c2UsIE0uIFIuPC9hdXRob3I+PGF1dGhvcj5Cb2VycywgTS48L2F1dGhvcj48YXV0aG9yPlR1Z3dl
bGwsIFAuPC9hdXRob3I+PGF1dGhvcj5DbGFya2UsIE0uPC9hdXRob3I+PGF1dGhvcj5XaWxsaWFt
c29uLCBQLiBSLjwvYXV0aG9yPjxhdXRob3I+VGVyd2VlLCBDLiBCLjwvYXV0aG9yPjwvYXV0aG9y
cz48L2NvbnRyaWJ1dG9ycz48YXV0aC1hZGRyZXNzPkRlcGFydG1lbnQgb2YgRXBpZGVtaW9sb2d5
IGFuZCBCaW9zdGF0aXN0aWNzLCBFTUdPIEluc3RpdHV0ZSBmb3IgSGVhbHRoIGFuZCBDYXJlIFJl
c2VhcmNoLCBWVSBVbml2ZXJzaXR5IE1lZGljYWwgQ2VudGVyLCBEZSBCb2VsZWxhYW4gMTA4OWEs
IDEwODEgSFYsIEFtc3RlcmRhbSwgVGhlIE5ldGhlcmxhbmRzLiBjLnByaW5zZW5AdnVtYy5ubC5E
ZXBhcnRtZW50IG9mIFBlZGlhdHJpY3MsIEZhY3VsdHkgb2YgTWVkaWNpbmUgYW5kIERlbnRpc3Ry
eSwgVW5pdmVyc2l0eSBvZiBBbGJlcnRhLCBFZG1vbnRvbiwgQUIsIENhbmFkYS5TY2hvb2wgb2Yg
UHVibGljIEhlYWx0aCwgVW5pdmVyc2l0eSBvZiBBbGJlcnRhLCBFZG1vbnRvbiwgQUIsIENhbmFk
YS5Xb21lbiZhcG9zO3MgYW5kIENoaWxkcmVuJmFwb3M7cyBIZWFsdGggUmVzZWFyY2ggSW5zdGl0
dXRlLCBVbml2ZXJzaXR5IG9mIEFsYmVydGEsIEVkbW9udG9uLCBBQiwgQ2FuYWRhLkRlcGFydG1l
bnQgb2YgTmV1cm9sb2d5LCBLaW5nJmFwb3M7cyBDb2xsZWdlIEhvc3BpdGFsLCBMb25kb24sIFVL
LkRlcGFydG1lbnQgb2YgRXBpZGVtaW9sb2d5IGFuZCBCaW9zdGF0aXN0aWNzLCBFTUdPIEluc3Rp
dHV0ZSBmb3IgSGVhbHRoIGFuZCBDYXJlIFJlc2VhcmNoLCBWVSBVbml2ZXJzaXR5IE1lZGljYWwg
Q2VudGVyLCBEZSBCb2VsZWxhYW4gMTA4OWEsIDEwODEgSFYsIEFtc3RlcmRhbSwgVGhlIE5ldGhl
cmxhbmRzLkFtc3RlcmRhbSBSaGV1bWF0b2xvZ3kgJmFtcDsgSW1tdW5vbG9neSBDZW50ZXIsIEFt
c3RlcmRhbSwgVGhlIE5ldGhlcmxhbmRzLkRlcGFydG1lbnQgb2YgTWVkaWNpbmUsIFVuaXZlcnNp
dHkgb2YgT3R0YXdhLCBPdHRhd2EsIE9OLCBDYW5hZGEuTm9ydGhlcm4gSXJlbGFuZCBOZXR3b3Jr
IGZvciBUcmlhbHMgTWV0aG9kb2xvZ3kgUmVzZWFyY2gsIEluc3RpdHV0ZSBvZiBDbGluaWNhbCBT
Y2llbmNlcywgUm95YWwgSG9zcGl0YWxzLCBRdWVlbiZhcG9zO3MgVW5pdmVyc2l0eSBCZWxmYXN0
LCBCZWxmYXN0LCBVSy5EZXBhcnRtZW50IG9mIEJpb3N0YXRpc3RpY3MsIFVuaXZlcnNpdHkgb2Yg
TGl2ZXJwb29sLCBMaXZlcnBvb2wsIFVLLjwvYXV0aC1hZGRyZXNzPjx0aXRsZXM+PHRpdGxlPkhv
dyB0byBzZWxlY3Qgb3V0Y29tZSBtZWFzdXJlbWVudCBpbnN0cnVtZW50cyBmb3Igb3V0Y29tZXMg
aW5jbHVkZWQgaW4gYSAmcXVvdDtDb3JlIE91dGNvbWUgU2V0JnF1b3Q7IC0gYSBwcmFjdGljYWwg
Z3VpZGVsaW5lPC90aXRsZT48c2Vjb25kYXJ5LXRpdGxlPlRyaWFsczwvc2Vjb25kYXJ5LXRpdGxl
PjxhbHQtdGl0bGU+VHJpYWxzPC9hbHQtdGl0bGU+PC90aXRsZXM+PHBlcmlvZGljYWw+PGZ1bGwt
dGl0bGU+VHJpYWxzPC9mdWxsLXRpdGxlPjwvcGVyaW9kaWNhbD48YWx0LXBlcmlvZGljYWw+PGZ1
bGwtdGl0bGU+VHJpYWxzPC9mdWxsLXRpdGxlPjwvYWx0LXBlcmlvZGljYWw+PHBhZ2VzPjQ0OTwv
cGFnZXM+PHZvbHVtZT4xNzwvdm9sdW1lPjxudW1iZXI+MTwvbnVtYmVyPjxlZGl0aW9uPjIwMTYv
MDkvMTQ8L2VkaXRpb24+PGtleXdvcmRzPjxrZXl3b3JkPkNvbWV0PC9rZXl3b3JkPjxrZXl3b3Jk
PkNvc21pbjwva2V5d29yZD48a2V5d29yZD5Db3JlIE91dGNvbWUgU2V0PC9rZXl3b3JkPjxrZXl3
b3JkPkRlbHBoaSBzdHVkeTwva2V5d29yZD48a2V5d29yZD5HdWlkZWxpbmU8L2tleXdvcmQ+PGtl
eXdvcmQ+SW5zdHJ1bWVudCBzZWxlY3Rpb248L2tleXdvcmQ+PGtleXdvcmQ+T3V0Y29tZSBtZWFz
dXJlbWVudCBpbnN0cnVtZW50PC9rZXl3b3JkPjxrZXl3b3JkPk91dGNvbWVzIHJlc2VhcmNoPC9r
ZXl3b3JkPjwva2V5d29yZHM+PGRhdGVzPjx5ZWFyPjIwMTY8L3llYXI+PHB1Yi1kYXRlcz48ZGF0
ZT5TZXAgMTM8L2RhdGU+PC9wdWItZGF0ZXM+PC9kYXRlcz48aXNibj4xNzQ1LTYyMTU8L2lzYm4+
PGFjY2Vzc2lvbi1udW0+Mjc2MTg5MTQ8L2FjY2Vzc2lvbi1udW0+PHVybHM+PHJlbGF0ZWQtdXJs
cz48dXJsPmh0dHA6Ly9keC5kb2kub3JnLzEwLjExODYvczEzMDYzLTAxNi0xNTU1LTI8L3VybD48
dXJsPmh0dHBzOi8vd3d3Lm5jYmkubmxtLm5paC5nb3YvcG1jL2FydGljbGVzL1BNQzUwMjA1NDkv
cGRmLzEzMDYzXzIwMTZfQXJ0aWNsZV8xNTU1LnBkZjwvdXJsPjwvcmVsYXRlZC11cmxzPjwvdXJs
cz48Y3VzdG9tMj5QTUM1MDIwNTQ5PC9jdXN0b20yPjxlbGVjdHJvbmljLXJlc291cmNlLW51bT4x
MC4xMTg2L3MxMzA2My0wMTYtMTU1NS0yPC9lbGVjdHJvbmljLXJlc291cmNlLW51bT48cmVtb3Rl
LWRhdGFiYXNlLXByb3ZpZGVyPk5MTTwvcmVtb3RlLWRhdGFiYXNlLXByb3ZpZGVyPjxsYW5ndWFn
ZT5Fbmc8L2xhbmd1YWdlPjwvcmVjb3JkPjwvQ2l0ZT48L0VuZE5vdGU+AG==
</w:fldData>
        </w:fldChar>
      </w:r>
      <w:r w:rsidR="00BA2847">
        <w:instrText xml:space="preserve"> ADDIN EN.CITE.DATA </w:instrText>
      </w:r>
      <w:r w:rsidR="00BA2847">
        <w:fldChar w:fldCharType="end"/>
      </w:r>
      <w:r w:rsidR="007A2EE8">
        <w:fldChar w:fldCharType="separate"/>
      </w:r>
      <w:r w:rsidR="00BA2847">
        <w:rPr>
          <w:noProof/>
        </w:rPr>
        <w:t>(13)</w:t>
      </w:r>
      <w:r w:rsidR="007A2EE8">
        <w:fldChar w:fldCharType="end"/>
      </w:r>
      <w:r w:rsidR="007A2EE8">
        <w:t xml:space="preserve"> I</w:t>
      </w:r>
      <w:r w:rsidR="0096141E">
        <w:t>t is currently unclear which measures should be used in the outcomes measured in clinical trials</w:t>
      </w:r>
      <w:r w:rsidR="007A2EE8">
        <w:t>.</w:t>
      </w:r>
    </w:p>
    <w:p w14:paraId="61147F70" w14:textId="2BA54EB7" w:rsidR="00605D6F" w:rsidRDefault="00605D6F" w:rsidP="009E1101">
      <w:pPr>
        <w:spacing w:line="480" w:lineRule="auto"/>
      </w:pPr>
      <w:r>
        <w:rPr>
          <w:rFonts w:cstheme="minorHAnsi"/>
        </w:rPr>
        <w:t xml:space="preserve">We report here the results </w:t>
      </w:r>
      <w:r w:rsidR="0007178B">
        <w:rPr>
          <w:rFonts w:cstheme="minorHAnsi"/>
        </w:rPr>
        <w:t xml:space="preserve">of </w:t>
      </w:r>
      <w:r w:rsidR="00B44CC4">
        <w:rPr>
          <w:rFonts w:cstheme="minorHAnsi"/>
        </w:rPr>
        <w:t xml:space="preserve">the development and establishment of </w:t>
      </w:r>
      <w:r w:rsidR="00EB159C">
        <w:rPr>
          <w:rFonts w:cstheme="minorHAnsi"/>
        </w:rPr>
        <w:t>a</w:t>
      </w:r>
      <w:r w:rsidR="00AA47F3">
        <w:rPr>
          <w:rFonts w:cstheme="minorHAnsi"/>
        </w:rPr>
        <w:t xml:space="preserve"> </w:t>
      </w:r>
      <w:r w:rsidR="0007178B">
        <w:rPr>
          <w:rFonts w:cstheme="minorHAnsi"/>
        </w:rPr>
        <w:t xml:space="preserve">COS </w:t>
      </w:r>
      <w:r>
        <w:rPr>
          <w:rFonts w:cstheme="minorHAnsi"/>
        </w:rPr>
        <w:t xml:space="preserve">for </w:t>
      </w:r>
      <w:r w:rsidR="00A672BB" w:rsidRPr="00A672BB">
        <w:rPr>
          <w:rFonts w:cstheme="minorHAnsi"/>
          <w:i/>
        </w:rPr>
        <w:t>intervention</w:t>
      </w:r>
      <w:r w:rsidR="00A672BB">
        <w:rPr>
          <w:rFonts w:cstheme="minorHAnsi"/>
        </w:rPr>
        <w:t xml:space="preserve"> </w:t>
      </w:r>
      <w:r w:rsidR="00A672BB">
        <w:rPr>
          <w:rFonts w:cstheme="minorHAnsi"/>
          <w:i/>
        </w:rPr>
        <w:t xml:space="preserve">effectiveness trials </w:t>
      </w:r>
      <w:r w:rsidR="0007178B">
        <w:rPr>
          <w:rFonts w:cstheme="minorHAnsi"/>
        </w:rPr>
        <w:t xml:space="preserve">for </w:t>
      </w:r>
      <w:r w:rsidR="00495635">
        <w:t>localised prostate cancer</w:t>
      </w:r>
      <w:r w:rsidR="007D218D">
        <w:rPr>
          <w:rFonts w:cstheme="minorHAnsi"/>
        </w:rPr>
        <w:t>.</w:t>
      </w:r>
      <w:r w:rsidR="00FD2751">
        <w:rPr>
          <w:rFonts w:cstheme="minorHAnsi"/>
        </w:rPr>
        <w:t xml:space="preserve"> The intention was</w:t>
      </w:r>
      <w:r w:rsidR="00E347AA">
        <w:rPr>
          <w:rFonts w:cstheme="minorHAnsi"/>
        </w:rPr>
        <w:t xml:space="preserve"> to</w:t>
      </w:r>
      <w:r w:rsidR="00FD2751">
        <w:rPr>
          <w:rFonts w:cstheme="minorHAnsi"/>
        </w:rPr>
        <w:t xml:space="preserve"> identify core outcomes which were applicable across all intervention and outcomes which may be intervention-specific. The scope of the project</w:t>
      </w:r>
      <w:r w:rsidR="00941C6A">
        <w:rPr>
          <w:rFonts w:cstheme="minorHAnsi"/>
        </w:rPr>
        <w:t xml:space="preserve"> led to the appropriate methods (outlined below)</w:t>
      </w:r>
      <w:r w:rsidR="00FD2751">
        <w:rPr>
          <w:rFonts w:cstheme="minorHAnsi"/>
        </w:rPr>
        <w:t xml:space="preserve"> which are advocated by the COMET initiative, </w:t>
      </w:r>
      <w:r w:rsidR="00FD2751">
        <w:rPr>
          <w:rFonts w:cstheme="minorHAnsi"/>
        </w:rPr>
        <w:fldChar w:fldCharType="begin">
          <w:fldData xml:space="preserve">PEVuZE5vdGU+PENpdGU+PEF1dGhvcj5XaWxsaWFtc29uPC9BdXRob3I+PFllYXI+MjAxMjwvWWVh
cj48UmVjTnVtPjg5MDwvUmVjTnVtPjxEaXNwbGF5VGV4dD4oMTEsIDEyKTwvRGlzcGxheVRleHQ+
PHJlY29yZD48cmVjLW51bWJlcj44OTA8L3JlYy1udW1iZXI+PGZvcmVpZ24ta2V5cz48a2V5IGFw
cD0iRU4iIGRiLWlkPSI1OTByMHdhc2YycHpmb2V3eDJvdjA1OTlmeDlmemEwdnh4cGUiIHRpbWVz
dGFtcD0iMTQ2NjY4Njc5NiI+ODkwPC9rZXk+PC9mb3JlaWduLWtleXM+PHJlZi10eXBlIG5hbWU9
IkpvdXJuYWwgQXJ0aWNsZSI+MTc8L3JlZi10eXBlPjxjb250cmlidXRvcnM+PGF1dGhvcnM+PGF1
dGhvcj5QYXVsYSBSIFdpbGxpYW1zb248L2F1dGhvcj48YXV0aG9yPkRvdWdsYXMgRyBBbHRtYW48
L2F1dGhvcj48YXV0aG9yPkphbmUgTSBCbGF6ZWJ5PC9hdXRob3I+PGF1dGhvcj5NaWtlIENsYXJr
ZTwvYXV0aG9yPjxhdXRob3I+RGVjbGFuIERldmFuZTwvYXV0aG9yPjxhdXRob3I+RWxpemFiZXRo
IEdhcmdvbjwvYXV0aG9yPjxhdXRob3I+UGV0ZXIgVHVnd2VsbDwvYXV0aG9yPjwvYXV0aG9ycz48
L2NvbnRyaWJ1dG9ycz48dGl0bGVzPjx0aXRsZT5EZXZlbG9waW5nIGNvcmUgb3V0Y29tZSBzZXRz
IGZvciBjbGluaWNhbCB0cmlhbHM6IGlzc3VlcyB0byBjb25zaWRlcjwvdGl0bGU+PHNlY29uZGFy
eS10aXRsZT5UcmlhbHM8L3NlY29uZGFyeS10aXRsZT48L3RpdGxlcz48cGVyaW9kaWNhbD48ZnVs
bC10aXRsZT5UcmlhbHM8L2Z1bGwtdGl0bGU+PC9wZXJpb2RpY2FsPjxwYWdlcz4xPC9wYWdlcz48
dm9sdW1lPjEzPC92b2x1bWU+PG51bWJlcj4xPC9udW1iZXI+PGtleXdvcmRzPjxrZXl3b3JkPk1l
ZGljaW5lL1B1YmxpYyBIZWFsdGgsIGdlbmVyYWw8L2tleXdvcmQ+PGtleXdvcmQ+QmlvbWVkaWNp
bmUgZ2VuZXJhbDwva2V5d29yZD48a2V5d29yZD5TdGF0aXN0aWNzIGZvciBMaWZlIFNjaWVuY2Vz
LCBNZWRpY2luZSwgSGVhbHRoIFNjaWVuY2VzPC9rZXl3b3JkPjwva2V5d29yZHM+PGRhdGVzPjx5
ZWFyPjIwMTI8L3llYXI+PHB1Yi1kYXRlcz48ZGF0ZT4yMDEyLTA4LTA2PC9kYXRlPjwvcHViLWRh
dGVzPjwvZGF0ZXM+PHB1Ymxpc2hlcj5CaW9NZWQgQ2VudHJhbDwvcHVibGlzaGVyPjxpc2JuPjE3
NDUtNjIxNTwvaXNibj48d29yay10eXBlPkxldHRlcjwvd29yay10eXBlPjx1cmxzPjxyZWxhdGVk
LXVybHM+PHVybD5odHRwOi8vdHJpYWxzam91cm5hbC5iaW9tZWRjZW50cmFsLmNvbS9hcnRpY2xl
cy8xMC4xMTg2LzE3NDUtNjIxNS0xMy0xMzI8L3VybD48L3JlbGF0ZWQtdXJscz48L3VybHM+PGVs
ZWN0cm9uaWMtcmVzb3VyY2UtbnVtPjEwLjExODYvMTc0NS02MjE1LTEzLTEzMjwvZWxlY3Ryb25p
Yy1yZXNvdXJjZS1udW0+PGxhbmd1YWdlPkVuPC9sYW5ndWFnZT48L3JlY29yZD48L0NpdGU+PENp
dGU+PEF1dGhvcj5XaWxsaWFtc29uPC9BdXRob3I+PFllYXI+MjAxMjwvWWVhcj48UmVjTnVtPjY1
MjwvUmVjTnVtPjxyZWNvcmQ+PHJlYy1udW1iZXI+NjUyPC9yZWMtbnVtYmVyPjxmb3JlaWduLWtl
eXM+PGtleSBhcHA9IkVOIiBkYi1pZD0iNTkwcjB3YXNmMnB6Zm9ld3gyb3YwNTk5Zng5ZnphMHZ4
eHBlIiB0aW1lc3RhbXA9IjE0NTcwODgwODgiPjY1Mjwva2V5PjwvZm9yZWlnbi1rZXlzPjxyZWYt
dHlwZSBuYW1lPSJKb3VybmFsIEFydGljbGUiPjE3PC9yZWYtdHlwZT48Y29udHJpYnV0b3JzPjxh
dXRob3JzPjxhdXRob3I+V2lsbGlhbXNvbiwgUC48L2F1dGhvcj48YXV0aG9yPkFsdG1hbiwgRC48
L2F1dGhvcj48YXV0aG9yPkJsYXplYnksIEouPC9hdXRob3I+PGF1dGhvcj5DbGFya2UsIE0uPC9h
dXRob3I+PGF1dGhvcj5HYXJnb24sIEUuPC9hdXRob3I+PC9hdXRob3JzPjwvY29udHJpYnV0b3Jz
Pjx0aXRsZXM+PHRpdGxlPkRyaXZpbmcgdXAgdGhlIHF1YWxpdHkgYW5kIHJlbGV2YW5jZSBvZiBy
ZXNlYXJjaCB0aHJvdWdoIHRoZSB1c2Ugb2YgYWdyZWVkIGNvcmUgb3V0Y29tZXM8L3RpdGxlPjxz
ZWNvbmRhcnktdGl0bGU+SiBIZWFsdGggU2VydiBSZXMgUG9saWN5PC9zZWNvbmRhcnktdGl0bGU+
PC90aXRsZXM+PHBlcmlvZGljYWw+PGZ1bGwtdGl0bGU+SiBIZWFsdGggU2VydiBSZXMgUG9saWN5
PC9mdWxsLXRpdGxlPjwvcGVyaW9kaWNhbD48cGFnZXM+MS0yPC9wYWdlcz48dm9sdW1lPjE3PC92
b2x1bWU+PG51bWJlcj4xPC9udW1iZXI+PGtleXdvcmRzPjxrZXl3b3JkPkhlYWx0aCBTZXJ2aWNl
cyBSZXNlYXJjaC8qc3RhbmRhcmRzPC9rZXl3b3JkPjxrZXl3b3JkPipRdWFsaXR5IENvbnRyb2w8
L2tleXdvcmQ+PGtleXdvcmQ+VW5pdGVkIFN0YXRlczwva2V5d29yZD48L2tleXdvcmRzPjxkYXRl
cz48eWVhcj4yMDEyPC95ZWFyPjwvZGF0ZXM+PHB1Yi1sb2NhdGlvbj5FbmdsYW5kPC9wdWItbG9j
YXRpb24+PGlzYm4+MTc1OC0xMDYwIChFbGVjdHJvbmljKTEzNTUtODE5NiAoTGlua2luZyk8L2lz
Ym4+PGFjY2Vzc2lvbi1udW0+MjIyOTQ3MTk8L2FjY2Vzc2lvbi1udW0+PHVybHM+PHJlbGF0ZWQt
dXJscz48dXJsPmh0dHA6Ly9keC5kb2kub3JnLzEwLjEyNTgvamhzcnAuMjAxMS4wMTExMzE8L3Vy
bD48L3JlbGF0ZWQtdXJscz48L3VybHM+PGVsZWN0cm9uaWMtcmVzb3VyY2UtbnVtPjEwLjEyNTgv
amhzcnAuMjAxMS4wMTExMzE8L2VsZWN0cm9uaWMtcmVzb3VyY2UtbnVtPjxyZW1vdGUtZGF0YWJh
c2UtcHJvdmlkZXI+TkxNPC9yZW1vdGUtZGF0YWJhc2UtcHJvdmlkZXI+PGxhbmd1YWdlPmVuZzwv
bGFuZ3VhZ2U+PC9yZWNvcmQ+PC9DaXRlPjwvRW5kTm90ZT4A
</w:fldData>
        </w:fldChar>
      </w:r>
      <w:r w:rsidR="00BA2847">
        <w:rPr>
          <w:rFonts w:cstheme="minorHAnsi"/>
        </w:rPr>
        <w:instrText xml:space="preserve"> ADDIN EN.CITE </w:instrText>
      </w:r>
      <w:r w:rsidR="00BA2847">
        <w:rPr>
          <w:rFonts w:cstheme="minorHAnsi"/>
        </w:rPr>
        <w:fldChar w:fldCharType="begin">
          <w:fldData xml:space="preserve">PEVuZE5vdGU+PENpdGU+PEF1dGhvcj5XaWxsaWFtc29uPC9BdXRob3I+PFllYXI+MjAxMjwvWWVh
cj48UmVjTnVtPjg5MDwvUmVjTnVtPjxEaXNwbGF5VGV4dD4oMTEsIDEyKTwvRGlzcGxheVRleHQ+
PHJlY29yZD48cmVjLW51bWJlcj44OTA8L3JlYy1udW1iZXI+PGZvcmVpZ24ta2V5cz48a2V5IGFw
cD0iRU4iIGRiLWlkPSI1OTByMHdhc2YycHpmb2V3eDJvdjA1OTlmeDlmemEwdnh4cGUiIHRpbWVz
dGFtcD0iMTQ2NjY4Njc5NiI+ODkwPC9rZXk+PC9mb3JlaWduLWtleXM+PHJlZi10eXBlIG5hbWU9
IkpvdXJuYWwgQXJ0aWNsZSI+MTc8L3JlZi10eXBlPjxjb250cmlidXRvcnM+PGF1dGhvcnM+PGF1
dGhvcj5QYXVsYSBSIFdpbGxpYW1zb248L2F1dGhvcj48YXV0aG9yPkRvdWdsYXMgRyBBbHRtYW48
L2F1dGhvcj48YXV0aG9yPkphbmUgTSBCbGF6ZWJ5PC9hdXRob3I+PGF1dGhvcj5NaWtlIENsYXJr
ZTwvYXV0aG9yPjxhdXRob3I+RGVjbGFuIERldmFuZTwvYXV0aG9yPjxhdXRob3I+RWxpemFiZXRo
IEdhcmdvbjwvYXV0aG9yPjxhdXRob3I+UGV0ZXIgVHVnd2VsbDwvYXV0aG9yPjwvYXV0aG9ycz48
L2NvbnRyaWJ1dG9ycz48dGl0bGVzPjx0aXRsZT5EZXZlbG9waW5nIGNvcmUgb3V0Y29tZSBzZXRz
IGZvciBjbGluaWNhbCB0cmlhbHM6IGlzc3VlcyB0byBjb25zaWRlcjwvdGl0bGU+PHNlY29uZGFy
eS10aXRsZT5UcmlhbHM8L3NlY29uZGFyeS10aXRsZT48L3RpdGxlcz48cGVyaW9kaWNhbD48ZnVs
bC10aXRsZT5UcmlhbHM8L2Z1bGwtdGl0bGU+PC9wZXJpb2RpY2FsPjxwYWdlcz4xPC9wYWdlcz48
dm9sdW1lPjEzPC92b2x1bWU+PG51bWJlcj4xPC9udW1iZXI+PGtleXdvcmRzPjxrZXl3b3JkPk1l
ZGljaW5lL1B1YmxpYyBIZWFsdGgsIGdlbmVyYWw8L2tleXdvcmQ+PGtleXdvcmQ+QmlvbWVkaWNp
bmUgZ2VuZXJhbDwva2V5d29yZD48a2V5d29yZD5TdGF0aXN0aWNzIGZvciBMaWZlIFNjaWVuY2Vz
LCBNZWRpY2luZSwgSGVhbHRoIFNjaWVuY2VzPC9rZXl3b3JkPjwva2V5d29yZHM+PGRhdGVzPjx5
ZWFyPjIwMTI8L3llYXI+PHB1Yi1kYXRlcz48ZGF0ZT4yMDEyLTA4LTA2PC9kYXRlPjwvcHViLWRh
dGVzPjwvZGF0ZXM+PHB1Ymxpc2hlcj5CaW9NZWQgQ2VudHJhbDwvcHVibGlzaGVyPjxpc2JuPjE3
NDUtNjIxNTwvaXNibj48d29yay10eXBlPkxldHRlcjwvd29yay10eXBlPjx1cmxzPjxyZWxhdGVk
LXVybHM+PHVybD5odHRwOi8vdHJpYWxzam91cm5hbC5iaW9tZWRjZW50cmFsLmNvbS9hcnRpY2xl
cy8xMC4xMTg2LzE3NDUtNjIxNS0xMy0xMzI8L3VybD48L3JlbGF0ZWQtdXJscz48L3VybHM+PGVs
ZWN0cm9uaWMtcmVzb3VyY2UtbnVtPjEwLjExODYvMTc0NS02MjE1LTEzLTEzMjwvZWxlY3Ryb25p
Yy1yZXNvdXJjZS1udW0+PGxhbmd1YWdlPkVuPC9sYW5ndWFnZT48L3JlY29yZD48L0NpdGU+PENp
dGU+PEF1dGhvcj5XaWxsaWFtc29uPC9BdXRob3I+PFllYXI+MjAxMjwvWWVhcj48UmVjTnVtPjY1
MjwvUmVjTnVtPjxyZWNvcmQ+PHJlYy1udW1iZXI+NjUyPC9yZWMtbnVtYmVyPjxmb3JlaWduLWtl
eXM+PGtleSBhcHA9IkVOIiBkYi1pZD0iNTkwcjB3YXNmMnB6Zm9ld3gyb3YwNTk5Zng5ZnphMHZ4
eHBlIiB0aW1lc3RhbXA9IjE0NTcwODgwODgiPjY1Mjwva2V5PjwvZm9yZWlnbi1rZXlzPjxyZWYt
dHlwZSBuYW1lPSJKb3VybmFsIEFydGljbGUiPjE3PC9yZWYtdHlwZT48Y29udHJpYnV0b3JzPjxh
dXRob3JzPjxhdXRob3I+V2lsbGlhbXNvbiwgUC48L2F1dGhvcj48YXV0aG9yPkFsdG1hbiwgRC48
L2F1dGhvcj48YXV0aG9yPkJsYXplYnksIEouPC9hdXRob3I+PGF1dGhvcj5DbGFya2UsIE0uPC9h
dXRob3I+PGF1dGhvcj5HYXJnb24sIEUuPC9hdXRob3I+PC9hdXRob3JzPjwvY29udHJpYnV0b3Jz
Pjx0aXRsZXM+PHRpdGxlPkRyaXZpbmcgdXAgdGhlIHF1YWxpdHkgYW5kIHJlbGV2YW5jZSBvZiBy
ZXNlYXJjaCB0aHJvdWdoIHRoZSB1c2Ugb2YgYWdyZWVkIGNvcmUgb3V0Y29tZXM8L3RpdGxlPjxz
ZWNvbmRhcnktdGl0bGU+SiBIZWFsdGggU2VydiBSZXMgUG9saWN5PC9zZWNvbmRhcnktdGl0bGU+
PC90aXRsZXM+PHBlcmlvZGljYWw+PGZ1bGwtdGl0bGU+SiBIZWFsdGggU2VydiBSZXMgUG9saWN5
PC9mdWxsLXRpdGxlPjwvcGVyaW9kaWNhbD48cGFnZXM+MS0yPC9wYWdlcz48dm9sdW1lPjE3PC92
b2x1bWU+PG51bWJlcj4xPC9udW1iZXI+PGtleXdvcmRzPjxrZXl3b3JkPkhlYWx0aCBTZXJ2aWNl
cyBSZXNlYXJjaC8qc3RhbmRhcmRzPC9rZXl3b3JkPjxrZXl3b3JkPipRdWFsaXR5IENvbnRyb2w8
L2tleXdvcmQ+PGtleXdvcmQ+VW5pdGVkIFN0YXRlczwva2V5d29yZD48L2tleXdvcmRzPjxkYXRl
cz48eWVhcj4yMDEyPC95ZWFyPjwvZGF0ZXM+PHB1Yi1sb2NhdGlvbj5FbmdsYW5kPC9wdWItbG9j
YXRpb24+PGlzYm4+MTc1OC0xMDYwIChFbGVjdHJvbmljKTEzNTUtODE5NiAoTGlua2luZyk8L2lz
Ym4+PGFjY2Vzc2lvbi1udW0+MjIyOTQ3MTk8L2FjY2Vzc2lvbi1udW0+PHVybHM+PHJlbGF0ZWQt
dXJscz48dXJsPmh0dHA6Ly9keC5kb2kub3JnLzEwLjEyNTgvamhzcnAuMjAxMS4wMTExMzE8L3Vy
bD48L3JlbGF0ZWQtdXJscz48L3VybHM+PGVsZWN0cm9uaWMtcmVzb3VyY2UtbnVtPjEwLjEyNTgv
amhzcnAuMjAxMS4wMTExMzE8L2VsZWN0cm9uaWMtcmVzb3VyY2UtbnVtPjxyZW1vdGUtZGF0YWJh
c2UtcHJvdmlkZXI+TkxNPC9yZW1vdGUtZGF0YWJhc2UtcHJvdmlkZXI+PGxhbmd1YWdlPmVuZzwv
bGFuZ3VhZ2U+PC9yZWNvcmQ+PC9DaXRlPjwvRW5kTm90ZT4A
</w:fldData>
        </w:fldChar>
      </w:r>
      <w:r w:rsidR="00BA2847">
        <w:rPr>
          <w:rFonts w:cstheme="minorHAnsi"/>
        </w:rPr>
        <w:instrText xml:space="preserve"> ADDIN EN.CITE.DATA </w:instrText>
      </w:r>
      <w:r w:rsidR="00BA2847">
        <w:rPr>
          <w:rFonts w:cstheme="minorHAnsi"/>
        </w:rPr>
      </w:r>
      <w:r w:rsidR="00BA2847">
        <w:rPr>
          <w:rFonts w:cstheme="minorHAnsi"/>
        </w:rPr>
        <w:fldChar w:fldCharType="end"/>
      </w:r>
      <w:r w:rsidR="00FD2751">
        <w:rPr>
          <w:rFonts w:cstheme="minorHAnsi"/>
        </w:rPr>
      </w:r>
      <w:r w:rsidR="00FD2751">
        <w:rPr>
          <w:rFonts w:cstheme="minorHAnsi"/>
        </w:rPr>
        <w:fldChar w:fldCharType="separate"/>
      </w:r>
      <w:r w:rsidR="00BA2847">
        <w:rPr>
          <w:rFonts w:cstheme="minorHAnsi"/>
          <w:noProof/>
        </w:rPr>
        <w:t>(11, 12)</w:t>
      </w:r>
      <w:r w:rsidR="00FD2751">
        <w:rPr>
          <w:rFonts w:cstheme="minorHAnsi"/>
        </w:rPr>
        <w:fldChar w:fldCharType="end"/>
      </w:r>
      <w:r w:rsidR="00FD2751">
        <w:rPr>
          <w:rFonts w:cstheme="minorHAnsi"/>
        </w:rPr>
        <w:t xml:space="preserve"> and are explained further in our study protocol. </w:t>
      </w:r>
      <w:r w:rsidR="00FD2751">
        <w:rPr>
          <w:rFonts w:cstheme="minorHAnsi"/>
        </w:rPr>
        <w:fldChar w:fldCharType="begin"/>
      </w:r>
      <w:r w:rsidR="00BA2847">
        <w:rPr>
          <w:rFonts w:cstheme="minorHAnsi"/>
        </w:rPr>
        <w:instrText xml:space="preserve"> ADDIN EN.CITE &lt;EndNote&gt;&lt;Cite&gt;&lt;Author&gt;MacLennan&lt;/Author&gt;&lt;Year&gt;2015&lt;/Year&gt;&lt;RecNum&gt;65&lt;/RecNum&gt;&lt;DisplayText&gt;(17)&lt;/DisplayText&gt;&lt;record&gt;&lt;rec-number&gt;65&lt;/rec-number&gt;&lt;foreign-keys&gt;&lt;key app="EN" db-id="590r0wasf2pzfoewx2ov0599fx9fza0vxxpe" timestamp="1436956486"&gt;65&lt;/key&gt;&lt;key app="ENWeb" db-id=""&gt;0&lt;/key&gt;&lt;/foreign-keys&gt;&lt;ref-type name="Journal Article"&gt;17&lt;/ref-type&gt;&lt;contributors&gt;&lt;authors&gt;&lt;author&gt;MacLennan, Steven&lt;/author&gt;&lt;author&gt;Bekema, Hendrika J.&lt;/author&gt;&lt;author&gt;Williamson, Paula R.&lt;/author&gt;&lt;author&gt;Campbell, Marion K.&lt;/author&gt;&lt;author&gt;Stewart, Fiona&lt;/author&gt;&lt;author&gt;MacLennan, Sara J.&lt;/author&gt;&lt;author&gt;N&amp;apos;Dow, James Mo&lt;/author&gt;&lt;author&gt;Lam, Thomas Bl&lt;/author&gt;&lt;/authors&gt;&lt;/contributors&gt;&lt;titles&gt;&lt;title&gt;A core outcome set for localised prostate cancer effectiveness trials: protocol for a systematic review of the literature and stakeholder involvement through interviews and a Delphi survey&lt;/title&gt;&lt;secondary-title&gt;Trials&lt;/secondary-title&gt;&lt;/titles&gt;&lt;periodical&gt;&lt;full-title&gt;Trials&lt;/full-title&gt;&lt;/periodical&gt;&lt;pages&gt;76-76&lt;/pages&gt;&lt;volume&gt;16&lt;/volume&gt;&lt;number&gt;1&lt;/number&gt;&lt;dates&gt;&lt;year&gt;2015&lt;/year&gt;&lt;/dates&gt;&lt;urls&gt;&lt;related-urls&gt;&lt;url&gt;http://www.trialsjournal.com/content/16/1/76&lt;/url&gt;&lt;url&gt;http://www.trialsjournal.com/content/pdf/s13063-015-0598-0.pdf&lt;/url&gt;&lt;/related-urls&gt;&lt;/urls&gt;&lt;electronic-resource-num&gt;10.1186/s13063-015-0598-0&lt;/electronic-resource-num&gt;&lt;/record&gt;&lt;/Cite&gt;&lt;/EndNote&gt;</w:instrText>
      </w:r>
      <w:r w:rsidR="00FD2751">
        <w:rPr>
          <w:rFonts w:cstheme="minorHAnsi"/>
        </w:rPr>
        <w:fldChar w:fldCharType="separate"/>
      </w:r>
      <w:r w:rsidR="00BA2847">
        <w:rPr>
          <w:rFonts w:cstheme="minorHAnsi"/>
          <w:noProof/>
        </w:rPr>
        <w:t>(17)</w:t>
      </w:r>
      <w:r w:rsidR="00FD2751">
        <w:rPr>
          <w:rFonts w:cstheme="minorHAnsi"/>
        </w:rPr>
        <w:fldChar w:fldCharType="end"/>
      </w:r>
      <w:r w:rsidR="00FD2751">
        <w:rPr>
          <w:rFonts w:cstheme="minorHAnsi"/>
        </w:rPr>
        <w:t xml:space="preserve"> </w:t>
      </w:r>
      <w:r w:rsidR="00F416EE">
        <w:rPr>
          <w:rFonts w:cstheme="minorHAnsi"/>
        </w:rPr>
        <w:t xml:space="preserve">We report our study in line with the COS-STAR reporting guidance. </w:t>
      </w:r>
      <w:r w:rsidR="00F416EE">
        <w:rPr>
          <w:rFonts w:cstheme="minorHAnsi"/>
        </w:rPr>
        <w:fldChar w:fldCharType="begin">
          <w:fldData xml:space="preserve">PEVuZE5vdGU+PENpdGU+PEF1dGhvcj5LaXJraGFtPC9BdXRob3I+PFllYXI+MjAxNjwvWWVhcj48
UmVjTnVtPjkzNDwvUmVjTnVtPjxEaXNwbGF5VGV4dD4oMTgpPC9EaXNwbGF5VGV4dD48cmVjb3Jk
PjxyZWMtbnVtYmVyPjkzNDwvcmVjLW51bWJlcj48Zm9yZWlnbi1rZXlzPjxrZXkgYXBwPSJFTiIg
ZGItaWQ9IjU5MHIwd2FzZjJwemZvZXd4Mm92MDU5OWZ4OWZ6YTB2eHhwZSIgdGltZXN0YW1wPSIx
NDc5ODA4MzU3Ij45MzQ8L2tleT48L2ZvcmVpZ24ta2V5cz48cmVmLXR5cGUgbmFtZT0iSm91cm5h
bCBBcnRpY2xlIj4xNzwvcmVmLXR5cGU+PGNvbnRyaWJ1dG9ycz48YXV0aG9ycz48YXV0aG9yPktp
cmtoYW0sIEouIEouPC9hdXRob3I+PGF1dGhvcj5Hb3JzdCwgUy48L2F1dGhvcj48YXV0aG9yPkFs
dG1hbiwgRC4gRy48L2F1dGhvcj48YXV0aG9yPkJsYXplYnksIEouIE0uPC9hdXRob3I+PGF1dGhv
cj5DbGFya2UsIE0uPC9hdXRob3I+PGF1dGhvcj5EZXZhbmUsIEQuPC9hdXRob3I+PGF1dGhvcj5H
YXJnb24sIEUuPC9hdXRob3I+PGF1dGhvcj5Nb2hlciwgRC48L2F1dGhvcj48YXV0aG9yPlNjaG1p
dHQsIEouPC9hdXRob3I+PGF1dGhvcj5UdWd3ZWxsLCBQ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kNlbnRyZSBmb3Ig
U3RhdGlzdGljcyBpbiBNZWRpY2luZSwgTnVmZmllbGQgRGVwYXJ0bWVudCBvZiBPcnRob3BhZWRp
Y3MsIFJoZXVtYXRvbG9neSBhbmQgTXVzY3Vsb3NrZWxldGFsIFNjaWVuY2VzLCBVbml2ZXJzaXR5
IG9mIE94Zm9yZCwgVW5pdGVkIEtpbmdkb20uTVJDIENvbkR1Q1QgSUkgSHViIGZvciBUcmlhbHMg
TWV0aG9kb2xvZ3kgUmVzZWFyY2gsIFNjaG9vbCBvZiBTb2NpYWwgYW5kIENvbW11bml0eSBNZWRp
Y2luZSwgVW5pdmVyc2l0eSBvZiBCcmlzdG9sLCBCcmlzdG9sLCBVbml0ZWQgS2luZ2RvbS5Ob3J0
aGVybiBJcmVsYW5kIEh1YiBmb3IgVHJpYWxzIE1ldGhvZG9sb2d5IFJlc2VhcmNoLCBDZW50cmUg
Zm9yIFB1YmxpYyBIZWFsdGgsIFF1ZWVuJmFwb3M7cyBVbml2ZXJzaXR5IEJlbGZhc3QsIEJlbGZh
c3QsIFVuaXRlZCBLaW5nZG9tLk5hdGlvbmFsIFVuaXZlcnNpdHkgb2YgSXJlbGFuZCBHYWx3YXkg
YW5kIEhSQiBUcmlhbHMgTWV0aG9kb2xvZ3kgUmVzZWFyY2ggTmV0d29yaywgSXJlbGFuZC5PdHRh
d2EgTWV0aG9kcyBDZW50cmUsIE90dGF3YSBIb3NwaXRhbCBSZXNlYXJjaCBJbnN0aXR1dGUsIE90
dGF3YSwgQ2FuYWRhLkNlbnRlciBmb3IgRXZpZGVuY2UtQmFzZWQgSGVhbHRoY2FyZSwgTWVkaXpp
bmlzY2hlIEZha3VsdGF0LCBUZWNobmlzY2hlIFVuaXZlcnNpdGF0IERyZXNkZW4sIERyZXNkZW4s
IEdlcm1hbnkuSW5zdGl0dXRlIG9mIFBvcHVsYXRpb24gSGVhbHRoLCBVbml2ZXJzaXR5IG9mIE90
dGF3YSwgT3R0YXdhLCBDYW5hZGEuQ2VudGVyIGZvciBNZWRpY2FsIFRlY2hub2xvZ3kgUG9saWN5
LCBCYWx0aW1vcmUsIE1hcnlsYW5kLCBVbml0ZWQgU3RhdGVzIG9mIEFtZXJpY2EuPC9hdXRoLWFk
ZHJlc3M+PHRpdGxlcz48dGl0bGU+Q29yZSBPdXRjb21lIFNldC1TVEFuZGFyZHMgZm9yIFJlcG9y
dGluZzogVGhlIENPUy1TVEFSIFN0YXRlbWVudDwvdGl0bGU+PHNlY29uZGFyeS10aXRsZT5QTG9T
IE1lZDwvc2Vjb25kYXJ5LXRpdGxlPjxhbHQtdGl0bGU+UExvUyBtZWRpY2luZTwvYWx0LXRpdGxl
PjwvdGl0bGVzPjxhbHQtcGVyaW9kaWNhbD48ZnVsbC10aXRsZT5QTG9TIG1lZGljaW5lPC9mdWxs
LXRpdGxlPjwvYWx0LXBlcmlvZGljYWw+PHBhZ2VzPmUxMDAyMTQ4PC9wYWdlcz48dm9sdW1lPjEz
PC92b2x1bWU+PG51bWJlcj4xMDwvbnVtYmVyPjxlZGl0aW9uPjIwMTYvMTAvMTk8L2VkaXRpb24+
PGRhdGVzPjx5ZWFyPjIwMTY8L3llYXI+PHB1Yi1kYXRlcz48ZGF0ZT5PY3Q8L2RhdGU+PC9wdWIt
ZGF0ZXM+PC9kYXRlcz48aXNibj4xNTQ5LTEyNzc8L2lzYm4+PGFjY2Vzc2lvbi1udW0+Mjc3NTU1
NDE8L2FjY2Vzc2lvbi1udW0+PHVybHM+PHJlbGF0ZWQtdXJscz48dXJsPmh0dHA6Ly9keC5kb2ku
b3JnLzEwLjEzNzEvam91cm5hbC5wbWVkLjEwMDIxNDg8L3VybD48dXJsPmh0dHBzOi8vd3d3Lm5j
YmkubmxtLm5paC5nb3YvcG1jL2FydGljbGVzL1BNQzUwNjg3MzIvcGRmL3BtZWQuMTAwMjE0OC5w
ZGY8L3VybD48L3JlbGF0ZWQtdXJscz48L3VybHM+PGN1c3RvbTI+UE1DNTA2ODczMjwvY3VzdG9t
Mj48ZWxlY3Ryb25pYy1yZXNvdXJjZS1udW0+MTAuMTM3MS9qb3VybmFsLnBtZWQuMTAwMjE0ODwv
ZWxlY3Ryb25pYy1yZXNvdXJjZS1udW0+PHJlbW90ZS1kYXRhYmFzZS1wcm92aWRlcj5OTE08L3Jl
bW90ZS1kYXRhYmFzZS1wcm92aWRlcj48bGFuZ3VhZ2U+RW5nPC9sYW5ndWFnZT48L3JlY29yZD48
L0NpdGU+PC9FbmROb3RlPgB=
</w:fldData>
        </w:fldChar>
      </w:r>
      <w:r w:rsidR="00BA2847">
        <w:rPr>
          <w:rFonts w:cstheme="minorHAnsi"/>
        </w:rPr>
        <w:instrText xml:space="preserve"> ADDIN EN.CITE </w:instrText>
      </w:r>
      <w:r w:rsidR="00BA2847">
        <w:rPr>
          <w:rFonts w:cstheme="minorHAnsi"/>
        </w:rPr>
        <w:fldChar w:fldCharType="begin">
          <w:fldData xml:space="preserve">PEVuZE5vdGU+PENpdGU+PEF1dGhvcj5LaXJraGFtPC9BdXRob3I+PFllYXI+MjAxNjwvWWVhcj48
UmVjTnVtPjkzNDwvUmVjTnVtPjxEaXNwbGF5VGV4dD4oMTgpPC9EaXNwbGF5VGV4dD48cmVjb3Jk
PjxyZWMtbnVtYmVyPjkzNDwvcmVjLW51bWJlcj48Zm9yZWlnbi1rZXlzPjxrZXkgYXBwPSJFTiIg
ZGItaWQ9IjU5MHIwd2FzZjJwemZvZXd4Mm92MDU5OWZ4OWZ6YTB2eHhwZSIgdGltZXN0YW1wPSIx
NDc5ODA4MzU3Ij45MzQ8L2tleT48L2ZvcmVpZ24ta2V5cz48cmVmLXR5cGUgbmFtZT0iSm91cm5h
bCBBcnRpY2xlIj4xNzwvcmVmLXR5cGU+PGNvbnRyaWJ1dG9ycz48YXV0aG9ycz48YXV0aG9yPktp
cmtoYW0sIEouIEouPC9hdXRob3I+PGF1dGhvcj5Hb3JzdCwgUy48L2F1dGhvcj48YXV0aG9yPkFs
dG1hbiwgRC4gRy48L2F1dGhvcj48YXV0aG9yPkJsYXplYnksIEouIE0uPC9hdXRob3I+PGF1dGhv
cj5DbGFya2UsIE0uPC9hdXRob3I+PGF1dGhvcj5EZXZhbmUsIEQuPC9hdXRob3I+PGF1dGhvcj5H
YXJnb24sIEUuPC9hdXRob3I+PGF1dGhvcj5Nb2hlciwgRC48L2F1dGhvcj48YXV0aG9yPlNjaG1p
dHQsIEouPC9hdXRob3I+PGF1dGhvcj5UdWd3ZWxsLCBQ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kNlbnRyZSBmb3Ig
U3RhdGlzdGljcyBpbiBNZWRpY2luZSwgTnVmZmllbGQgRGVwYXJ0bWVudCBvZiBPcnRob3BhZWRp
Y3MsIFJoZXVtYXRvbG9neSBhbmQgTXVzY3Vsb3NrZWxldGFsIFNjaWVuY2VzLCBVbml2ZXJzaXR5
IG9mIE94Zm9yZCwgVW5pdGVkIEtpbmdkb20uTVJDIENvbkR1Q1QgSUkgSHViIGZvciBUcmlhbHMg
TWV0aG9kb2xvZ3kgUmVzZWFyY2gsIFNjaG9vbCBvZiBTb2NpYWwgYW5kIENvbW11bml0eSBNZWRp
Y2luZSwgVW5pdmVyc2l0eSBvZiBCcmlzdG9sLCBCcmlzdG9sLCBVbml0ZWQgS2luZ2RvbS5Ob3J0
aGVybiBJcmVsYW5kIEh1YiBmb3IgVHJpYWxzIE1ldGhvZG9sb2d5IFJlc2VhcmNoLCBDZW50cmUg
Zm9yIFB1YmxpYyBIZWFsdGgsIFF1ZWVuJmFwb3M7cyBVbml2ZXJzaXR5IEJlbGZhc3QsIEJlbGZh
c3QsIFVuaXRlZCBLaW5nZG9tLk5hdGlvbmFsIFVuaXZlcnNpdHkgb2YgSXJlbGFuZCBHYWx3YXkg
YW5kIEhSQiBUcmlhbHMgTWV0aG9kb2xvZ3kgUmVzZWFyY2ggTmV0d29yaywgSXJlbGFuZC5PdHRh
d2EgTWV0aG9kcyBDZW50cmUsIE90dGF3YSBIb3NwaXRhbCBSZXNlYXJjaCBJbnN0aXR1dGUsIE90
dGF3YSwgQ2FuYWRhLkNlbnRlciBmb3IgRXZpZGVuY2UtQmFzZWQgSGVhbHRoY2FyZSwgTWVkaXpp
bmlzY2hlIEZha3VsdGF0LCBUZWNobmlzY2hlIFVuaXZlcnNpdGF0IERyZXNkZW4sIERyZXNkZW4s
IEdlcm1hbnkuSW5zdGl0dXRlIG9mIFBvcHVsYXRpb24gSGVhbHRoLCBVbml2ZXJzaXR5IG9mIE90
dGF3YSwgT3R0YXdhLCBDYW5hZGEuQ2VudGVyIGZvciBNZWRpY2FsIFRlY2hub2xvZ3kgUG9saWN5
LCBCYWx0aW1vcmUsIE1hcnlsYW5kLCBVbml0ZWQgU3RhdGVzIG9mIEFtZXJpY2EuPC9hdXRoLWFk
ZHJlc3M+PHRpdGxlcz48dGl0bGU+Q29yZSBPdXRjb21lIFNldC1TVEFuZGFyZHMgZm9yIFJlcG9y
dGluZzogVGhlIENPUy1TVEFSIFN0YXRlbWVudDwvdGl0bGU+PHNlY29uZGFyeS10aXRsZT5QTG9T
IE1lZDwvc2Vjb25kYXJ5LXRpdGxlPjxhbHQtdGl0bGU+UExvUyBtZWRpY2luZTwvYWx0LXRpdGxl
PjwvdGl0bGVzPjxhbHQtcGVyaW9kaWNhbD48ZnVsbC10aXRsZT5QTG9TIG1lZGljaW5lPC9mdWxs
LXRpdGxlPjwvYWx0LXBlcmlvZGljYWw+PHBhZ2VzPmUxMDAyMTQ4PC9wYWdlcz48dm9sdW1lPjEz
PC92b2x1bWU+PG51bWJlcj4xMDwvbnVtYmVyPjxlZGl0aW9uPjIwMTYvMTAvMTk8L2VkaXRpb24+
PGRhdGVzPjx5ZWFyPjIwMTY8L3llYXI+PHB1Yi1kYXRlcz48ZGF0ZT5PY3Q8L2RhdGU+PC9wdWIt
ZGF0ZXM+PC9kYXRlcz48aXNibj4xNTQ5LTEyNzc8L2lzYm4+PGFjY2Vzc2lvbi1udW0+Mjc3NTU1
NDE8L2FjY2Vzc2lvbi1udW0+PHVybHM+PHJlbGF0ZWQtdXJscz48dXJsPmh0dHA6Ly9keC5kb2ku
b3JnLzEwLjEzNzEvam91cm5hbC5wbWVkLjEwMDIxNDg8L3VybD48dXJsPmh0dHBzOi8vd3d3Lm5j
YmkubmxtLm5paC5nb3YvcG1jL2FydGljbGVzL1BNQzUwNjg3MzIvcGRmL3BtZWQuMTAwMjE0OC5w
ZGY8L3VybD48L3JlbGF0ZWQtdXJscz48L3VybHM+PGN1c3RvbTI+UE1DNTA2ODczMjwvY3VzdG9t
Mj48ZWxlY3Ryb25pYy1yZXNvdXJjZS1udW0+MTAuMTM3MS9qb3VybmFsLnBtZWQuMTAwMjE0ODwv
ZWxlY3Ryb25pYy1yZXNvdXJjZS1udW0+PHJlbW90ZS1kYXRhYmFzZS1wcm92aWRlcj5OTE08L3Jl
bW90ZS1kYXRhYmFzZS1wcm92aWRlcj48bGFuZ3VhZ2U+RW5nPC9sYW5ndWFnZT48L3JlY29yZD48
L0NpdGU+PC9FbmROb3RlPgB=
</w:fldData>
        </w:fldChar>
      </w:r>
      <w:r w:rsidR="00BA2847">
        <w:rPr>
          <w:rFonts w:cstheme="minorHAnsi"/>
        </w:rPr>
        <w:instrText xml:space="preserve"> ADDIN EN.CITE.DATA </w:instrText>
      </w:r>
      <w:r w:rsidR="00BA2847">
        <w:rPr>
          <w:rFonts w:cstheme="minorHAnsi"/>
        </w:rPr>
      </w:r>
      <w:r w:rsidR="00BA2847">
        <w:rPr>
          <w:rFonts w:cstheme="minorHAnsi"/>
        </w:rPr>
        <w:fldChar w:fldCharType="end"/>
      </w:r>
      <w:r w:rsidR="00F416EE">
        <w:rPr>
          <w:rFonts w:cstheme="minorHAnsi"/>
        </w:rPr>
      </w:r>
      <w:r w:rsidR="00F416EE">
        <w:rPr>
          <w:rFonts w:cstheme="minorHAnsi"/>
        </w:rPr>
        <w:fldChar w:fldCharType="separate"/>
      </w:r>
      <w:r w:rsidR="00BA2847">
        <w:rPr>
          <w:rFonts w:cstheme="minorHAnsi"/>
          <w:noProof/>
        </w:rPr>
        <w:t>(18)</w:t>
      </w:r>
      <w:r w:rsidR="00F416EE">
        <w:rPr>
          <w:rFonts w:cstheme="minorHAnsi"/>
        </w:rPr>
        <w:fldChar w:fldCharType="end"/>
      </w:r>
    </w:p>
    <w:p w14:paraId="6A69E452" w14:textId="77777777" w:rsidR="00F615BD" w:rsidRDefault="00227B4B" w:rsidP="009E1101">
      <w:pPr>
        <w:pStyle w:val="Heading2"/>
        <w:spacing w:line="480" w:lineRule="auto"/>
      </w:pPr>
      <w:r>
        <w:t xml:space="preserve">1.2 </w:t>
      </w:r>
      <w:r w:rsidR="005E66A2">
        <w:t>Aims and o</w:t>
      </w:r>
      <w:r w:rsidR="00F615BD">
        <w:t>bjectives</w:t>
      </w:r>
    </w:p>
    <w:p w14:paraId="7B69088F" w14:textId="0F5BB496" w:rsidR="005E66A2" w:rsidRDefault="005E66A2" w:rsidP="009E1101">
      <w:pPr>
        <w:spacing w:line="480" w:lineRule="auto"/>
      </w:pPr>
      <w:r>
        <w:t xml:space="preserve">The </w:t>
      </w:r>
      <w:r w:rsidR="0002016E">
        <w:t>aim</w:t>
      </w:r>
      <w:r>
        <w:t xml:space="preserve"> was to </w:t>
      </w:r>
      <w:r w:rsidR="006666E1">
        <w:t>establish a</w:t>
      </w:r>
      <w:r>
        <w:t xml:space="preserve"> COS for</w:t>
      </w:r>
      <w:r w:rsidR="006666E1">
        <w:t xml:space="preserve"> trials of </w:t>
      </w:r>
      <w:r w:rsidR="00B65D7A">
        <w:t xml:space="preserve">primary </w:t>
      </w:r>
      <w:r w:rsidR="006666E1">
        <w:t xml:space="preserve">interventions </w:t>
      </w:r>
      <w:r w:rsidR="00495635">
        <w:t>for localised prostate cancer</w:t>
      </w:r>
      <w:r w:rsidR="00495635" w:rsidRPr="00351BBE">
        <w:t xml:space="preserve"> </w:t>
      </w:r>
      <w:r w:rsidR="00257CC2">
        <w:t xml:space="preserve">(defined as clinical TNM stage </w:t>
      </w:r>
      <w:r w:rsidR="00257CC2">
        <w:rPr>
          <w:rFonts w:cstheme="minorHAnsi"/>
        </w:rPr>
        <w:t>≤</w:t>
      </w:r>
      <w:r w:rsidR="00257CC2">
        <w:t>T2</w:t>
      </w:r>
      <w:r w:rsidR="00B97DD2">
        <w:t>N0M0</w:t>
      </w:r>
      <w:r w:rsidR="00257CC2">
        <w:t xml:space="preserve">) </w:t>
      </w:r>
      <w:r w:rsidR="00E85279">
        <w:fldChar w:fldCharType="begin"/>
      </w:r>
      <w:r w:rsidR="00BA2847">
        <w:instrText xml:space="preserve"> ADDIN EN.CITE &lt;EndNote&gt;&lt;Cite&gt;&lt;Author&gt;Leslie H. Sobin (Editor)&lt;/Author&gt;&lt;Year&gt;2009&lt;/Year&gt;&lt;RecNum&gt;884&lt;/RecNum&gt;&lt;DisplayText&gt;(19)&lt;/DisplayText&gt;&lt;record&gt;&lt;rec-number&gt;884&lt;/rec-number&gt;&lt;foreign-keys&gt;&lt;key app="EN" db-id="590r0wasf2pzfoewx2ov0599fx9fza0vxxpe" timestamp="1463654220"&gt;884&lt;/key&gt;&lt;/foreign-keys&gt;&lt;ref-type name="Book"&gt;6&lt;/ref-type&gt;&lt;contributors&gt;&lt;authors&gt;&lt;author&gt;Leslie H. Sobin (Editor), Mary K. Gospodarowicz (Editor), Christian Wittekind (Editor)&lt;/author&gt;&lt;/authors&gt;&lt;/contributors&gt;&lt;titles&gt;&lt;title&gt;TNM Classification of Malignant Tumours, 7th Edition&lt;/title&gt;&lt;/titles&gt;&lt;pages&gt;336&lt;/pages&gt;&lt;dates&gt;&lt;year&gt;2009&lt;/year&gt;&lt;pub-dates&gt;&lt;date&gt;November 2009, Wiley-Blackwell&lt;/date&gt;&lt;/pub-dates&gt;&lt;/dates&gt;&lt;isbn&gt;978-1-4443-3241-4&lt;/isbn&gt;&lt;urls&gt;&lt;/urls&gt;&lt;/record&gt;&lt;/Cite&gt;&lt;/EndNote&gt;</w:instrText>
      </w:r>
      <w:r w:rsidR="00E85279">
        <w:fldChar w:fldCharType="separate"/>
      </w:r>
      <w:r w:rsidR="00BA2847">
        <w:rPr>
          <w:noProof/>
        </w:rPr>
        <w:t>(19)</w:t>
      </w:r>
      <w:r w:rsidR="00E85279">
        <w:fldChar w:fldCharType="end"/>
      </w:r>
      <w:r w:rsidR="00257CC2">
        <w:t xml:space="preserve"> </w:t>
      </w:r>
      <w:r w:rsidR="006666E1">
        <w:t>which is applicable across all interventions</w:t>
      </w:r>
      <w:r w:rsidR="00B65D7A">
        <w:t>,</w:t>
      </w:r>
      <w:r w:rsidR="00001302">
        <w:t xml:space="preserve"> including adjuvant hormonal therapy</w:t>
      </w:r>
      <w:r w:rsidR="00FA1E5E">
        <w:t>.</w:t>
      </w:r>
      <w:r w:rsidR="006666E1">
        <w:t xml:space="preserve">  </w:t>
      </w:r>
    </w:p>
    <w:p w14:paraId="077A4FF0" w14:textId="3B10F500" w:rsidR="005E66A2" w:rsidRDefault="00EB159C" w:rsidP="009E1101">
      <w:pPr>
        <w:spacing w:line="480" w:lineRule="auto"/>
      </w:pPr>
      <w:r>
        <w:t>S</w:t>
      </w:r>
      <w:r w:rsidR="00C378FC">
        <w:t xml:space="preserve">pecific </w:t>
      </w:r>
      <w:r w:rsidR="0002016E">
        <w:t xml:space="preserve">objectives </w:t>
      </w:r>
      <w:r w:rsidR="005E66A2">
        <w:t>were</w:t>
      </w:r>
      <w:r>
        <w:t xml:space="preserve"> to</w:t>
      </w:r>
      <w:r w:rsidR="005E66A2">
        <w:t xml:space="preserve">: </w:t>
      </w:r>
    </w:p>
    <w:p w14:paraId="4FC1A792" w14:textId="780C8107" w:rsidR="00501FFC" w:rsidRDefault="00EB159C" w:rsidP="009E1101">
      <w:pPr>
        <w:pStyle w:val="ListParagraph"/>
        <w:numPr>
          <w:ilvl w:val="0"/>
          <w:numId w:val="3"/>
        </w:numPr>
        <w:spacing w:line="480" w:lineRule="auto"/>
        <w:ind w:left="426" w:hanging="426"/>
      </w:pPr>
      <w:r>
        <w:t>A</w:t>
      </w:r>
      <w:r w:rsidR="00501FFC">
        <w:t xml:space="preserve">chieve consensus amongst patients and healthcare professionals on outcomes critically important </w:t>
      </w:r>
      <w:r w:rsidR="00E347AA">
        <w:t>to</w:t>
      </w:r>
      <w:r w:rsidR="00501FFC">
        <w:t xml:space="preserve"> decision-making;</w:t>
      </w:r>
      <w:r w:rsidR="00C378FC">
        <w:t xml:space="preserve"> and</w:t>
      </w:r>
    </w:p>
    <w:p w14:paraId="17EC6958" w14:textId="2526C42D" w:rsidR="0007565F" w:rsidRDefault="00EB159C" w:rsidP="009E1101">
      <w:pPr>
        <w:pStyle w:val="ListParagraph"/>
        <w:numPr>
          <w:ilvl w:val="0"/>
          <w:numId w:val="3"/>
        </w:numPr>
        <w:spacing w:line="480" w:lineRule="auto"/>
        <w:ind w:left="426" w:hanging="426"/>
      </w:pPr>
      <w:r>
        <w:t>E</w:t>
      </w:r>
      <w:r w:rsidR="00501FFC">
        <w:t xml:space="preserve">stablish a COS for </w:t>
      </w:r>
      <w:r w:rsidR="00B44CC4">
        <w:t xml:space="preserve">use in future </w:t>
      </w:r>
      <w:r w:rsidR="00501FFC">
        <w:t xml:space="preserve">trials </w:t>
      </w:r>
      <w:r w:rsidR="00B97DD2">
        <w:t xml:space="preserve">assessing </w:t>
      </w:r>
      <w:r w:rsidR="00501FFC">
        <w:t xml:space="preserve">interventions </w:t>
      </w:r>
      <w:r w:rsidR="00B97DD2">
        <w:t>for</w:t>
      </w:r>
      <w:r w:rsidR="00B97DD2" w:rsidRPr="00495635">
        <w:t xml:space="preserve"> </w:t>
      </w:r>
      <w:r w:rsidR="00495635">
        <w:t>localised prostate cancer</w:t>
      </w:r>
      <w:r w:rsidR="00501FFC">
        <w:t>.</w:t>
      </w:r>
    </w:p>
    <w:p w14:paraId="31E8DF8C" w14:textId="4F533A6C" w:rsidR="00F615BD" w:rsidRDefault="00DF7C74" w:rsidP="009E1101">
      <w:pPr>
        <w:pStyle w:val="Heading1"/>
        <w:numPr>
          <w:ilvl w:val="0"/>
          <w:numId w:val="5"/>
        </w:numPr>
        <w:spacing w:line="480" w:lineRule="auto"/>
      </w:pPr>
      <w:r>
        <w:t xml:space="preserve">Materials and </w:t>
      </w:r>
      <w:r w:rsidR="00810B34">
        <w:t>Methods</w:t>
      </w:r>
    </w:p>
    <w:p w14:paraId="4DD4C291" w14:textId="77777777" w:rsidR="00810B34" w:rsidRDefault="00227B4B" w:rsidP="009E1101">
      <w:pPr>
        <w:pStyle w:val="Heading2"/>
        <w:spacing w:line="480" w:lineRule="auto"/>
      </w:pPr>
      <w:r>
        <w:t xml:space="preserve">2.1 </w:t>
      </w:r>
      <w:r w:rsidR="00810B34">
        <w:t xml:space="preserve">Protocol registration </w:t>
      </w:r>
      <w:r w:rsidR="001F5AEC">
        <w:t>and ethical approval</w:t>
      </w:r>
    </w:p>
    <w:p w14:paraId="7639242B" w14:textId="26582035" w:rsidR="00227B4B" w:rsidRDefault="00B44CC4" w:rsidP="009E1101">
      <w:pPr>
        <w:spacing w:line="480" w:lineRule="auto"/>
      </w:pPr>
      <w:r>
        <w:t xml:space="preserve">The methodology </w:t>
      </w:r>
      <w:r w:rsidR="00EB159C">
        <w:t>used</w:t>
      </w:r>
      <w:r>
        <w:t xml:space="preserve"> was that recommended by the COMET </w:t>
      </w:r>
      <w:r w:rsidR="00866841">
        <w:t>I</w:t>
      </w:r>
      <w:r>
        <w:t>nitiat</w:t>
      </w:r>
      <w:r w:rsidR="006B13D9">
        <w:t xml:space="preserve">ive </w:t>
      </w:r>
      <w:r>
        <w:t xml:space="preserve">– the international expert body dedicated to the robust development of COS. </w:t>
      </w:r>
      <w:r w:rsidR="00E34685">
        <w:fldChar w:fldCharType="begin"/>
      </w:r>
      <w:r w:rsidR="00BA2847">
        <w:instrText xml:space="preserve"> ADDIN EN.CITE &lt;EndNote&gt;&lt;Cite&gt;&lt;Author&gt;COMET&lt;/Author&gt;&lt;RecNum&gt;92&lt;/RecNum&gt;&lt;DisplayText&gt;(20)&lt;/DisplayText&gt;&lt;record&gt;&lt;rec-number&gt;92&lt;/rec-number&gt;&lt;foreign-keys&gt;&lt;key app="EN" db-id="590r0wasf2pzfoewx2ov0599fx9fza0vxxpe" timestamp="1436956527"&gt;92&lt;/key&gt;&lt;/foreign-keys&gt;&lt;ref-type name="Web Page"&gt;12&lt;/ref-type&gt;&lt;contributors&gt;&lt;authors&gt;&lt;author&gt;COMET&lt;/author&gt;&lt;/authors&gt;&lt;/contributors&gt;&lt;titles&gt;&lt;title&gt;Home: Core Outcome Measures in Effectiveness Trials Initiative (COMET)&lt;/title&gt;&lt;/titles&gt;&lt;dates&gt;&lt;/dates&gt;&lt;urls&gt;&lt;related-urls&gt;&lt;url&gt;http://www.comet-initiative.org/&lt;/url&gt;&lt;/related-urls&gt;&lt;/urls&gt;&lt;/record&gt;&lt;/Cite&gt;&lt;/EndNote&gt;</w:instrText>
      </w:r>
      <w:r w:rsidR="00E34685">
        <w:fldChar w:fldCharType="separate"/>
      </w:r>
      <w:r w:rsidR="00BA2847">
        <w:rPr>
          <w:noProof/>
        </w:rPr>
        <w:t>(20)</w:t>
      </w:r>
      <w:r w:rsidR="00E34685">
        <w:fldChar w:fldCharType="end"/>
      </w:r>
      <w:r>
        <w:t xml:space="preserve"> </w:t>
      </w:r>
      <w:r w:rsidR="00810B34">
        <w:t xml:space="preserve">The study protocol </w:t>
      </w:r>
      <w:r w:rsidR="00984D41">
        <w:t xml:space="preserve">was </w:t>
      </w:r>
      <w:r w:rsidR="00810B34">
        <w:t xml:space="preserve">published </w:t>
      </w:r>
      <w:r w:rsidR="00AC0A35">
        <w:fldChar w:fldCharType="begin"/>
      </w:r>
      <w:r w:rsidR="00BA2847">
        <w:instrText xml:space="preserve"> ADDIN EN.CITE &lt;EndNote&gt;&lt;Cite&gt;&lt;Author&gt;MacLennan&lt;/Author&gt;&lt;Year&gt;2015&lt;/Year&gt;&lt;RecNum&gt;65&lt;/RecNum&gt;&lt;DisplayText&gt;(17)&lt;/DisplayText&gt;&lt;record&gt;&lt;rec-number&gt;65&lt;/rec-number&gt;&lt;foreign-keys&gt;&lt;key app="EN" db-id="590r0wasf2pzfoewx2ov0599fx9fza0vxxpe" timestamp="1436956486"&gt;65&lt;/key&gt;&lt;key app="ENWeb" db-id=""&gt;0&lt;/key&gt;&lt;/foreign-keys&gt;&lt;ref-type name="Journal Article"&gt;17&lt;/ref-type&gt;&lt;contributors&gt;&lt;authors&gt;&lt;author&gt;MacLennan, Steven&lt;/author&gt;&lt;author&gt;Bekema, Hendrika J.&lt;/author&gt;&lt;author&gt;Williamson, Paula R.&lt;/author&gt;&lt;author&gt;Campbell, Marion K.&lt;/author&gt;&lt;author&gt;Stewart, Fiona&lt;/author&gt;&lt;author&gt;MacLennan, Sara J.&lt;/author&gt;&lt;author&gt;N&amp;apos;Dow, James Mo&lt;/author&gt;&lt;author&gt;Lam, Thomas Bl&lt;/author&gt;&lt;/authors&gt;&lt;/contributors&gt;&lt;titles&gt;&lt;title&gt;A core outcome set for localised prostate cancer effectiveness trials: protocol for a systematic review of the literature and stakeholder involvement through interviews and a Delphi survey&lt;/title&gt;&lt;secondary-title&gt;Trials&lt;/secondary-title&gt;&lt;/titles&gt;&lt;periodical&gt;&lt;full-title&gt;Trials&lt;/full-title&gt;&lt;/periodical&gt;&lt;pages&gt;76-76&lt;/pages&gt;&lt;volume&gt;16&lt;/volume&gt;&lt;number&gt;1&lt;/number&gt;&lt;dates&gt;&lt;year&gt;2015&lt;/year&gt;&lt;/dates&gt;&lt;urls&gt;&lt;related-urls&gt;&lt;url&gt;http://www.trialsjournal.com/content/16/1/76&lt;/url&gt;&lt;url&gt;http://www.trialsjournal.com/content/pdf/s13063-015-0598-0.pdf&lt;/url&gt;&lt;/related-urls&gt;&lt;/urls&gt;&lt;electronic-resource-num&gt;10.1186/s13063-015-0598-0&lt;/electronic-resource-num&gt;&lt;/record&gt;&lt;/Cite&gt;&lt;/EndNote&gt;</w:instrText>
      </w:r>
      <w:r w:rsidR="00AC0A35">
        <w:fldChar w:fldCharType="separate"/>
      </w:r>
      <w:r w:rsidR="00BA2847">
        <w:rPr>
          <w:noProof/>
        </w:rPr>
        <w:t>(17)</w:t>
      </w:r>
      <w:r w:rsidR="00AC0A35">
        <w:fldChar w:fldCharType="end"/>
      </w:r>
      <w:r w:rsidR="001F5AEC">
        <w:t xml:space="preserve"> and the study approved by the </w:t>
      </w:r>
      <w:r w:rsidR="001F5AEC" w:rsidRPr="00491D88">
        <w:t xml:space="preserve">National Research Ethics Service </w:t>
      </w:r>
      <w:r w:rsidR="001F5AEC">
        <w:t xml:space="preserve">(NRES) </w:t>
      </w:r>
      <w:r w:rsidR="001F5AEC" w:rsidRPr="00491D88">
        <w:t>– North of Scotland Committee (reference 12/NS0042).</w:t>
      </w:r>
      <w:r w:rsidR="00DA4F9A">
        <w:t xml:space="preserve"> A project steering committee was established to provide oversight.</w:t>
      </w:r>
    </w:p>
    <w:p w14:paraId="75764D71" w14:textId="54E468E8" w:rsidR="00A53DBE" w:rsidRDefault="0048026A" w:rsidP="009E1101">
      <w:pPr>
        <w:pStyle w:val="Heading2"/>
        <w:numPr>
          <w:ilvl w:val="1"/>
          <w:numId w:val="5"/>
        </w:numPr>
        <w:spacing w:line="480" w:lineRule="auto"/>
        <w:ind w:left="426" w:hanging="426"/>
      </w:pPr>
      <w:r>
        <w:lastRenderedPageBreak/>
        <w:t>Achieving consensus amongst patients and heal</w:t>
      </w:r>
      <w:r w:rsidR="00D061A3">
        <w:t xml:space="preserve">thcare professionals on critically important </w:t>
      </w:r>
      <w:r>
        <w:t xml:space="preserve">outcomes </w:t>
      </w:r>
    </w:p>
    <w:p w14:paraId="5685EB8D" w14:textId="5FA5F52B" w:rsidR="00A53DBE" w:rsidRDefault="00A53DBE" w:rsidP="009E1101">
      <w:pPr>
        <w:spacing w:line="480" w:lineRule="auto"/>
      </w:pPr>
      <w:r>
        <w:t xml:space="preserve">The consensus building process was divided into two phases: </w:t>
      </w:r>
      <w:r w:rsidR="00E10D37">
        <w:t xml:space="preserve">(1) </w:t>
      </w:r>
      <w:r>
        <w:t xml:space="preserve">Delphi survey involving </w:t>
      </w:r>
      <w:r w:rsidR="00B97DD2">
        <w:t xml:space="preserve">prostate cancer </w:t>
      </w:r>
      <w:r w:rsidR="00E10D37">
        <w:t>patients in the UK, and healthcare professionals (HCP</w:t>
      </w:r>
      <w:r w:rsidR="00F4344E">
        <w:t>s</w:t>
      </w:r>
      <w:r w:rsidR="00E10D37">
        <w:t xml:space="preserve">) involved in the management of </w:t>
      </w:r>
      <w:r w:rsidR="00495635">
        <w:t>localised prostate cancer</w:t>
      </w:r>
      <w:r w:rsidR="00495635" w:rsidRPr="00351BBE">
        <w:t xml:space="preserve"> </w:t>
      </w:r>
      <w:r w:rsidR="00E10D37">
        <w:t xml:space="preserve">across the UK, Europe and the USA; and (2) </w:t>
      </w:r>
      <w:r w:rsidR="00AE1FE3">
        <w:t xml:space="preserve">formal </w:t>
      </w:r>
      <w:r w:rsidR="00E10D37">
        <w:t xml:space="preserve">consensus group meeting involving patients and HCPs. </w:t>
      </w:r>
    </w:p>
    <w:p w14:paraId="230BF7F9" w14:textId="77777777" w:rsidR="0048026A" w:rsidRDefault="00B968A5" w:rsidP="009E1101">
      <w:pPr>
        <w:pStyle w:val="Heading2"/>
        <w:numPr>
          <w:ilvl w:val="2"/>
          <w:numId w:val="5"/>
        </w:numPr>
        <w:spacing w:line="480" w:lineRule="auto"/>
      </w:pPr>
      <w:r>
        <w:t>Delphi survey</w:t>
      </w:r>
    </w:p>
    <w:p w14:paraId="2CCB2B16" w14:textId="34A45709" w:rsidR="00351865" w:rsidRDefault="007D3746" w:rsidP="009E1101">
      <w:pPr>
        <w:spacing w:line="480" w:lineRule="auto"/>
      </w:pPr>
      <w:r>
        <w:t xml:space="preserve">Delphi surveys are a well-recognised and increasingly-used consensus method for COS development. </w:t>
      </w:r>
      <w:r>
        <w:fldChar w:fldCharType="begin"/>
      </w:r>
      <w:r w:rsidR="00BA2847">
        <w:instrText xml:space="preserve"> ADDIN EN.CITE &lt;EndNote&gt;&lt;Cite&gt;&lt;Author&gt;Gorst&lt;/Author&gt;&lt;Year&gt;2016&lt;/Year&gt;&lt;RecNum&gt;893&lt;/RecNum&gt;&lt;DisplayText&gt;(21)&lt;/DisplayText&gt;&lt;record&gt;&lt;rec-number&gt;893&lt;/rec-number&gt;&lt;foreign-keys&gt;&lt;key app="EN" db-id="590r0wasf2pzfoewx2ov0599fx9fza0vxxpe" timestamp="1467018738"&gt;893&lt;/key&gt;&lt;/foreign-keys&gt;&lt;ref-type name="Journal Article"&gt;17&lt;/ref-type&gt;&lt;contributors&gt;&lt;authors&gt;&lt;author&gt;Gorst, S. L.&lt;/author&gt;&lt;author&gt;Gargon, E.&lt;/author&gt;&lt;author&gt;Clarke, M.&lt;/author&gt;&lt;author&gt;Blazeby, J. M.&lt;/author&gt;&lt;author&gt;Altman, D. G.&lt;/author&gt;&lt;author&gt;Williamson, P. R.&lt;/author&gt;&lt;/authors&gt;&lt;/contributors&gt;&lt;auth-address&gt;Department of Biostatistics, University of Liverpool, Liverpool, United Kingdom.Northern Ireland Network for Trials Methodology Research, Queen&amp;apos;s University Belfast, Belfast, United Kingdom.School of Social and Community Medicine, University of Bristol, and Division of Surgery, Head &amp;amp; Neck, University Hospitals NHS Foundation Trust, Bristol, United Kingdom.Centre for Statistics in Medicine, University of Oxford, Oxford, United Kingdom.&lt;/auth-address&gt;&lt;titles&gt;&lt;title&gt;Choosing Important Health Outcomes for Comparative Effectiveness Research: An Updated Review and User Survey&lt;/title&gt;&lt;secondary-title&gt;PLoS One&lt;/secondary-title&gt;&lt;alt-title&gt;PloS one&lt;/alt-title&gt;&lt;/titles&gt;&lt;periodical&gt;&lt;full-title&gt;PLOS ONE&lt;/full-title&gt;&lt;/periodical&gt;&lt;alt-periodical&gt;&lt;full-title&gt;PLOS ONE&lt;/full-title&gt;&lt;/alt-periodical&gt;&lt;pages&gt;e0146444&lt;/pages&gt;&lt;volume&gt;11&lt;/volume&gt;&lt;number&gt;1&lt;/number&gt;&lt;edition&gt;2016/01/20&lt;/edition&gt;&lt;dates&gt;&lt;year&gt;2016&lt;/year&gt;&lt;/dates&gt;&lt;isbn&gt;1932-6203&lt;/isbn&gt;&lt;accession-num&gt;26785121&lt;/accession-num&gt;&lt;urls&gt;&lt;related-urls&gt;&lt;url&gt;http://dx.doi.org/10.1371/journal.pone.0146444&lt;/url&gt;&lt;url&gt;https://www.ncbi.nlm.nih.gov/pmc/articles/PMC4718543/pdf/pone.0146444.pdf&lt;/url&gt;&lt;/related-urls&gt;&lt;/urls&gt;&lt;custom2&gt;PMC4718543&lt;/custom2&gt;&lt;electronic-resource-num&gt;10.1371/journal.pone.0146444&lt;/electronic-resource-num&gt;&lt;remote-database-provider&gt;NLM&lt;/remote-database-provider&gt;&lt;language&gt;eng&lt;/language&gt;&lt;/record&gt;&lt;/Cite&gt;&lt;/EndNote&gt;</w:instrText>
      </w:r>
      <w:r>
        <w:fldChar w:fldCharType="separate"/>
      </w:r>
      <w:r w:rsidR="00BA2847">
        <w:rPr>
          <w:noProof/>
        </w:rPr>
        <w:t>(21)</w:t>
      </w:r>
      <w:r>
        <w:fldChar w:fldCharType="end"/>
      </w:r>
      <w:r>
        <w:t xml:space="preserve">  </w:t>
      </w:r>
      <w:r w:rsidR="00E5182B">
        <w:t xml:space="preserve">A systematic review of </w:t>
      </w:r>
      <w:r w:rsidR="004B0DCE">
        <w:t xml:space="preserve">the literature was </w:t>
      </w:r>
      <w:r w:rsidR="00AE1FE3">
        <w:t xml:space="preserve">initially </w:t>
      </w:r>
      <w:r w:rsidR="004B0DCE">
        <w:t xml:space="preserve">performed </w:t>
      </w:r>
      <w:r w:rsidR="00E5182B">
        <w:t xml:space="preserve">to </w:t>
      </w:r>
      <w:r w:rsidR="004B0DCE">
        <w:t xml:space="preserve">ascertain </w:t>
      </w:r>
      <w:r w:rsidR="00AE1FE3">
        <w:t>the full range of outcomes that had previously been reported</w:t>
      </w:r>
      <w:r w:rsidR="00E5182B">
        <w:t xml:space="preserve"> in trials of interventions for </w:t>
      </w:r>
      <w:r w:rsidR="00495635">
        <w:t>localised prostate cancer</w:t>
      </w:r>
      <w:r w:rsidR="006A1097">
        <w:t>.</w:t>
      </w:r>
      <w:r w:rsidR="00735E88">
        <w:t xml:space="preserve"> </w:t>
      </w:r>
      <w:r w:rsidR="00735E88">
        <w:fldChar w:fldCharType="begin"/>
      </w:r>
      <w:r w:rsidR="00BA2847">
        <w:instrText xml:space="preserve"> ADDIN EN.CITE &lt;EndNote&gt;&lt;Cite&gt;&lt;Author&gt;Maclennan&lt;/Author&gt;&lt;Year&gt;2014&lt;/Year&gt;&lt;RecNum&gt;905&lt;/RecNum&gt;&lt;DisplayText&gt;(22)&lt;/DisplayText&gt;&lt;record&gt;&lt;rec-number&gt;905&lt;/rec-number&gt;&lt;foreign-keys&gt;&lt;key app="EN" db-id="590r0wasf2pzfoewx2ov0599fx9fza0vxxpe" timestamp="1474274388"&gt;905&lt;/key&gt;&lt;/foreign-keys&gt;&lt;ref-type name="Conference Paper"&gt;47&lt;/ref-type&gt;&lt;contributors&gt;&lt;authors&gt;&lt;author&gt;Maclennan, S. Lam, TBL. MacLennan, SJ. and N&amp;apos;Dow. J&lt;/author&gt;&lt;/authors&gt;&lt;/contributors&gt;&lt;titles&gt;&lt;title&gt;Developing a core outcome set for localised prostate cancer effectivenes trials: Study outline and early results&lt;/title&gt;&lt;secondary-title&gt;COMET III&lt;/secondary-title&gt;&lt;/titles&gt;&lt;dates&gt;&lt;year&gt;2014&lt;/year&gt;&lt;/dates&gt;&lt;pub-location&gt;Pontificia Università Lateranense , Rome, Italy&lt;/pub-location&gt;&lt;urls&gt;&lt;related-urls&gt;&lt;url&gt;http://www.comet-initiative.org/events/pastcomet/&lt;/url&gt;&lt;/related-urls&gt;&lt;/urls&gt;&lt;/record&gt;&lt;/Cite&gt;&lt;/EndNote&gt;</w:instrText>
      </w:r>
      <w:r w:rsidR="00735E88">
        <w:fldChar w:fldCharType="separate"/>
      </w:r>
      <w:r w:rsidR="00BA2847">
        <w:rPr>
          <w:noProof/>
        </w:rPr>
        <w:t>(22)</w:t>
      </w:r>
      <w:r w:rsidR="00735E88">
        <w:fldChar w:fldCharType="end"/>
      </w:r>
      <w:r w:rsidR="00E5182B">
        <w:t xml:space="preserve"> </w:t>
      </w:r>
      <w:r w:rsidR="00AE1FE3">
        <w:t xml:space="preserve">In </w:t>
      </w:r>
      <w:r w:rsidR="008414BC">
        <w:t>addition,</w:t>
      </w:r>
      <w:r w:rsidR="00E5182B">
        <w:t xml:space="preserve"> semi-structured interviews </w:t>
      </w:r>
      <w:r w:rsidR="00AE1FE3">
        <w:t xml:space="preserve">were conducted with a purposive sample of </w:t>
      </w:r>
      <w:r w:rsidR="00E5182B">
        <w:t>patients to</w:t>
      </w:r>
      <w:r w:rsidR="00D80B1E">
        <w:t xml:space="preserve"> </w:t>
      </w:r>
      <w:r w:rsidR="00AE1FE3">
        <w:t>identify any further potentially relevant outcomes</w:t>
      </w:r>
      <w:r w:rsidR="006A1097">
        <w:t>.</w:t>
      </w:r>
      <w:r w:rsidR="00E5182B">
        <w:t xml:space="preserve"> </w:t>
      </w:r>
      <w:r w:rsidR="00735E88">
        <w:fldChar w:fldCharType="begin"/>
      </w:r>
      <w:r w:rsidR="00BA2847">
        <w:instrText xml:space="preserve"> ADDIN EN.CITE &lt;EndNote&gt;&lt;Cite&gt;&lt;Author&gt;Maclennan&lt;/Author&gt;&lt;Year&gt;2014&lt;/Year&gt;&lt;RecNum&gt;905&lt;/RecNum&gt;&lt;DisplayText&gt;(22)&lt;/DisplayText&gt;&lt;record&gt;&lt;rec-number&gt;905&lt;/rec-number&gt;&lt;foreign-keys&gt;&lt;key app="EN" db-id="590r0wasf2pzfoewx2ov0599fx9fza0vxxpe" timestamp="1474274388"&gt;905&lt;/key&gt;&lt;/foreign-keys&gt;&lt;ref-type name="Conference Paper"&gt;47&lt;/ref-type&gt;&lt;contributors&gt;&lt;authors&gt;&lt;author&gt;Maclennan, S. Lam, TBL. MacLennan, SJ. and N&amp;apos;Dow. J&lt;/author&gt;&lt;/authors&gt;&lt;/contributors&gt;&lt;titles&gt;&lt;title&gt;Developing a core outcome set for localised prostate cancer effectivenes trials: Study outline and early results&lt;/title&gt;&lt;secondary-title&gt;COMET III&lt;/secondary-title&gt;&lt;/titles&gt;&lt;dates&gt;&lt;year&gt;2014&lt;/year&gt;&lt;/dates&gt;&lt;pub-location&gt;Pontificia Università Lateranense , Rome, Italy&lt;/pub-location&gt;&lt;urls&gt;&lt;related-urls&gt;&lt;url&gt;http://www.comet-initiative.org/events/pastcomet/&lt;/url&gt;&lt;/related-urls&gt;&lt;/urls&gt;&lt;/record&gt;&lt;/Cite&gt;&lt;/EndNote&gt;</w:instrText>
      </w:r>
      <w:r w:rsidR="00735E88">
        <w:fldChar w:fldCharType="separate"/>
      </w:r>
      <w:r w:rsidR="00BA2847">
        <w:rPr>
          <w:noProof/>
        </w:rPr>
        <w:t>(22)</w:t>
      </w:r>
      <w:r w:rsidR="00735E88">
        <w:fldChar w:fldCharType="end"/>
      </w:r>
      <w:r w:rsidR="00E5182B">
        <w:t xml:space="preserve"> </w:t>
      </w:r>
      <w:r w:rsidR="000D76EB">
        <w:t xml:space="preserve"> </w:t>
      </w:r>
      <w:r w:rsidR="00AE1FE3">
        <w:t>All identified</w:t>
      </w:r>
      <w:r w:rsidR="00D80B1E">
        <w:t xml:space="preserve"> </w:t>
      </w:r>
      <w:r w:rsidR="000D76EB" w:rsidRPr="000D76EB">
        <w:t>outcomes where entered into a bespoke online Delphi tool, written in C# using WebForms and a MySQL backend</w:t>
      </w:r>
      <w:r w:rsidR="006B0EE2">
        <w:t>.</w:t>
      </w:r>
      <w:r w:rsidR="00A41DE9">
        <w:t xml:space="preserve"> </w:t>
      </w:r>
      <w:r w:rsidR="00351865" w:rsidRPr="004B0DCE">
        <w:t>T</w:t>
      </w:r>
      <w:r w:rsidR="00E63169" w:rsidRPr="004B0DCE">
        <w:t xml:space="preserve">he </w:t>
      </w:r>
      <w:r w:rsidR="00AE1FE3">
        <w:t>full</w:t>
      </w:r>
      <w:r w:rsidR="00351865" w:rsidRPr="004B0DCE">
        <w:t xml:space="preserve"> list of outcomes </w:t>
      </w:r>
      <w:r w:rsidR="00AE1FE3">
        <w:t>included in the questionnaire (</w:t>
      </w:r>
      <w:r w:rsidR="004B0DCE" w:rsidRPr="004B0DCE">
        <w:t>and their definitions</w:t>
      </w:r>
      <w:r w:rsidR="00AE1FE3">
        <w:t>)</w:t>
      </w:r>
      <w:r w:rsidR="00351865" w:rsidRPr="004B0DCE">
        <w:t xml:space="preserve"> is</w:t>
      </w:r>
      <w:r w:rsidR="004B0DCE" w:rsidRPr="004B0DCE">
        <w:t xml:space="preserve"> </w:t>
      </w:r>
      <w:r w:rsidR="00B976C7">
        <w:t xml:space="preserve">shown </w:t>
      </w:r>
      <w:r w:rsidR="004B0DCE" w:rsidRPr="004B0DCE">
        <w:t xml:space="preserve">in </w:t>
      </w:r>
      <w:r w:rsidR="004B0DCE" w:rsidRPr="00200360">
        <w:t>Appendix 1</w:t>
      </w:r>
      <w:r w:rsidR="00C5128C" w:rsidRPr="00200360">
        <w:t>.</w:t>
      </w:r>
      <w:r w:rsidR="00C5128C">
        <w:t xml:space="preserve"> </w:t>
      </w:r>
      <w:r w:rsidR="00AE1FE3">
        <w:t xml:space="preserve">Survey participants </w:t>
      </w:r>
      <w:r w:rsidR="0034517B">
        <w:t>rated</w:t>
      </w:r>
      <w:r w:rsidR="00AE1FE3">
        <w:t xml:space="preserve"> each of the items’ importance for decision-making</w:t>
      </w:r>
      <w:r w:rsidR="00B97DD2">
        <w:t>.</w:t>
      </w:r>
    </w:p>
    <w:p w14:paraId="7EAC049C" w14:textId="70333C3D" w:rsidR="00F80F07" w:rsidRDefault="000D76EB" w:rsidP="009E1101">
      <w:pPr>
        <w:spacing w:line="480" w:lineRule="auto"/>
      </w:pPr>
      <w:r>
        <w:t xml:space="preserve">Patients and HCPs were chosen </w:t>
      </w:r>
      <w:r w:rsidR="005605A7">
        <w:t xml:space="preserve">because they are important stakeholders in the management of </w:t>
      </w:r>
      <w:r w:rsidR="00456526">
        <w:t>localised prostate cancer</w:t>
      </w:r>
      <w:r w:rsidR="005605A7">
        <w:t xml:space="preserve">. </w:t>
      </w:r>
      <w:r w:rsidR="00D4767B">
        <w:t xml:space="preserve">Participants from the UK were primarily targeted due to feasibility and resource issues. </w:t>
      </w:r>
      <w:r w:rsidR="00257CC2">
        <w:t xml:space="preserve">Patients were eligible if they had been treated or managed for </w:t>
      </w:r>
      <w:r w:rsidR="00456526">
        <w:t>localised prostate</w:t>
      </w:r>
      <w:r w:rsidR="00495635">
        <w:t xml:space="preserve"> cancer</w:t>
      </w:r>
      <w:r w:rsidR="0034517B">
        <w:t xml:space="preserve"> and</w:t>
      </w:r>
      <w:r w:rsidR="00C5128C">
        <w:t xml:space="preserve"> were identified through the</w:t>
      </w:r>
      <w:r w:rsidR="004949D4">
        <w:t xml:space="preserve"> UK</w:t>
      </w:r>
      <w:r w:rsidR="00B976C7">
        <w:t>-</w:t>
      </w:r>
      <w:r w:rsidR="004949D4">
        <w:t>based</w:t>
      </w:r>
      <w:r w:rsidR="00C5128C">
        <w:t xml:space="preserve"> UCAN charity</w:t>
      </w:r>
      <w:r w:rsidR="004949D4">
        <w:t>’s</w:t>
      </w:r>
      <w:r w:rsidR="00C5128C">
        <w:t xml:space="preserve"> prospective patient database</w:t>
      </w:r>
      <w:r w:rsidR="00170A89">
        <w:t xml:space="preserve"> </w:t>
      </w:r>
      <w:r w:rsidR="00170A89">
        <w:fldChar w:fldCharType="begin"/>
      </w:r>
      <w:r w:rsidR="00BA2847">
        <w:instrText xml:space="preserve"> ADDIN EN.CITE &lt;EndNote&gt;&lt;Cite&gt;&lt;Year&gt;2016&lt;/Year&gt;&lt;RecNum&gt;559&lt;/RecNum&gt;&lt;DisplayText&gt;(23)&lt;/DisplayText&gt;&lt;record&gt;&lt;rec-number&gt;559&lt;/rec-number&gt;&lt;foreign-keys&gt;&lt;key app="EN" db-id="590r0wasf2pzfoewx2ov0599fx9fza0vxxpe" timestamp="1452095209"&gt;559&lt;/key&gt;&lt;/foreign-keys&gt;&lt;ref-type name="Web Page"&gt;12&lt;/ref-type&gt;&lt;contributors&gt;&lt;/contributors&gt;&lt;titles&gt;&lt;title&gt;UCAN Urological Cancer Charity&lt;/title&gt;&lt;/titles&gt;&lt;dates&gt;&lt;year&gt;2016&lt;/year&gt;&lt;/dates&gt;&lt;urls&gt;&lt;related-urls&gt;&lt;url&gt;http://www.ucanhelp.org.uk/&lt;/url&gt;&lt;/related-urls&gt;&lt;/urls&gt;&lt;/record&gt;&lt;/Cite&gt;&lt;/EndNote&gt;</w:instrText>
      </w:r>
      <w:r w:rsidR="00170A89">
        <w:fldChar w:fldCharType="separate"/>
      </w:r>
      <w:r w:rsidR="00BA2847">
        <w:rPr>
          <w:noProof/>
        </w:rPr>
        <w:t>(23)</w:t>
      </w:r>
      <w:r w:rsidR="00170A89">
        <w:fldChar w:fldCharType="end"/>
      </w:r>
      <w:r w:rsidR="00C5128C">
        <w:t xml:space="preserve"> and through </w:t>
      </w:r>
      <w:r w:rsidR="007D7C40">
        <w:t xml:space="preserve">prostate cancer </w:t>
      </w:r>
      <w:r w:rsidR="00E90195" w:rsidRPr="00E90195">
        <w:t>support groups registered in the UK and listed on the National Federation of Prostate Cancer Support Groups</w:t>
      </w:r>
      <w:r w:rsidR="004949D4">
        <w:t>’</w:t>
      </w:r>
      <w:r w:rsidR="00E90195" w:rsidRPr="00E90195">
        <w:t xml:space="preserve"> website</w:t>
      </w:r>
      <w:r w:rsidR="004949D4">
        <w:t>.</w:t>
      </w:r>
      <w:r w:rsidR="00A917D9">
        <w:t xml:space="preserve"> </w:t>
      </w:r>
      <w:r w:rsidR="00A917D9">
        <w:fldChar w:fldCharType="begin"/>
      </w:r>
      <w:r w:rsidR="00BA2847">
        <w:instrText xml:space="preserve"> ADDIN EN.CITE &lt;EndNote&gt;&lt;Cite&gt;&lt;Author&gt;NFPCwebsite&lt;/Author&gt;&lt;RecNum&gt;650&lt;/RecNum&gt;&lt;DisplayText&gt;(24)&lt;/DisplayText&gt;&lt;record&gt;&lt;rec-number&gt;650&lt;/rec-number&gt;&lt;foreign-keys&gt;&lt;key app="EN" db-id="590r0wasf2pzfoewx2ov0599fx9fza0vxxpe" timestamp="1457016090"&gt;650&lt;/key&gt;&lt;/foreign-keys&gt;&lt;ref-type name="Web Page"&gt;12&lt;/ref-type&gt;&lt;contributors&gt;&lt;authors&gt;&lt;author&gt;NFPCwebsite&lt;/author&gt;&lt;/authors&gt;&lt;/contributors&gt;&lt;titles&gt;&lt;title&gt;National Federation of Prostate Cancer Support Groups&lt;/title&gt;&lt;/titles&gt;&lt;volume&gt;2016&lt;/volume&gt;&lt;number&gt;3/3/2016&lt;/number&gt;&lt;keywords&gt;&lt;keyword&gt;and conditions&lt;/keyword&gt;&lt;/keywords&gt;&lt;dates&gt;&lt;/dates&gt;&lt;urls&gt;&lt;related-urls&gt;&lt;url&gt;http://www.tackleprostate.org/member-organisations.php&lt;/url&gt;&lt;/related-urls&gt;&lt;/urls&gt;&lt;/record&gt;&lt;/Cite&gt;&lt;/EndNote&gt;</w:instrText>
      </w:r>
      <w:r w:rsidR="00A917D9">
        <w:fldChar w:fldCharType="separate"/>
      </w:r>
      <w:r w:rsidR="00BA2847">
        <w:rPr>
          <w:noProof/>
        </w:rPr>
        <w:t>(24)</w:t>
      </w:r>
      <w:r w:rsidR="00A917D9">
        <w:fldChar w:fldCharType="end"/>
      </w:r>
      <w:r w:rsidR="007D7C40">
        <w:t xml:space="preserve"> HCPs were identified through the </w:t>
      </w:r>
      <w:r w:rsidR="00EE6F12">
        <w:t xml:space="preserve">following membership directories and websites: </w:t>
      </w:r>
      <w:r w:rsidR="007D7C40">
        <w:t xml:space="preserve">British Association of Urological Surgeons (BAUS), </w:t>
      </w:r>
      <w:r w:rsidR="00EE6F12">
        <w:t xml:space="preserve">British Association of Urological Nurses (BAUN), </w:t>
      </w:r>
      <w:proofErr w:type="gramStart"/>
      <w:r w:rsidR="0034517B">
        <w:t>European</w:t>
      </w:r>
      <w:proofErr w:type="gramEnd"/>
      <w:r w:rsidR="00EE6F12">
        <w:t xml:space="preserve"> Society for Medical Oncology (ESMO), American Society of Clinical Oncology (ASCO), European Association of Urology Guidelines Office, and </w:t>
      </w:r>
      <w:r w:rsidR="004949D4">
        <w:t xml:space="preserve">the </w:t>
      </w:r>
      <w:r w:rsidR="00EE6F12">
        <w:t>Cochrane Urology</w:t>
      </w:r>
      <w:r w:rsidR="004949D4">
        <w:t xml:space="preserve"> group</w:t>
      </w:r>
      <w:r w:rsidR="00EE6F12">
        <w:t xml:space="preserve">. </w:t>
      </w:r>
      <w:r w:rsidR="00AE1FE3">
        <w:t xml:space="preserve">Purposive sampling was undertaken, covering different </w:t>
      </w:r>
      <w:r w:rsidR="00AE1FE3">
        <w:lastRenderedPageBreak/>
        <w:t>treatments, age and time since treatment for</w:t>
      </w:r>
      <w:r w:rsidR="00EE6F12">
        <w:t xml:space="preserve"> patients</w:t>
      </w:r>
      <w:r w:rsidR="00AE1FE3">
        <w:t>,</w:t>
      </w:r>
      <w:r w:rsidR="00EE6F12">
        <w:t xml:space="preserve"> and </w:t>
      </w:r>
      <w:r w:rsidR="00AE1FE3">
        <w:t>type of HCP (urologist, oncologist, or cancer nurse specialist) and area of expertise (robotic or laparoscopic radical prostatectomy, ablative therapy, external beam radiotherapy, brachytherapy, and active surveillance)</w:t>
      </w:r>
      <w:r w:rsidR="002B35A2">
        <w:t xml:space="preserve">. </w:t>
      </w:r>
      <w:r w:rsidR="00AE1FE3">
        <w:t xml:space="preserve"> </w:t>
      </w:r>
      <w:r w:rsidR="003136E5">
        <w:t>15</w:t>
      </w:r>
      <w:r w:rsidR="005F63B2">
        <w:t>3</w:t>
      </w:r>
      <w:r w:rsidR="00EE6F12">
        <w:t xml:space="preserve"> patients and </w:t>
      </w:r>
      <w:r w:rsidR="005F63B2">
        <w:t>110</w:t>
      </w:r>
      <w:r w:rsidR="00170A89">
        <w:t xml:space="preserve"> </w:t>
      </w:r>
      <w:r w:rsidR="00EE6F12">
        <w:t>HCPs</w:t>
      </w:r>
      <w:r w:rsidR="002B35A2">
        <w:t xml:space="preserve"> </w:t>
      </w:r>
      <w:r w:rsidR="00DA4F9A">
        <w:t>were</w:t>
      </w:r>
      <w:r w:rsidR="00EE6F12">
        <w:t xml:space="preserve"> invited, with</w:t>
      </w:r>
      <w:r w:rsidR="00DA4F9A">
        <w:t xml:space="preserve"> an</w:t>
      </w:r>
      <w:r w:rsidR="00EE6F12">
        <w:t xml:space="preserve"> anticipated </w:t>
      </w:r>
      <w:r w:rsidR="006929B7">
        <w:t>completion</w:t>
      </w:r>
      <w:r w:rsidR="00EE6F12">
        <w:t xml:space="preserve"> rate of 50%. </w:t>
      </w:r>
      <w:r w:rsidR="00F80F07">
        <w:t>Informed consent was presumed if participants registered to take part in the online survey.</w:t>
      </w:r>
    </w:p>
    <w:p w14:paraId="2839C2AB" w14:textId="506ED82A" w:rsidR="00F80F07" w:rsidRDefault="00DA4F9A" w:rsidP="009E1101">
      <w:pPr>
        <w:spacing w:line="480" w:lineRule="auto"/>
      </w:pPr>
      <w:r>
        <w:t xml:space="preserve">The questionnaires </w:t>
      </w:r>
      <w:r w:rsidR="008F11B3">
        <w:t>and participant information sheets w</w:t>
      </w:r>
      <w:r>
        <w:t xml:space="preserve">ere </w:t>
      </w:r>
      <w:r w:rsidR="00351865">
        <w:t xml:space="preserve">assessed for face validity in a focus group with </w:t>
      </w:r>
      <w:r w:rsidR="008F11B3">
        <w:t>6 patients and 5 HCPs</w:t>
      </w:r>
      <w:r w:rsidR="00351865">
        <w:t>.</w:t>
      </w:r>
      <w:r w:rsidR="008F11B3">
        <w:t xml:space="preserve"> </w:t>
      </w:r>
      <w:r>
        <w:t>Three iterative rounds were planned, and after round</w:t>
      </w:r>
      <w:r w:rsidR="00351865">
        <w:t xml:space="preserve"> one,</w:t>
      </w:r>
      <w:r>
        <w:t xml:space="preserve"> participants were </w:t>
      </w:r>
      <w:r w:rsidR="00351865">
        <w:t xml:space="preserve">reminded of their own scores and </w:t>
      </w:r>
      <w:r>
        <w:t>provided with feedback from</w:t>
      </w:r>
      <w:r w:rsidR="00D035F8">
        <w:t xml:space="preserve"> within their own groups and</w:t>
      </w:r>
      <w:r w:rsidR="00351865">
        <w:t>/or</w:t>
      </w:r>
      <w:r w:rsidR="00D035F8">
        <w:t xml:space="preserve"> from the other groups</w:t>
      </w:r>
      <w:r w:rsidR="00E954E9">
        <w:t xml:space="preserve">. </w:t>
      </w:r>
      <w:r w:rsidR="00D035F8">
        <w:t xml:space="preserve">Participants had the opportunity to </w:t>
      </w:r>
      <w:r w:rsidR="008C5044">
        <w:t xml:space="preserve">revise their score, or </w:t>
      </w:r>
      <w:r w:rsidR="00D035F8">
        <w:t xml:space="preserve">add further items </w:t>
      </w:r>
      <w:r w:rsidR="00D62E10">
        <w:t>i</w:t>
      </w:r>
      <w:r w:rsidR="00D035F8">
        <w:t xml:space="preserve">nto the survey for incorporation in the following round. </w:t>
      </w:r>
      <w:r w:rsidR="00BE04AB">
        <w:t xml:space="preserve">No items were dropped between rounds. </w:t>
      </w:r>
      <w:r w:rsidR="00D035F8">
        <w:t xml:space="preserve">Participants were asked to score the importance of each outcome listed </w:t>
      </w:r>
      <w:r w:rsidR="00B976C7">
        <w:t xml:space="preserve">on </w:t>
      </w:r>
      <w:r w:rsidR="00D62E10">
        <w:t>a</w:t>
      </w:r>
      <w:r w:rsidR="00140F44">
        <w:t xml:space="preserve"> </w:t>
      </w:r>
      <w:r w:rsidR="00567A42">
        <w:t xml:space="preserve">9-point </w:t>
      </w:r>
      <w:r w:rsidR="00140F44">
        <w:t xml:space="preserve">scale </w:t>
      </w:r>
      <w:r w:rsidR="00D62E10">
        <w:t>adapted from GRADE</w:t>
      </w:r>
      <w:r w:rsidR="004D2A93">
        <w:t xml:space="preserve"> </w:t>
      </w:r>
      <w:r w:rsidR="004D2A93">
        <w:fldChar w:fldCharType="begin"/>
      </w:r>
      <w:r w:rsidR="00BA2847">
        <w:instrText xml:space="preserve"> ADDIN EN.CITE &lt;EndNote&gt;&lt;Cite&gt;&lt;Author&gt;Guyatt&lt;/Author&gt;&lt;Year&gt;2008&lt;/Year&gt;&lt;RecNum&gt;683&lt;/RecNum&gt;&lt;DisplayText&gt;(25)&lt;/DisplayText&gt;&lt;record&gt;&lt;rec-number&gt;683&lt;/rec-number&gt;&lt;foreign-keys&gt;&lt;key app="EN" db-id="590r0wasf2pzfoewx2ov0599fx9fza0vxxpe" timestamp="1460389077"&gt;683&lt;/key&gt;&lt;/foreign-keys&gt;&lt;ref-type name="Journal Article"&gt;17&lt;/ref-type&gt;&lt;contributors&gt;&lt;authors&gt;&lt;author&gt;Gordon H Guyatt&lt;/author&gt;&lt;author&gt;Andrew D Oxman&lt;/author&gt;&lt;author&gt;Regina Kunz&lt;/author&gt;&lt;author&gt;Gunn E Vist&lt;/author&gt;&lt;author&gt;Yngve Falck-Ytter&lt;/author&gt;&lt;author&gt;Holger J Schünemann&lt;/author&gt;&lt;/authors&gt;&lt;/contributors&gt;&lt;titles&gt;&lt;title&gt;What is “quality of evidence” and why is it important to clinicians?&lt;/title&gt;&lt;/titles&gt;&lt;dates&gt;&lt;year&gt;2008&lt;/year&gt;&lt;pub-dates&gt;&lt;date&gt;2008-05-01T22:01+00:00&lt;/date&gt;&lt;/pub-dates&gt;&lt;/dates&gt;&lt;publisher&gt;British Medical Journal Publishing Group&lt;/publisher&gt;&lt;urls&gt;&lt;related-urls&gt;&lt;url&gt;http://www.bmj.com/content/336/7651/995.extract?maxtoshow=&amp;amp;HITS=10&amp;amp;hits=10&amp;amp;RESULTFORMAT=1&amp;amp;author1=guyatt&amp;amp;andorexacttitle=and&amp;amp;andorexacttitleabs=and&amp;amp;andorexactfulltext=and&amp;amp;searchid=1&amp;amp;FIRSTINDEX=0&amp;amp;sortspec=relevance&amp;amp;resourcetype=HWCIT&lt;/url&gt;&lt;/related-urls&gt;&lt;/urls&gt;&lt;electronic-resource-num&gt;10.1136/bmj.39490.551019.BE&lt;/electronic-resource-num&gt;&lt;language&gt;en&lt;/language&gt;&lt;/record&gt;&lt;/Cite&gt;&lt;/EndNote&gt;</w:instrText>
      </w:r>
      <w:r w:rsidR="004D2A93">
        <w:fldChar w:fldCharType="separate"/>
      </w:r>
      <w:r w:rsidR="00BA2847">
        <w:rPr>
          <w:noProof/>
        </w:rPr>
        <w:t>(25)</w:t>
      </w:r>
      <w:r w:rsidR="004D2A93">
        <w:fldChar w:fldCharType="end"/>
      </w:r>
      <w:r w:rsidR="00B62CF9">
        <w:t xml:space="preserve"> </w:t>
      </w:r>
      <w:r w:rsidR="00D035F8">
        <w:t>(i.e. 1-3 = not important; 4-6 = i</w:t>
      </w:r>
      <w:r w:rsidR="00D061A3">
        <w:t>mportant</w:t>
      </w:r>
      <w:r w:rsidR="00D035F8">
        <w:t xml:space="preserve">; 7-9 = critical; </w:t>
      </w:r>
      <w:r w:rsidR="00D33D62">
        <w:t xml:space="preserve">together with </w:t>
      </w:r>
      <w:r w:rsidR="00D035F8">
        <w:t>an ‘unable to score’ option)</w:t>
      </w:r>
      <w:r w:rsidR="00140F44">
        <w:t>.</w:t>
      </w:r>
    </w:p>
    <w:p w14:paraId="1D34BFAF" w14:textId="517E0BBD" w:rsidR="00C5128C" w:rsidRDefault="008C5044" w:rsidP="009E1101">
      <w:pPr>
        <w:spacing w:line="480" w:lineRule="auto"/>
      </w:pPr>
      <w:r>
        <w:t xml:space="preserve">Descriptive statistics were used to summarise the results of each round, including the percentage of participants scoring </w:t>
      </w:r>
      <w:r w:rsidR="00F6152A">
        <w:t xml:space="preserve">each of 1-9 for </w:t>
      </w:r>
      <w:r>
        <w:t>the outcome.</w:t>
      </w:r>
      <w:r w:rsidR="00B65D7A">
        <w:t xml:space="preserve"> The results for each stakeholder group were analysed and presented separately in each round.</w:t>
      </w:r>
      <w:r>
        <w:t xml:space="preserve"> </w:t>
      </w:r>
      <w:r w:rsidR="00EF78A2">
        <w:t xml:space="preserve">After the final round, items scored as critical (i.e. 7-9) by ≥70% of </w:t>
      </w:r>
      <w:r w:rsidR="00A27D80">
        <w:t xml:space="preserve">patients and HCPs separately </w:t>
      </w:r>
      <w:r w:rsidR="003136E5">
        <w:t>AND</w:t>
      </w:r>
      <w:r w:rsidR="00EF78A2">
        <w:t xml:space="preserve"> not important (i.e. 1-3) by &lt;15% of </w:t>
      </w:r>
      <w:r w:rsidR="00A27D80">
        <w:t xml:space="preserve">patients and HCPs separately </w:t>
      </w:r>
      <w:r>
        <w:t>we</w:t>
      </w:r>
      <w:r w:rsidR="00EF78A2">
        <w:t xml:space="preserve">re eligible for inclusion in </w:t>
      </w:r>
      <w:r>
        <w:t xml:space="preserve">a </w:t>
      </w:r>
      <w:r w:rsidR="00EF78A2">
        <w:t>preliminary core outcome set</w:t>
      </w:r>
      <w:r>
        <w:t xml:space="preserve"> (</w:t>
      </w:r>
      <w:r w:rsidR="00CF756C">
        <w:t>i.e. ‘consensus in’ outcomes</w:t>
      </w:r>
      <w:r>
        <w:t>)</w:t>
      </w:r>
      <w:r w:rsidR="00EF78A2">
        <w:t xml:space="preserve">. Conversely, items scored as not important (i.e. 1-3) by </w:t>
      </w:r>
      <w:r w:rsidR="00EF78A2" w:rsidRPr="00EF78A2">
        <w:t xml:space="preserve">≥70% of </w:t>
      </w:r>
      <w:r w:rsidR="00A27D80">
        <w:t xml:space="preserve">patients and HCPs separately </w:t>
      </w:r>
      <w:r w:rsidR="00EF78A2" w:rsidRPr="00EF78A2">
        <w:t xml:space="preserve">and </w:t>
      </w:r>
      <w:r w:rsidR="00EF78A2">
        <w:t xml:space="preserve">critical </w:t>
      </w:r>
      <w:r w:rsidR="00EF78A2" w:rsidRPr="00EF78A2">
        <w:t>(</w:t>
      </w:r>
      <w:r w:rsidR="00EF78A2">
        <w:t>7-9</w:t>
      </w:r>
      <w:r w:rsidR="00EF78A2" w:rsidRPr="00EF78A2">
        <w:t xml:space="preserve">) </w:t>
      </w:r>
      <w:r w:rsidR="00EF78A2">
        <w:t xml:space="preserve">by </w:t>
      </w:r>
      <w:r w:rsidR="00EF78A2" w:rsidRPr="00EF78A2">
        <w:t xml:space="preserve">&lt;15% of </w:t>
      </w:r>
      <w:r w:rsidR="00A27D80">
        <w:t xml:space="preserve">patients and HCPs separately </w:t>
      </w:r>
      <w:r>
        <w:t>were</w:t>
      </w:r>
      <w:r w:rsidR="00EF78A2">
        <w:t xml:space="preserve"> excluded</w:t>
      </w:r>
      <w:r>
        <w:t xml:space="preserve"> from further analysis</w:t>
      </w:r>
      <w:r w:rsidR="00CF756C">
        <w:t xml:space="preserve"> (i.e. ‘consensus out’ outcomes)</w:t>
      </w:r>
      <w:r w:rsidR="00EF78A2">
        <w:t xml:space="preserve">. All other outcomes </w:t>
      </w:r>
      <w:r>
        <w:t>were</w:t>
      </w:r>
      <w:r w:rsidR="00EF78A2">
        <w:t xml:space="preserve"> class</w:t>
      </w:r>
      <w:r>
        <w:t>ifi</w:t>
      </w:r>
      <w:r w:rsidR="00EF78A2">
        <w:t>ed as ‘equivocal’</w:t>
      </w:r>
      <w:r w:rsidR="004B5550">
        <w:t xml:space="preserve">. </w:t>
      </w:r>
      <w:r w:rsidR="00941C6A">
        <w:t xml:space="preserve">These scoring thresholds were based prior COS projects. </w:t>
      </w:r>
      <w:r w:rsidR="00941C6A">
        <w:fldChar w:fldCharType="begin">
          <w:fldData xml:space="preserve">PEVuZE5vdGU+PENpdGU+PEF1dGhvcj5CcnVjZTwvQXV0aG9yPjxZZWFyPjIwMTU8L1llYXI+PFJl
Y051bT42NDY8L1JlY051bT48RGlzcGxheVRleHQ+KDI2LTI4KTwvRGlzcGxheVRleHQ+PHJlY29y
ZD48cmVjLW51bWJlcj42NDY8L3JlYy1udW1iZXI+PGZvcmVpZ24ta2V5cz48a2V5IGFwcD0iRU4i
IGRiLWlkPSI1OTByMHdhc2YycHpmb2V3eDJvdjA1OTlmeDlmemEwdnh4cGUiIHRpbWVzdGFtcD0i
MTQ1NjkzMDEzMSI+NjQ2PC9rZXk+PC9mb3JlaWduLWtleXM+PHJlZi10eXBlIG5hbWU9IkpvdXJu
YWwgQXJ0aWNsZSI+MTc8L3JlZi10eXBlPjxjb250cmlidXRvcnM+PGF1dGhvcnM+PGF1dGhvcj5J
YWluIEJydWNlPC9hdXRob3I+PGF1dGhvcj5OaWNvbGEgSGFybWFuPC9hdXRob3I+PGF1dGhvcj5Q
YXVsYSBXaWxsaWFtc29uPC9hdXRob3I+PGF1dGhvcj5TdGVwaGFuaWUgVGllcm5leTwvYXV0aG9y
PjxhdXRob3I+UGV0ZXIgQ2FsbGVyeTwvYXV0aG9yPjxhdXRob3I+U3llZCBNb2hpdWRkaW48L2F1
dGhvcj48YXV0aG9yPkthdGhlcmluZSBQYXluZTwvYXV0aG9yPjxhdXRob3I+RWxpc2FiZXRoIEZl
bndpY2s8L2F1dGhvcj48YXV0aG9yPkphbWllIEtpcmtoYW08L2F1dGhvcj48YXV0aG9yPktldmlu
IE/igJlCcmllbjwvYXV0aG9yPjwvYXV0aG9ycz48L2NvbnRyaWJ1dG9ycz48dGl0bGVzPjx0aXRs
ZT5UaGUgbWFuYWdlbWVudCBvZiBPdGl0aXMgTWVkaWEgd2l0aCBFZmZ1c2lvbiBpbiBjaGlsZHJl
biB3aXRoIGNsZWZ0IHBhbGF0ZSAobU9NRW50KTogYSBmZWFzaWJpbGl0eSBzdHVkeSBhbmQgZWNv
bm9taWMgZXZhbHVhdGlvbjwvdGl0bGU+PC90aXRsZXM+PGRhdGVzPjx5ZWFyPjIwMTU8L3llYXI+
PHB1Yi1kYXRlcz48ZGF0ZT4yMDE1LzA4PC9kYXRlPjwvcHViLWRhdGVzPjwvZGF0ZXM+PHB1Ymxp
c2hlcj5OSUhSIEpvdXJuYWxzIExpYnJhcnk8L3B1Ymxpc2hlcj48d29yay10eXBlPlRleHQ8L3dv
cmstdHlwZT48dXJscz48cmVsYXRlZC11cmxzPjx1cmw+aHR0cDovL3d3dy5uY2JpLm5sbS5uaWgu
Z292L3B1Ym1lZC88L3VybD48L3JlbGF0ZWQtdXJscz48L3VybHM+PGVsZWN0cm9uaWMtcmVzb3Vy
Y2UtbnVtPmh0dHA6Ly93d3cubmNiaS5ubG0ubmloLmdvdi9ib29rcy9OQkszMTE0MzMvPC9lbGVj
dHJvbmljLXJlc291cmNlLW51bT48bGFuZ3VhZ2U+ZW48L2xhbmd1YWdlPjwvcmVjb3JkPjwvQ2l0
ZT48Q2l0ZT48QXV0aG9yPk1jTmFpcjwvQXV0aG9yPjxZZWFyPjIwMTY8L1llYXI+PFJlY051bT45
Mzc8L1JlY051bT48cmVjb3JkPjxyZWMtbnVtYmVyPjkzNzwvcmVjLW51bWJlcj48Zm9yZWlnbi1r
ZXlzPjxrZXkgYXBwPSJFTiIgZGItaWQ9IjU5MHIwd2FzZjJwemZvZXd4Mm92MDU5OWZ4OWZ6YTB2
eHhwZSIgdGltZXN0YW1wPSIxNDc5ODE2MjQ0Ij45Mzc8L2tleT48L2ZvcmVpZ24ta2V5cz48cmVm
LXR5cGUgbmFtZT0iSm91cm5hbCBBcnRpY2xlIj4xNzwvcmVmLXR5cGU+PGNvbnRyaWJ1dG9ycz48
YXV0aG9ycz48YXV0aG9yPk1jTmFpciwgQS4gRy48L2F1dGhvcj48YXV0aG9yPldoaXN0YW5jZSwg
Ui4gTi48L2F1dGhvcj48YXV0aG9yPkZvcnN5dGhlLCBSLiBPLjwvYXV0aG9yPjxhdXRob3I+TWFj
ZWZpZWxkLCBSLjwvYXV0aG9yPjxhdXRob3I+UmVlcywgSi48L2F1dGhvcj48YXV0aG9yPlB1bGx5
YmxhbmssIEEuIE0uPC9hdXRob3I+PGF1dGhvcj5BdmVyeSwgSy4gTi48L2F1dGhvcj48YXV0aG9y
PkJyb29rZXMsIFMuIFQuPC9hdXRob3I+PGF1dGhvcj5UaG9tYXMsIE0uIEcuPC9hdXRob3I+PGF1
dGhvcj5TeWx2ZXN0ZXIsIFAuIEEuPC9hdXRob3I+PGF1dGhvcj5SdXNzZWxsLCBBLjwvYXV0aG9y
PjxhdXRob3I+T2xpdmVyLCBBLjwvYXV0aG9yPjxhdXRob3I+TW9ydG9uLCBELjwvYXV0aG9yPjxh
dXRob3I+S2VubmVkeSwgUi48L2F1dGhvcj48YXV0aG9yPkpheW5lLCBELiBHLjwvYXV0aG9yPjxh
dXRob3I+SHV4dGFibGUsIFIuPC9hdXRob3I+PGF1dGhvcj5IYWNrZXR0LCBSLjwvYXV0aG9yPjxh
dXRob3I+RHV0dG9uLCBTLiBKLjwvYXV0aG9yPjxhdXRob3I+Q29sZW1hbiwgTS4gRy48L2F1dGhv
cj48YXV0aG9yPkNhcmQsIE0uPC9hdXRob3I+PGF1dGhvcj5Ccm93biwgSi48L2F1dGhvcj48YXV0
aG9yPkJsYXplYnksIEouIE0uPC9hdXRob3I+PC9hdXRob3JzPjwvY29udHJpYnV0b3JzPjxhdXRo
LWFkZHJlc3M+Q2VudHJlIGZvciBTdXJnaWNhbCBSZXNlYXJjaCwgU2Nob29sIG9mIFNvY2lhbCBh
bmQgQ29tbXVuaXR5IE1lZGljaW5lLCBVbml2ZXJzaXR5IG9mIEJyaXN0b2wsIEJyaXN0b2wsIFVu
aXRlZCBLaW5nZG9tLlNldmVybiBTY2hvb2wgb2YgU3VyZ2VyeSwgQnJpc3RvbCwgVW5pdGVkIEtp
bmdkb20uRGl2aXNpb24gb2YgU3VyZ2VyeSBIZWFkIGFuZCBOZWNrLCBVbml2ZXJzaXR5IEhvc3Bp
dGFscyBCcmlzdG9sIE5IUyBGb3VuZGF0aW9uIFRydXN0LCBCcmlzdG9sLCBVbml0ZWQgS2luZ2Rv
bS5EZXBhcnRtZW50IG9mIEdlbmVyYWwgU3VyZ2VyeSwgTm9ydGggQnJpc3RvbCBOSFMgVHJ1c3Qs
IEJyaXN0b2wsIFVuaXRlZCBLaW5nZG9tLkNvbG9yZWN0YWwgQ29uc3VtZXIgTGlhaXNvbiBHcm91
cCwgTmF0aW9uYWwgQ2FuY2VyIFJlc2VhcmNoIEluc3RpdHV0ZSwgTG9uZG9uLCBVbml0ZWQgS2lu
Z2RvbS5BY2FkZW1pYyBEZXBhcnRtZW50IG9mIFN1cmdlcnksIFVuaXZlcnNpdHkgb2YgQmlybWlu
Z2hhbSwgQmlybWluZ2hhbSwgVW5pdGVkIEtpbmdkb20uRGVwYXJ0bWVudCBvZiBTdXJnZXJ5LCBT
dCBNYXJrJmFwb3M7cyBIb3NwaXRhbCBhbmQgQWNhZGVtaWMgSW5zdGl0dXRlLCBIYXJyb3csIFVu
aXRlZCBLaW5nZG9tLkFjYWRlbWljIFN1cmdpY2FsIFVuaXQsIFN0IEphbWVzJmFwb3M7IFVuaXZl
cnNpdHkgSG9zcGl0YWwgTkhTIFRydXN0LCBMZWVkcywgVW5pdGVkIEtpbmdkb20uQ2VudHJlIGZv
ciBFdGhpY3MgaW4gTWVkaWNpbmUsIFVuaXZlcnNpdHkgb2YgQnJpc3RvbCwgQnJpc3RvbCwgVW5p
dGVkIEtpbmdkb20uQ29sb3JlY3RhbCBTaXRlIFNwZWNpZmljIEdyb3VwLCBTb21lcnNldCwgV2ls
dHNoaXJlLCBBdm9uICZhbXA7IEdsb3VjZXN0ZXJzaGlyZSwgU291dGggV2VzdCBDYW5jZXIgTmV0
d29yaywgQnJpc3RvbCwgVW5pdGVkIEtpbmdkb20uQ2VudHJlIGZvciBTdGF0aXN0aWNzIGluIE1l
ZGljaW5lIGFuZCBPeGZvcmQgQ2xpbmljYWwgVHJpYWxzIFJlc2VhcmNoIFVuaXQsIE51ZmZpZWxk
IERlcGFydG1lbnQgb2YgT3J0aG9wYWVkaWNzLCBSaGV1bWF0b2xvZ3kgYW5kIE11c2N1bG9za2Vs
ZXRhbCBTY2llbmNlcywgVW5pdmVyc2l0eSBvZiBPeGZvcmQsIE94Zm9yZCwgVW5pdGVkIEtpbmdk
b20uRGVwYXJ0bWVudCBvZiBDb2xvcmVjdGFsIFN1cmdlcnksIFBseW1vdXRoIEhvc3BpdGFscyBO
SFMgVHJ1c3QsIFBseW1vdXRoLCBVbml0ZWQgS2luZ2RvbS5DbGluaWNhbCBUcmlhbHMgUmVzZWFy
Y2ggVW5pdCwgVW5pdmVyc2l0eSBvZiBMZWVkcywgTGVlZHMsIFVuaXRlZCBLaW5nZG9tLjwvYXV0
aC1hZGRyZXNzPjx0aXRsZXM+PHRpdGxlPkNvcmUgT3V0Y29tZXMgZm9yIENvbG9yZWN0YWwgQ2Fu
Y2VyIFN1cmdlcnk6IEEgQ29uc2Vuc3VzIFN0dWR5PC90aXRsZT48c2Vjb25kYXJ5LXRpdGxlPlBM
b1MgTWVkPC9zZWNvbmRhcnktdGl0bGU+PGFsdC10aXRsZT5QTG9TIG1lZGljaW5lPC9hbHQtdGl0
bGU+PC90aXRsZXM+PGFsdC1wZXJpb2RpY2FsPjxmdWxsLXRpdGxlPlBMb1MgbWVkaWNpbmU8L2Z1
bGwtdGl0bGU+PC9hbHQtcGVyaW9kaWNhbD48cGFnZXM+ZTEwMDIwNzE8L3BhZ2VzPjx2b2x1bWU+
MTM8L3ZvbHVtZT48bnVtYmVyPjg8L251bWJlcj48ZWRpdGlvbj4yMDE2LzA4LzEwPC9lZGl0aW9u
PjxkYXRlcz48eWVhcj4yMDE2PC95ZWFyPjxwdWItZGF0ZXM+PGRhdGU+QXVnPC9kYXRlPjwvcHVi
LWRhdGVzPjwvZGF0ZXM+PGlzYm4+MTU0OS0xMjc3PC9pc2JuPjxhY2Nlc3Npb24tbnVtPjI3NTA1
MDUxPC9hY2Nlc3Npb24tbnVtPjx1cmxzPjxyZWxhdGVkLXVybHM+PHVybD5odHRwOi8vZHguZG9p
Lm9yZy8xMC4xMzcxL2pvdXJuYWwucG1lZC4xMDAyMDcxPC91cmw+PHVybD5odHRwczovL3d3dy5u
Y2JpLm5sbS5uaWguZ292L3BtYy9hcnRpY2xlcy9QTUM0OTc4NDQ4L3BkZi9wbWVkLjEwMDIwNzEu
cGRmPC91cmw+PC9yZWxhdGVkLXVybHM+PC91cmxzPjxjdXN0b20yPlBNQzQ5Nzg0NDg8L2N1c3Rv
bTI+PGVsZWN0cm9uaWMtcmVzb3VyY2UtbnVtPjEwLjEzNzEvam91cm5hbC5wbWVkLjEwMDIwNzE8
L2VsZWN0cm9uaWMtcmVzb3VyY2UtbnVtPjxyZW1vdGUtZGF0YWJhc2UtcHJvdmlkZXI+TkxNPC9y
ZW1vdGUtZGF0YWJhc2UtcHJvdmlkZXI+PGxhbmd1YWdlPkVuZzwvbGFuZ3VhZ2U+PC9yZWNvcmQ+
PC9DaXRlPjxDaXRlPjxBdXRob3I+UG90dGVyPC9BdXRob3I+PFllYXI+MjAxNTwvWWVhcj48UmVj
TnVtPjI1NjwvUmVjTnVtPjxyZWNvcmQ+PHJlYy1udW1iZXI+MjU2PC9yZWMtbnVtYmVyPjxmb3Jl
aWduLWtleXM+PGtleSBhcHA9IkVOIiBkYi1pZD0iNTkwcjB3YXNmMnB6Zm9ld3gyb3YwNTk5Zng5
ZnphMHZ4eHBlIiB0aW1lc3RhbXA9IjE0NDk3NjYyNDUiPjI1Njwva2V5PjwvZm9yZWlnbi1rZXlz
PjxyZWYtdHlwZSBuYW1lPSJKb3VybmFsIEFydGljbGUiPjE3PC9yZWYtdHlwZT48Y29udHJpYnV0
b3JzPjxhdXRob3JzPjxhdXRob3I+UG90dGVyLCBTLjwvYXV0aG9yPjxhdXRob3I+SG9sY29tYmUs
IEMuPC9hdXRob3I+PGF1dGhvcj5XYXJkLCBKLiBBLjwvYXV0aG9yPjxhdXRob3I+QmxhemVieSwg
Si4gTS48L2F1dGhvcj48L2F1dGhvcnM+PC9jb250cmlidXRvcnM+PGF1dGgtYWRkcmVzcz5DZW50
cmUgZm9yIFN1cmdpY2FsIFJlc2VhcmNoLCBTY2hvb2wgb2YgU29jaWFsIGFuZCBDb21tdW5pdHkg
TWVkaWNpbmUsIFVuaXZlcnNpdHkgb2YgQnJpc3RvbCwgQnJpc3RvbCwgVUsuUm95YWwgTGl2ZXJw
b29sIGFuZCBCcm9hZGdyZWVuIFVuaXZlcnNpdHkgSG9zcGl0YWxzIE5IUyBUcnVzdCwgTGl2ZXJw
b29sLCBVSy5Vbml2ZXJzaXR5IEhvc3BpdGFscyBCcmlzdG9sIEZvdW5kYXRpb24gTkhTIFRydXN0
LCBCcmlzdG9sLCBVSy48L2F1dGgtYWRkcmVzcz48dGl0bGVzPjx0aXRsZT5EZXZlbG9wbWVudCBv
ZiBhIGNvcmUgb3V0Y29tZSBzZXQgZm9yIHJlc2VhcmNoIGFuZCBhdWRpdCBzdHVkaWVzIGluIHJl
Y29uc3RydWN0aXZlIGJyZWFzdCBzdXJnZXJ5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zYwLTcxPC9wYWdlcz48dm9sdW1lPjEwMjwvdm9s
dW1lPjxudW1iZXI+MTE8L251bWJlcj48ZWRpdGlvbj4yMDE1LzA3LzE3PC9lZGl0aW9uPjxkYXRl
cz48eWVhcj4yMDE1PC95ZWFyPjxwdWItZGF0ZXM+PGRhdGU+T2N0PC9kYXRlPjwvcHViLWRhdGVz
PjwvZGF0ZXM+PGlzYm4+MDAwNy0xMzIzPC9pc2JuPjxhY2Nlc3Npb24tbnVtPjI2MTc5OTM4PC9h
Y2Nlc3Npb24tbnVtPjx1cmxzPjxyZWxhdGVkLXVybHM+PHVybD5odHRwOi8vZHguZG9pLm9yZy8x
MC4xMDAyL2Jqcy45ODgzPC91cmw+PHVybD5odHRwOi8vb25saW5lbGlicmFyeS53aWxleS5jb20v
c3RvcmUvMTAuMTAwMi9ianMuOTg4My9hc3NldC9ianM5ODgzLnBkZj92PTEmYW1wO3Q9aWxheDAx
YWomYW1wO3M9YTg3NjMzYTkzZDFkMjkwZDQxNjAwM2EyYmMzMjc4Y2E1MDQ2YjY3NTwvdXJsPjwv
cmVsYXRlZC11cmxzPjwvdXJscz48ZWxlY3Ryb25pYy1yZXNvdXJjZS1udW0+MTAuMTAwMi9ianMu
OTg4MzwvZWxlY3Ryb25pYy1yZXNvdXJjZS1udW0+PHJlbW90ZS1kYXRhYmFzZS1wcm92aWRlcj5O
TE08L3JlbW90ZS1kYXRhYmFzZS1wcm92aWRlcj48bGFuZ3VhZ2U+ZW5nPC9sYW5ndWFnZT48L3Jl
Y29yZD48L0NpdGU+PC9FbmROb3RlPgB=
</w:fldData>
        </w:fldChar>
      </w:r>
      <w:r w:rsidR="00BA2847">
        <w:instrText xml:space="preserve"> ADDIN EN.CITE </w:instrText>
      </w:r>
      <w:r w:rsidR="00BA2847">
        <w:fldChar w:fldCharType="begin">
          <w:fldData xml:space="preserve">PEVuZE5vdGU+PENpdGU+PEF1dGhvcj5CcnVjZTwvQXV0aG9yPjxZZWFyPjIwMTU8L1llYXI+PFJl
Y051bT42NDY8L1JlY051bT48RGlzcGxheVRleHQ+KDI2LTI4KTwvRGlzcGxheVRleHQ+PHJlY29y
ZD48cmVjLW51bWJlcj42NDY8L3JlYy1udW1iZXI+PGZvcmVpZ24ta2V5cz48a2V5IGFwcD0iRU4i
IGRiLWlkPSI1OTByMHdhc2YycHpmb2V3eDJvdjA1OTlmeDlmemEwdnh4cGUiIHRpbWVzdGFtcD0i
MTQ1NjkzMDEzMSI+NjQ2PC9rZXk+PC9mb3JlaWduLWtleXM+PHJlZi10eXBlIG5hbWU9IkpvdXJu
YWwgQXJ0aWNsZSI+MTc8L3JlZi10eXBlPjxjb250cmlidXRvcnM+PGF1dGhvcnM+PGF1dGhvcj5J
YWluIEJydWNlPC9hdXRob3I+PGF1dGhvcj5OaWNvbGEgSGFybWFuPC9hdXRob3I+PGF1dGhvcj5Q
YXVsYSBXaWxsaWFtc29uPC9hdXRob3I+PGF1dGhvcj5TdGVwaGFuaWUgVGllcm5leTwvYXV0aG9y
PjxhdXRob3I+UGV0ZXIgQ2FsbGVyeTwvYXV0aG9yPjxhdXRob3I+U3llZCBNb2hpdWRkaW48L2F1
dGhvcj48YXV0aG9yPkthdGhlcmluZSBQYXluZTwvYXV0aG9yPjxhdXRob3I+RWxpc2FiZXRoIEZl
bndpY2s8L2F1dGhvcj48YXV0aG9yPkphbWllIEtpcmtoYW08L2F1dGhvcj48YXV0aG9yPktldmlu
IE/igJlCcmllbjwvYXV0aG9yPjwvYXV0aG9ycz48L2NvbnRyaWJ1dG9ycz48dGl0bGVzPjx0aXRs
ZT5UaGUgbWFuYWdlbWVudCBvZiBPdGl0aXMgTWVkaWEgd2l0aCBFZmZ1c2lvbiBpbiBjaGlsZHJl
biB3aXRoIGNsZWZ0IHBhbGF0ZSAobU9NRW50KTogYSBmZWFzaWJpbGl0eSBzdHVkeSBhbmQgZWNv
bm9taWMgZXZhbHVhdGlvbjwvdGl0bGU+PC90aXRsZXM+PGRhdGVzPjx5ZWFyPjIwMTU8L3llYXI+
PHB1Yi1kYXRlcz48ZGF0ZT4yMDE1LzA4PC9kYXRlPjwvcHViLWRhdGVzPjwvZGF0ZXM+PHB1Ymxp
c2hlcj5OSUhSIEpvdXJuYWxzIExpYnJhcnk8L3B1Ymxpc2hlcj48d29yay10eXBlPlRleHQ8L3dv
cmstdHlwZT48dXJscz48cmVsYXRlZC11cmxzPjx1cmw+aHR0cDovL3d3dy5uY2JpLm5sbS5uaWgu
Z292L3B1Ym1lZC88L3VybD48L3JlbGF0ZWQtdXJscz48L3VybHM+PGVsZWN0cm9uaWMtcmVzb3Vy
Y2UtbnVtPmh0dHA6Ly93d3cubmNiaS5ubG0ubmloLmdvdi9ib29rcy9OQkszMTE0MzMvPC9lbGVj
dHJvbmljLXJlc291cmNlLW51bT48bGFuZ3VhZ2U+ZW48L2xhbmd1YWdlPjwvcmVjb3JkPjwvQ2l0
ZT48Q2l0ZT48QXV0aG9yPk1jTmFpcjwvQXV0aG9yPjxZZWFyPjIwMTY8L1llYXI+PFJlY051bT45
Mzc8L1JlY051bT48cmVjb3JkPjxyZWMtbnVtYmVyPjkzNzwvcmVjLW51bWJlcj48Zm9yZWlnbi1r
ZXlzPjxrZXkgYXBwPSJFTiIgZGItaWQ9IjU5MHIwd2FzZjJwemZvZXd4Mm92MDU5OWZ4OWZ6YTB2
eHhwZSIgdGltZXN0YW1wPSIxNDc5ODE2MjQ0Ij45Mzc8L2tleT48L2ZvcmVpZ24ta2V5cz48cmVm
LXR5cGUgbmFtZT0iSm91cm5hbCBBcnRpY2xlIj4xNzwvcmVmLXR5cGU+PGNvbnRyaWJ1dG9ycz48
YXV0aG9ycz48YXV0aG9yPk1jTmFpciwgQS4gRy48L2F1dGhvcj48YXV0aG9yPldoaXN0YW5jZSwg
Ui4gTi48L2F1dGhvcj48YXV0aG9yPkZvcnN5dGhlLCBSLiBPLjwvYXV0aG9yPjxhdXRob3I+TWFj
ZWZpZWxkLCBSLjwvYXV0aG9yPjxhdXRob3I+UmVlcywgSi48L2F1dGhvcj48YXV0aG9yPlB1bGx5
YmxhbmssIEEuIE0uPC9hdXRob3I+PGF1dGhvcj5BdmVyeSwgSy4gTi48L2F1dGhvcj48YXV0aG9y
PkJyb29rZXMsIFMuIFQuPC9hdXRob3I+PGF1dGhvcj5UaG9tYXMsIE0uIEcuPC9hdXRob3I+PGF1
dGhvcj5TeWx2ZXN0ZXIsIFAuIEEuPC9hdXRob3I+PGF1dGhvcj5SdXNzZWxsLCBBLjwvYXV0aG9y
PjxhdXRob3I+T2xpdmVyLCBBLjwvYXV0aG9yPjxhdXRob3I+TW9ydG9uLCBELjwvYXV0aG9yPjxh
dXRob3I+S2VubmVkeSwgUi48L2F1dGhvcj48YXV0aG9yPkpheW5lLCBELiBHLjwvYXV0aG9yPjxh
dXRob3I+SHV4dGFibGUsIFIuPC9hdXRob3I+PGF1dGhvcj5IYWNrZXR0LCBSLjwvYXV0aG9yPjxh
dXRob3I+RHV0dG9uLCBTLiBKLjwvYXV0aG9yPjxhdXRob3I+Q29sZW1hbiwgTS4gRy48L2F1dGhv
cj48YXV0aG9yPkNhcmQsIE0uPC9hdXRob3I+PGF1dGhvcj5Ccm93biwgSi48L2F1dGhvcj48YXV0
aG9yPkJsYXplYnksIEouIE0uPC9hdXRob3I+PC9hdXRob3JzPjwvY29udHJpYnV0b3JzPjxhdXRo
LWFkZHJlc3M+Q2VudHJlIGZvciBTdXJnaWNhbCBSZXNlYXJjaCwgU2Nob29sIG9mIFNvY2lhbCBh
bmQgQ29tbXVuaXR5IE1lZGljaW5lLCBVbml2ZXJzaXR5IG9mIEJyaXN0b2wsIEJyaXN0b2wsIFVu
aXRlZCBLaW5nZG9tLlNldmVybiBTY2hvb2wgb2YgU3VyZ2VyeSwgQnJpc3RvbCwgVW5pdGVkIEtp
bmdkb20uRGl2aXNpb24gb2YgU3VyZ2VyeSBIZWFkIGFuZCBOZWNrLCBVbml2ZXJzaXR5IEhvc3Bp
dGFscyBCcmlzdG9sIE5IUyBGb3VuZGF0aW9uIFRydXN0LCBCcmlzdG9sLCBVbml0ZWQgS2luZ2Rv
bS5EZXBhcnRtZW50IG9mIEdlbmVyYWwgU3VyZ2VyeSwgTm9ydGggQnJpc3RvbCBOSFMgVHJ1c3Qs
IEJyaXN0b2wsIFVuaXRlZCBLaW5nZG9tLkNvbG9yZWN0YWwgQ29uc3VtZXIgTGlhaXNvbiBHcm91
cCwgTmF0aW9uYWwgQ2FuY2VyIFJlc2VhcmNoIEluc3RpdHV0ZSwgTG9uZG9uLCBVbml0ZWQgS2lu
Z2RvbS5BY2FkZW1pYyBEZXBhcnRtZW50IG9mIFN1cmdlcnksIFVuaXZlcnNpdHkgb2YgQmlybWlu
Z2hhbSwgQmlybWluZ2hhbSwgVW5pdGVkIEtpbmdkb20uRGVwYXJ0bWVudCBvZiBTdXJnZXJ5LCBT
dCBNYXJrJmFwb3M7cyBIb3NwaXRhbCBhbmQgQWNhZGVtaWMgSW5zdGl0dXRlLCBIYXJyb3csIFVu
aXRlZCBLaW5nZG9tLkFjYWRlbWljIFN1cmdpY2FsIFVuaXQsIFN0IEphbWVzJmFwb3M7IFVuaXZl
cnNpdHkgSG9zcGl0YWwgTkhTIFRydXN0LCBMZWVkcywgVW5pdGVkIEtpbmdkb20uQ2VudHJlIGZv
ciBFdGhpY3MgaW4gTWVkaWNpbmUsIFVuaXZlcnNpdHkgb2YgQnJpc3RvbCwgQnJpc3RvbCwgVW5p
dGVkIEtpbmdkb20uQ29sb3JlY3RhbCBTaXRlIFNwZWNpZmljIEdyb3VwLCBTb21lcnNldCwgV2ls
dHNoaXJlLCBBdm9uICZhbXA7IEdsb3VjZXN0ZXJzaGlyZSwgU291dGggV2VzdCBDYW5jZXIgTmV0
d29yaywgQnJpc3RvbCwgVW5pdGVkIEtpbmdkb20uQ2VudHJlIGZvciBTdGF0aXN0aWNzIGluIE1l
ZGljaW5lIGFuZCBPeGZvcmQgQ2xpbmljYWwgVHJpYWxzIFJlc2VhcmNoIFVuaXQsIE51ZmZpZWxk
IERlcGFydG1lbnQgb2YgT3J0aG9wYWVkaWNzLCBSaGV1bWF0b2xvZ3kgYW5kIE11c2N1bG9za2Vs
ZXRhbCBTY2llbmNlcywgVW5pdmVyc2l0eSBvZiBPeGZvcmQsIE94Zm9yZCwgVW5pdGVkIEtpbmdk
b20uRGVwYXJ0bWVudCBvZiBDb2xvcmVjdGFsIFN1cmdlcnksIFBseW1vdXRoIEhvc3BpdGFscyBO
SFMgVHJ1c3QsIFBseW1vdXRoLCBVbml0ZWQgS2luZ2RvbS5DbGluaWNhbCBUcmlhbHMgUmVzZWFy
Y2ggVW5pdCwgVW5pdmVyc2l0eSBvZiBMZWVkcywgTGVlZHMsIFVuaXRlZCBLaW5nZG9tLjwvYXV0
aC1hZGRyZXNzPjx0aXRsZXM+PHRpdGxlPkNvcmUgT3V0Y29tZXMgZm9yIENvbG9yZWN0YWwgQ2Fu
Y2VyIFN1cmdlcnk6IEEgQ29uc2Vuc3VzIFN0dWR5PC90aXRsZT48c2Vjb25kYXJ5LXRpdGxlPlBM
b1MgTWVkPC9zZWNvbmRhcnktdGl0bGU+PGFsdC10aXRsZT5QTG9TIG1lZGljaW5lPC9hbHQtdGl0
bGU+PC90aXRsZXM+PGFsdC1wZXJpb2RpY2FsPjxmdWxsLXRpdGxlPlBMb1MgbWVkaWNpbmU8L2Z1
bGwtdGl0bGU+PC9hbHQtcGVyaW9kaWNhbD48cGFnZXM+ZTEwMDIwNzE8L3BhZ2VzPjx2b2x1bWU+
MTM8L3ZvbHVtZT48bnVtYmVyPjg8L251bWJlcj48ZWRpdGlvbj4yMDE2LzA4LzEwPC9lZGl0aW9u
PjxkYXRlcz48eWVhcj4yMDE2PC95ZWFyPjxwdWItZGF0ZXM+PGRhdGU+QXVnPC9kYXRlPjwvcHVi
LWRhdGVzPjwvZGF0ZXM+PGlzYm4+MTU0OS0xMjc3PC9pc2JuPjxhY2Nlc3Npb24tbnVtPjI3NTA1
MDUxPC9hY2Nlc3Npb24tbnVtPjx1cmxzPjxyZWxhdGVkLXVybHM+PHVybD5odHRwOi8vZHguZG9p
Lm9yZy8xMC4xMzcxL2pvdXJuYWwucG1lZC4xMDAyMDcxPC91cmw+PHVybD5odHRwczovL3d3dy5u
Y2JpLm5sbS5uaWguZ292L3BtYy9hcnRpY2xlcy9QTUM0OTc4NDQ4L3BkZi9wbWVkLjEwMDIwNzEu
cGRmPC91cmw+PC9yZWxhdGVkLXVybHM+PC91cmxzPjxjdXN0b20yPlBNQzQ5Nzg0NDg8L2N1c3Rv
bTI+PGVsZWN0cm9uaWMtcmVzb3VyY2UtbnVtPjEwLjEzNzEvam91cm5hbC5wbWVkLjEwMDIwNzE8
L2VsZWN0cm9uaWMtcmVzb3VyY2UtbnVtPjxyZW1vdGUtZGF0YWJhc2UtcHJvdmlkZXI+TkxNPC9y
ZW1vdGUtZGF0YWJhc2UtcHJvdmlkZXI+PGxhbmd1YWdlPkVuZzwvbGFuZ3VhZ2U+PC9yZWNvcmQ+
PC9DaXRlPjxDaXRlPjxBdXRob3I+UG90dGVyPC9BdXRob3I+PFllYXI+MjAxNTwvWWVhcj48UmVj
TnVtPjI1NjwvUmVjTnVtPjxyZWNvcmQ+PHJlYy1udW1iZXI+MjU2PC9yZWMtbnVtYmVyPjxmb3Jl
aWduLWtleXM+PGtleSBhcHA9IkVOIiBkYi1pZD0iNTkwcjB3YXNmMnB6Zm9ld3gyb3YwNTk5Zng5
ZnphMHZ4eHBlIiB0aW1lc3RhbXA9IjE0NDk3NjYyNDUiPjI1Njwva2V5PjwvZm9yZWlnbi1rZXlz
PjxyZWYtdHlwZSBuYW1lPSJKb3VybmFsIEFydGljbGUiPjE3PC9yZWYtdHlwZT48Y29udHJpYnV0
b3JzPjxhdXRob3JzPjxhdXRob3I+UG90dGVyLCBTLjwvYXV0aG9yPjxhdXRob3I+SG9sY29tYmUs
IEMuPC9hdXRob3I+PGF1dGhvcj5XYXJkLCBKLiBBLjwvYXV0aG9yPjxhdXRob3I+QmxhemVieSwg
Si4gTS48L2F1dGhvcj48L2F1dGhvcnM+PC9jb250cmlidXRvcnM+PGF1dGgtYWRkcmVzcz5DZW50
cmUgZm9yIFN1cmdpY2FsIFJlc2VhcmNoLCBTY2hvb2wgb2YgU29jaWFsIGFuZCBDb21tdW5pdHkg
TWVkaWNpbmUsIFVuaXZlcnNpdHkgb2YgQnJpc3RvbCwgQnJpc3RvbCwgVUsuUm95YWwgTGl2ZXJw
b29sIGFuZCBCcm9hZGdyZWVuIFVuaXZlcnNpdHkgSG9zcGl0YWxzIE5IUyBUcnVzdCwgTGl2ZXJw
b29sLCBVSy5Vbml2ZXJzaXR5IEhvc3BpdGFscyBCcmlzdG9sIEZvdW5kYXRpb24gTkhTIFRydXN0
LCBCcmlzdG9sLCBVSy48L2F1dGgtYWRkcmVzcz48dGl0bGVzPjx0aXRsZT5EZXZlbG9wbWVudCBv
ZiBhIGNvcmUgb3V0Y29tZSBzZXQgZm9yIHJlc2VhcmNoIGFuZCBhdWRpdCBzdHVkaWVzIGluIHJl
Y29uc3RydWN0aXZlIGJyZWFzdCBzdXJnZXJ5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xMzYwLTcxPC9wYWdlcz48dm9sdW1lPjEwMjwvdm9s
dW1lPjxudW1iZXI+MTE8L251bWJlcj48ZWRpdGlvbj4yMDE1LzA3LzE3PC9lZGl0aW9uPjxkYXRl
cz48eWVhcj4yMDE1PC95ZWFyPjxwdWItZGF0ZXM+PGRhdGU+T2N0PC9kYXRlPjwvcHViLWRhdGVz
PjwvZGF0ZXM+PGlzYm4+MDAwNy0xMzIzPC9pc2JuPjxhY2Nlc3Npb24tbnVtPjI2MTc5OTM4PC9h
Y2Nlc3Npb24tbnVtPjx1cmxzPjxyZWxhdGVkLXVybHM+PHVybD5odHRwOi8vZHguZG9pLm9yZy8x
MC4xMDAyL2Jqcy45ODgzPC91cmw+PHVybD5odHRwOi8vb25saW5lbGlicmFyeS53aWxleS5jb20v
c3RvcmUvMTAuMTAwMi9ianMuOTg4My9hc3NldC9ianM5ODgzLnBkZj92PTEmYW1wO3Q9aWxheDAx
YWomYW1wO3M9YTg3NjMzYTkzZDFkMjkwZDQxNjAwM2EyYmMzMjc4Y2E1MDQ2YjY3NTwvdXJsPjwv
cmVsYXRlZC11cmxzPjwvdXJscz48ZWxlY3Ryb25pYy1yZXNvdXJjZS1udW0+MTAuMTAwMi9ianMu
OTg4MzwvZWxlY3Ryb25pYy1yZXNvdXJjZS1udW0+PHJlbW90ZS1kYXRhYmFzZS1wcm92aWRlcj5O
TE08L3JlbW90ZS1kYXRhYmFzZS1wcm92aWRlcj48bGFuZ3VhZ2U+ZW5nPC9sYW5ndWFnZT48L3Jl
Y29yZD48L0NpdGU+PC9FbmROb3RlPgB=
</w:fldData>
        </w:fldChar>
      </w:r>
      <w:r w:rsidR="00BA2847">
        <w:instrText xml:space="preserve"> ADDIN EN.CITE.DATA </w:instrText>
      </w:r>
      <w:r w:rsidR="00BA2847">
        <w:fldChar w:fldCharType="end"/>
      </w:r>
      <w:r w:rsidR="00941C6A">
        <w:fldChar w:fldCharType="separate"/>
      </w:r>
      <w:r w:rsidR="00BA2847">
        <w:rPr>
          <w:noProof/>
        </w:rPr>
        <w:t>(26-28)</w:t>
      </w:r>
      <w:r w:rsidR="00941C6A">
        <w:fldChar w:fldCharType="end"/>
      </w:r>
      <w:r w:rsidR="00F67957">
        <w:t xml:space="preserve"> </w:t>
      </w:r>
      <w:proofErr w:type="gramStart"/>
      <w:r w:rsidR="004B5550">
        <w:t>All</w:t>
      </w:r>
      <w:proofErr w:type="gramEnd"/>
      <w:r w:rsidR="004B5550">
        <w:t xml:space="preserve"> outcomes were available</w:t>
      </w:r>
      <w:r w:rsidR="00EF78A2">
        <w:t xml:space="preserve"> for discussion and voted on at the consensus group meeting.</w:t>
      </w:r>
      <w:r w:rsidR="00AC4DCA">
        <w:t xml:space="preserve"> </w:t>
      </w:r>
    </w:p>
    <w:p w14:paraId="17F174D9" w14:textId="3C678B46" w:rsidR="00E5182B" w:rsidRDefault="00BC0D66" w:rsidP="009E1101">
      <w:pPr>
        <w:pStyle w:val="Heading2"/>
        <w:numPr>
          <w:ilvl w:val="2"/>
          <w:numId w:val="5"/>
        </w:numPr>
        <w:spacing w:line="480" w:lineRule="auto"/>
      </w:pPr>
      <w:r>
        <w:lastRenderedPageBreak/>
        <w:t>Consensus group meeting</w:t>
      </w:r>
    </w:p>
    <w:p w14:paraId="5DA9CBBA" w14:textId="1FC750D2" w:rsidR="00BE04AB" w:rsidRDefault="008C5044" w:rsidP="009E1101">
      <w:pPr>
        <w:spacing w:line="480" w:lineRule="auto"/>
      </w:pPr>
      <w:r>
        <w:t xml:space="preserve">A </w:t>
      </w:r>
      <w:r w:rsidR="003136E5">
        <w:t>one</w:t>
      </w:r>
      <w:r w:rsidR="006231F4">
        <w:t xml:space="preserve">-day </w:t>
      </w:r>
      <w:r>
        <w:t xml:space="preserve">consensus group meeting was held to review the preliminary COS derived from the Delphi survey, and to discuss, deliberate and vote </w:t>
      </w:r>
      <w:r w:rsidR="006231F4">
        <w:t xml:space="preserve">in order to </w:t>
      </w:r>
      <w:r w:rsidR="00EA1BAA">
        <w:t xml:space="preserve">establish the final </w:t>
      </w:r>
      <w:r w:rsidR="001058C8">
        <w:t>COS</w:t>
      </w:r>
      <w:r w:rsidR="00C65464">
        <w:t xml:space="preserve">. </w:t>
      </w:r>
      <w:r w:rsidR="00AF4F65">
        <w:t>Patients and HCPs</w:t>
      </w:r>
      <w:r w:rsidR="00BE04AB">
        <w:t xml:space="preserve"> were purposively sampled </w:t>
      </w:r>
      <w:r w:rsidR="007B724D">
        <w:t xml:space="preserve">from those completing all rounds of the Delphi survey </w:t>
      </w:r>
      <w:r w:rsidR="00BE04AB">
        <w:t>to ensure</w:t>
      </w:r>
      <w:r w:rsidR="003136E5">
        <w:t xml:space="preserve"> </w:t>
      </w:r>
      <w:r w:rsidR="00BE04AB">
        <w:t xml:space="preserve">representation </w:t>
      </w:r>
      <w:r w:rsidR="007B724D">
        <w:t>of patients receiving</w:t>
      </w:r>
      <w:r w:rsidR="00BE04AB">
        <w:t xml:space="preserve"> the range of treatment types</w:t>
      </w:r>
      <w:r w:rsidR="006231F4">
        <w:t xml:space="preserve">, </w:t>
      </w:r>
      <w:r w:rsidR="00BE04AB">
        <w:t xml:space="preserve">and </w:t>
      </w:r>
      <w:r w:rsidR="006231F4">
        <w:t xml:space="preserve">urologists, oncologists and </w:t>
      </w:r>
      <w:r w:rsidR="00344953">
        <w:t xml:space="preserve">cancer nurse </w:t>
      </w:r>
      <w:r w:rsidR="006231F4">
        <w:t>specialist</w:t>
      </w:r>
      <w:r w:rsidR="00344953">
        <w:t>s</w:t>
      </w:r>
      <w:r w:rsidR="006231F4">
        <w:t xml:space="preserve">. </w:t>
      </w:r>
      <w:r w:rsidR="00BE04AB">
        <w:t>N</w:t>
      </w:r>
      <w:r w:rsidR="006231F4">
        <w:t xml:space="preserve">on-voting </w:t>
      </w:r>
      <w:r w:rsidR="00AF4F65">
        <w:t xml:space="preserve">observers, </w:t>
      </w:r>
      <w:r w:rsidR="00EA1BAA">
        <w:t>a patient and public involvement coordinator</w:t>
      </w:r>
      <w:r w:rsidR="00AF4F65">
        <w:t xml:space="preserve"> (PPI)</w:t>
      </w:r>
      <w:r w:rsidR="00EA1BAA">
        <w:t xml:space="preserve">, and </w:t>
      </w:r>
      <w:r w:rsidR="006231F4">
        <w:t>non-clinical members of the project steering group</w:t>
      </w:r>
      <w:r w:rsidR="00BE04AB">
        <w:t xml:space="preserve"> also attended</w:t>
      </w:r>
      <w:r w:rsidR="006231F4">
        <w:t xml:space="preserve">. The meeting was chaired by </w:t>
      </w:r>
      <w:r w:rsidR="007B724D">
        <w:t>a member of the Steering Group [PRW</w:t>
      </w:r>
      <w:r w:rsidR="002E08FA">
        <w:t>].</w:t>
      </w:r>
    </w:p>
    <w:p w14:paraId="5157D04C" w14:textId="51E15A54" w:rsidR="002A01EE" w:rsidRDefault="007B724D" w:rsidP="009E1101">
      <w:pPr>
        <w:spacing w:line="480" w:lineRule="auto"/>
      </w:pPr>
      <w:r>
        <w:t>V</w:t>
      </w:r>
      <w:r w:rsidR="00EA1BAA">
        <w:t>oting was undertaken anonymously</w:t>
      </w:r>
      <w:r w:rsidR="006231F4">
        <w:t xml:space="preserve"> </w:t>
      </w:r>
      <w:r w:rsidR="00EA1BAA">
        <w:t>using personalised electronic handsets.</w:t>
      </w:r>
      <w:r w:rsidR="004916EA">
        <w:t xml:space="preserve"> </w:t>
      </w:r>
      <w:r w:rsidR="004916EA">
        <w:fldChar w:fldCharType="begin"/>
      </w:r>
      <w:r w:rsidR="00BA2847">
        <w:instrText xml:space="preserve"> ADDIN EN.CITE &lt;EndNote&gt;&lt;Cite&gt;&lt;Author&gt;Banxia&lt;/Author&gt;&lt;Year&gt;2016&lt;/Year&gt;&lt;RecNum&gt;692&lt;/RecNum&gt;&lt;DisplayText&gt;(29)&lt;/DisplayText&gt;&lt;record&gt;&lt;rec-number&gt;692&lt;/rec-number&gt;&lt;foreign-keys&gt;&lt;key app="EN" db-id="590r0wasf2pzfoewx2ov0599fx9fza0vxxpe" timestamp="1462192080"&gt;692&lt;/key&gt;&lt;/foreign-keys&gt;&lt;ref-type name="Computer Program"&gt;9&lt;/ref-type&gt;&lt;contributors&gt;&lt;authors&gt;&lt;author&gt;Banxia&lt;/author&gt;&lt;/authors&gt;&lt;/contributors&gt;&lt;titles&gt;&lt;title&gt;Student response systems&lt;/title&gt;&lt;/titles&gt;&lt;dates&gt;&lt;year&gt;2016&lt;/year&gt;&lt;/dates&gt;&lt;urls&gt;&lt;related-urls&gt;&lt;url&gt;http://www.einstruction.co.uk/prs/&lt;/url&gt;&lt;/related-urls&gt;&lt;/urls&gt;&lt;/record&gt;&lt;/Cite&gt;&lt;/EndNote&gt;</w:instrText>
      </w:r>
      <w:r w:rsidR="004916EA">
        <w:fldChar w:fldCharType="separate"/>
      </w:r>
      <w:r w:rsidR="00BA2847">
        <w:rPr>
          <w:noProof/>
        </w:rPr>
        <w:t>(29)</w:t>
      </w:r>
      <w:r w:rsidR="004916EA">
        <w:fldChar w:fldCharType="end"/>
      </w:r>
      <w:r w:rsidR="00BC0D66">
        <w:t xml:space="preserve"> All</w:t>
      </w:r>
      <w:r w:rsidR="00EA1BAA">
        <w:t xml:space="preserve"> items were individually </w:t>
      </w:r>
      <w:r w:rsidR="00AF4F65">
        <w:t xml:space="preserve">presented, </w:t>
      </w:r>
      <w:r w:rsidR="00EA1BAA">
        <w:t xml:space="preserve">reviewed, discussed and voted upon regarding their importance for decision-making. </w:t>
      </w:r>
      <w:r w:rsidR="002A01EE">
        <w:t>P</w:t>
      </w:r>
      <w:r w:rsidR="002A01EE" w:rsidRPr="002A01EE">
        <w:t xml:space="preserve">articipants were asked “Is this outcome important enough to be included in the COS?” and asked to </w:t>
      </w:r>
      <w:r>
        <w:t>score</w:t>
      </w:r>
      <w:r w:rsidR="002A01EE">
        <w:t xml:space="preserve"> </w:t>
      </w:r>
      <w:r w:rsidR="002A01EE" w:rsidRPr="002A01EE">
        <w:t xml:space="preserve">the outcomes on the same 1-9 scale </w:t>
      </w:r>
      <w:r>
        <w:t>as</w:t>
      </w:r>
      <w:r w:rsidR="002A01EE" w:rsidRPr="002A01EE">
        <w:t xml:space="preserve"> the Delphi</w:t>
      </w:r>
      <w:r w:rsidR="00345E5F">
        <w:t xml:space="preserve"> survey</w:t>
      </w:r>
      <w:r w:rsidR="002A01EE" w:rsidRPr="002A01EE">
        <w:t>.</w:t>
      </w:r>
      <w:r w:rsidR="002A01EE">
        <w:t xml:space="preserve"> </w:t>
      </w:r>
      <w:r w:rsidR="00345E5F">
        <w:t xml:space="preserve"> </w:t>
      </w:r>
      <w:r w:rsidR="00EA1BAA">
        <w:t>Items scored as critical</w:t>
      </w:r>
      <w:r w:rsidR="00D061A3">
        <w:t xml:space="preserve"> </w:t>
      </w:r>
      <w:r w:rsidR="00EA1BAA">
        <w:t xml:space="preserve">(i.e. 7-9) by </w:t>
      </w:r>
      <w:r w:rsidR="00EA1BAA" w:rsidRPr="00EA1BAA">
        <w:t>≥70%</w:t>
      </w:r>
      <w:r w:rsidR="00EA1BAA">
        <w:t xml:space="preserve"> </w:t>
      </w:r>
      <w:r>
        <w:t xml:space="preserve">and not important (i.e. 1-3) by &lt;15% </w:t>
      </w:r>
      <w:r w:rsidR="00EA1BAA">
        <w:t xml:space="preserve">of voting members were eligible for inclusion in the final COS. The results </w:t>
      </w:r>
      <w:r>
        <w:t>for an outcome</w:t>
      </w:r>
      <w:r w:rsidR="00EA1BAA">
        <w:t xml:space="preserve"> were </w:t>
      </w:r>
      <w:r w:rsidR="00E1382E">
        <w:t>conveyed to participants immediately after voting, and the final COS was shown to all participants at the end of the meeting.</w:t>
      </w:r>
      <w:r w:rsidR="0007565F" w:rsidRPr="0007565F">
        <w:t xml:space="preserve"> </w:t>
      </w:r>
    </w:p>
    <w:p w14:paraId="334C5952" w14:textId="77777777" w:rsidR="003D0143" w:rsidRDefault="003D0143" w:rsidP="009E1101">
      <w:pPr>
        <w:pStyle w:val="Heading1"/>
        <w:numPr>
          <w:ilvl w:val="0"/>
          <w:numId w:val="5"/>
        </w:numPr>
        <w:spacing w:line="480" w:lineRule="auto"/>
      </w:pPr>
      <w:r>
        <w:t>Results</w:t>
      </w:r>
    </w:p>
    <w:p w14:paraId="6AD626A2" w14:textId="65637EB7" w:rsidR="00344953" w:rsidRPr="00CE38DD" w:rsidRDefault="00257CC2" w:rsidP="009E1101">
      <w:pPr>
        <w:pStyle w:val="Heading2"/>
        <w:spacing w:line="480" w:lineRule="auto"/>
        <w:rPr>
          <w:rFonts w:asciiTheme="minorHAnsi" w:eastAsiaTheme="minorHAnsi" w:hAnsiTheme="minorHAnsi" w:cstheme="minorBidi"/>
          <w:color w:val="auto"/>
          <w:sz w:val="22"/>
          <w:szCs w:val="22"/>
        </w:rPr>
      </w:pPr>
      <w:r w:rsidRPr="008763B1">
        <w:rPr>
          <w:rFonts w:asciiTheme="minorHAnsi" w:eastAsiaTheme="minorHAnsi" w:hAnsiTheme="minorHAnsi" w:cstheme="minorBidi"/>
          <w:color w:val="auto"/>
          <w:sz w:val="22"/>
          <w:szCs w:val="22"/>
        </w:rPr>
        <w:t xml:space="preserve">An overview of the </w:t>
      </w:r>
      <w:r w:rsidR="00344953">
        <w:rPr>
          <w:rFonts w:asciiTheme="minorHAnsi" w:eastAsiaTheme="minorHAnsi" w:hAnsiTheme="minorHAnsi" w:cstheme="minorBidi"/>
          <w:color w:val="auto"/>
          <w:sz w:val="22"/>
          <w:szCs w:val="22"/>
        </w:rPr>
        <w:t>COS</w:t>
      </w:r>
      <w:r w:rsidRPr="008763B1">
        <w:rPr>
          <w:rFonts w:asciiTheme="minorHAnsi" w:eastAsiaTheme="minorHAnsi" w:hAnsiTheme="minorHAnsi" w:cstheme="minorBidi"/>
          <w:color w:val="auto"/>
          <w:sz w:val="22"/>
          <w:szCs w:val="22"/>
        </w:rPr>
        <w:t xml:space="preserve"> development process </w:t>
      </w:r>
      <w:r>
        <w:rPr>
          <w:rFonts w:asciiTheme="minorHAnsi" w:eastAsiaTheme="minorHAnsi" w:hAnsiTheme="minorHAnsi" w:cstheme="minorBidi"/>
          <w:color w:val="auto"/>
          <w:sz w:val="22"/>
          <w:szCs w:val="22"/>
        </w:rPr>
        <w:t xml:space="preserve">and summary of results </w:t>
      </w:r>
      <w:r w:rsidRPr="008763B1">
        <w:rPr>
          <w:rFonts w:asciiTheme="minorHAnsi" w:eastAsiaTheme="minorHAnsi" w:hAnsiTheme="minorHAnsi" w:cstheme="minorBidi"/>
          <w:color w:val="auto"/>
          <w:sz w:val="22"/>
          <w:szCs w:val="22"/>
        </w:rPr>
        <w:t xml:space="preserve">can be seen in </w:t>
      </w:r>
      <w:r w:rsidR="00344953" w:rsidRPr="00200360">
        <w:rPr>
          <w:rFonts w:asciiTheme="minorHAnsi" w:eastAsiaTheme="minorHAnsi" w:hAnsiTheme="minorHAnsi" w:cstheme="minorBidi"/>
          <w:color w:val="auto"/>
          <w:sz w:val="22"/>
          <w:szCs w:val="22"/>
        </w:rPr>
        <w:t>F</w:t>
      </w:r>
      <w:r w:rsidRPr="00200360">
        <w:rPr>
          <w:rFonts w:asciiTheme="minorHAnsi" w:eastAsiaTheme="minorHAnsi" w:hAnsiTheme="minorHAnsi" w:cstheme="minorBidi"/>
          <w:color w:val="auto"/>
          <w:sz w:val="22"/>
          <w:szCs w:val="22"/>
        </w:rPr>
        <w:t>igure 1.</w:t>
      </w:r>
      <w:r w:rsidRPr="008763B1">
        <w:rPr>
          <w:rFonts w:asciiTheme="minorHAnsi" w:eastAsiaTheme="minorHAnsi" w:hAnsiTheme="minorHAnsi" w:cstheme="minorBidi"/>
          <w:color w:val="auto"/>
          <w:sz w:val="22"/>
          <w:szCs w:val="22"/>
        </w:rPr>
        <w:t xml:space="preserve"> </w:t>
      </w:r>
    </w:p>
    <w:p w14:paraId="62172527" w14:textId="2759D7E6" w:rsidR="008F11B3" w:rsidRDefault="006929B7" w:rsidP="009E1101">
      <w:pPr>
        <w:pStyle w:val="Heading2"/>
        <w:spacing w:line="480" w:lineRule="auto"/>
      </w:pPr>
      <w:r>
        <w:t xml:space="preserve">3.1 </w:t>
      </w:r>
      <w:r w:rsidR="008F11B3">
        <w:t>Consensus amongst patients and healthcare professionals on critical</w:t>
      </w:r>
      <w:r w:rsidR="00E92BD9">
        <w:t>ly important</w:t>
      </w:r>
      <w:r w:rsidR="008F11B3">
        <w:t xml:space="preserve"> outcomes</w:t>
      </w:r>
    </w:p>
    <w:p w14:paraId="2CF93764" w14:textId="0DB62D29" w:rsidR="008F11B3" w:rsidRPr="008F304B" w:rsidRDefault="008F11B3" w:rsidP="009E1101">
      <w:pPr>
        <w:pStyle w:val="Heading2"/>
        <w:numPr>
          <w:ilvl w:val="2"/>
          <w:numId w:val="13"/>
        </w:numPr>
        <w:spacing w:line="480" w:lineRule="auto"/>
      </w:pPr>
      <w:r>
        <w:t xml:space="preserve">Delphi survey </w:t>
      </w:r>
    </w:p>
    <w:p w14:paraId="7D39B93C" w14:textId="0E815BCD" w:rsidR="00074E04" w:rsidRDefault="00E90195" w:rsidP="009E1101">
      <w:pPr>
        <w:spacing w:line="480" w:lineRule="auto"/>
      </w:pPr>
      <w:r>
        <w:t xml:space="preserve">The systematic review and patient interviews </w:t>
      </w:r>
      <w:r w:rsidR="00AE1FE3">
        <w:t>generated 79 discrete outcomes which</w:t>
      </w:r>
      <w:r>
        <w:t xml:space="preserve"> were incorporated into an online questionnaire</w:t>
      </w:r>
      <w:r w:rsidR="006929B7">
        <w:t xml:space="preserve"> (</w:t>
      </w:r>
      <w:r w:rsidR="006929B7" w:rsidRPr="00200360">
        <w:t xml:space="preserve">Appendix </w:t>
      </w:r>
      <w:r w:rsidR="00B85BB9" w:rsidRPr="00200360">
        <w:t>1</w:t>
      </w:r>
      <w:r w:rsidR="006929B7" w:rsidRPr="009D6944">
        <w:t>)</w:t>
      </w:r>
      <w:r w:rsidR="00F27970" w:rsidRPr="009D6944">
        <w:t>.</w:t>
      </w:r>
      <w:r w:rsidR="00F27970">
        <w:t xml:space="preserve"> </w:t>
      </w:r>
      <w:r w:rsidR="00B07691" w:rsidRPr="00B07691">
        <w:t>A total of 152 participants completed all 3 rounds</w:t>
      </w:r>
      <w:r w:rsidR="00B07691">
        <w:t xml:space="preserve"> of the survey</w:t>
      </w:r>
      <w:r w:rsidR="00B07691" w:rsidRPr="00B07691">
        <w:t xml:space="preserve">. Of these, 47 </w:t>
      </w:r>
      <w:r w:rsidR="00344953">
        <w:t>(</w:t>
      </w:r>
      <w:r w:rsidR="00B572E7">
        <w:t>31%</w:t>
      </w:r>
      <w:r w:rsidR="00344953">
        <w:t xml:space="preserve">) </w:t>
      </w:r>
      <w:r w:rsidR="00B07691" w:rsidRPr="00B07691">
        <w:t xml:space="preserve">were </w:t>
      </w:r>
      <w:r w:rsidR="00B07691">
        <w:t xml:space="preserve">HCPs </w:t>
      </w:r>
      <w:r w:rsidR="00B07691" w:rsidRPr="00B07691">
        <w:t xml:space="preserve">and 105 </w:t>
      </w:r>
      <w:r w:rsidR="00344953">
        <w:t xml:space="preserve">(69%) </w:t>
      </w:r>
      <w:r w:rsidR="00B07691" w:rsidRPr="00B07691">
        <w:t xml:space="preserve">were patients. </w:t>
      </w:r>
      <w:r w:rsidR="00B07691">
        <w:t xml:space="preserve">The </w:t>
      </w:r>
      <w:r w:rsidR="00B85BB9">
        <w:t xml:space="preserve">completion </w:t>
      </w:r>
      <w:r w:rsidR="00B07691">
        <w:t xml:space="preserve">rate (i.e. proportion </w:t>
      </w:r>
      <w:r w:rsidR="002E3E07">
        <w:t xml:space="preserve">who completed </w:t>
      </w:r>
      <w:r w:rsidR="005F63B2">
        <w:t xml:space="preserve">all 3 rounds of </w:t>
      </w:r>
      <w:r w:rsidR="002E3E07">
        <w:t xml:space="preserve">the survey out of </w:t>
      </w:r>
      <w:r w:rsidR="00B07691">
        <w:t xml:space="preserve">those invited) was </w:t>
      </w:r>
      <w:r w:rsidR="00C65464">
        <w:t>43</w:t>
      </w:r>
      <w:r w:rsidR="00B07691">
        <w:t xml:space="preserve">% for </w:t>
      </w:r>
      <w:r w:rsidR="00B07691">
        <w:lastRenderedPageBreak/>
        <w:t xml:space="preserve">HCPs and </w:t>
      </w:r>
      <w:r w:rsidR="005F63B2">
        <w:t>6</w:t>
      </w:r>
      <w:r w:rsidR="00C65464">
        <w:t>9</w:t>
      </w:r>
      <w:r w:rsidR="00B07691">
        <w:t xml:space="preserve">% for patients. </w:t>
      </w:r>
      <w:r w:rsidR="005F63B2">
        <w:t xml:space="preserve"> </w:t>
      </w:r>
      <w:r w:rsidR="00B07691">
        <w:t>The o</w:t>
      </w:r>
      <w:r w:rsidR="00B07691" w:rsidRPr="00B07691">
        <w:t xml:space="preserve">verall attrition rate </w:t>
      </w:r>
      <w:r w:rsidR="005F63B2">
        <w:t xml:space="preserve">(i.e. drop outs between rounds 1 and 3) </w:t>
      </w:r>
      <w:r w:rsidR="00B07691">
        <w:t xml:space="preserve">was </w:t>
      </w:r>
      <w:r w:rsidR="0030320B">
        <w:t>13%</w:t>
      </w:r>
      <w:r w:rsidR="00B07691">
        <w:t xml:space="preserve">. </w:t>
      </w:r>
      <w:r w:rsidR="002B35A2">
        <w:t xml:space="preserve">We investigated whether attrition may have introduced bias by comparing the </w:t>
      </w:r>
      <w:r w:rsidR="00EF66B6">
        <w:t>mean (SD)</w:t>
      </w:r>
      <w:r w:rsidR="002B35A2">
        <w:t xml:space="preserve"> round 1 scores for those completing round 1 and round 2 </w:t>
      </w:r>
      <w:r w:rsidR="00EF66B6">
        <w:t xml:space="preserve">(5.9 (1.3)) </w:t>
      </w:r>
      <w:r w:rsidR="002B35A2">
        <w:t>with those who dropped out after round 1</w:t>
      </w:r>
      <w:r w:rsidR="00EF66B6">
        <w:t xml:space="preserve"> (5.8 (1.5))</w:t>
      </w:r>
      <w:r w:rsidR="002B35A2">
        <w:t xml:space="preserve">. We then repeated this for </w:t>
      </w:r>
      <w:r w:rsidR="00EF66B6">
        <w:t>mean (SD)</w:t>
      </w:r>
      <w:r w:rsidR="002B35A2">
        <w:t xml:space="preserve"> round 2 scores for those completing round 2 and 3</w:t>
      </w:r>
      <w:r w:rsidR="00D411F4">
        <w:t xml:space="preserve"> (6</w:t>
      </w:r>
      <w:r w:rsidR="00EF66B6">
        <w:t xml:space="preserve"> (1.2))</w:t>
      </w:r>
      <w:r w:rsidR="002B35A2">
        <w:t>, compared with those who dropped out after round 2</w:t>
      </w:r>
      <w:r w:rsidR="00D411F4">
        <w:t xml:space="preserve"> (5.7 (0.7)</w:t>
      </w:r>
      <w:r w:rsidR="009E1101">
        <w:t>)</w:t>
      </w:r>
      <w:r w:rsidR="002B35A2">
        <w:t xml:space="preserve">. Those dropping out between rounds did not </w:t>
      </w:r>
      <w:r w:rsidR="002E08FA">
        <w:t>appear to hold different</w:t>
      </w:r>
      <w:r w:rsidR="002B35A2">
        <w:t xml:space="preserve"> views</w:t>
      </w:r>
      <w:r w:rsidR="00B85D1C">
        <w:t>,</w:t>
      </w:r>
      <w:r w:rsidR="002B35A2">
        <w:t xml:space="preserve"> suggesting that there was no attrition bias.  </w:t>
      </w:r>
    </w:p>
    <w:p w14:paraId="6FCEB238" w14:textId="0F15AB8F" w:rsidR="008F11B3" w:rsidRDefault="00B07691" w:rsidP="009E1101">
      <w:pPr>
        <w:spacing w:line="480" w:lineRule="auto"/>
      </w:pPr>
      <w:r w:rsidRPr="00200360">
        <w:t>Table</w:t>
      </w:r>
      <w:r w:rsidR="00200360">
        <w:t>s</w:t>
      </w:r>
      <w:r w:rsidRPr="00200360">
        <w:t xml:space="preserve"> </w:t>
      </w:r>
      <w:r w:rsidR="00B85BB9" w:rsidRPr="00200360">
        <w:t>1</w:t>
      </w:r>
      <w:r w:rsidR="00200360">
        <w:t>a and 1b</w:t>
      </w:r>
      <w:r w:rsidRPr="00200360">
        <w:t xml:space="preserve"> summarise the </w:t>
      </w:r>
      <w:r w:rsidR="00B33856" w:rsidRPr="00200360">
        <w:t xml:space="preserve">treatment/expertise </w:t>
      </w:r>
      <w:r w:rsidRPr="00200360">
        <w:t>characteristics</w:t>
      </w:r>
      <w:r>
        <w:t xml:space="preserve"> of</w:t>
      </w:r>
      <w:r w:rsidR="005924C1">
        <w:t xml:space="preserve"> </w:t>
      </w:r>
      <w:r w:rsidR="00BA41EE">
        <w:t>the</w:t>
      </w:r>
      <w:r w:rsidR="005924C1">
        <w:t xml:space="preserve"> patients and HC</w:t>
      </w:r>
      <w:r w:rsidR="005924C1" w:rsidRPr="00EC407B">
        <w:t>Ps who completed all 3 rounds of the survey</w:t>
      </w:r>
      <w:r w:rsidRPr="00EC407B">
        <w:t xml:space="preserve">. </w:t>
      </w:r>
      <w:r w:rsidR="001539A6">
        <w:t xml:space="preserve">In addition, the detailed characteristics of HCPs </w:t>
      </w:r>
      <w:r w:rsidR="00EC407B">
        <w:t xml:space="preserve">completing all 3 rounds </w:t>
      </w:r>
      <w:r w:rsidR="001539A6">
        <w:t xml:space="preserve">are included </w:t>
      </w:r>
      <w:r w:rsidR="001539A6" w:rsidRPr="00EC407B">
        <w:t xml:space="preserve">in </w:t>
      </w:r>
      <w:r w:rsidR="00EC407B" w:rsidRPr="00200360">
        <w:t>Appendix 2</w:t>
      </w:r>
      <w:r w:rsidR="001539A6">
        <w:t xml:space="preserve">. </w:t>
      </w:r>
      <w:r w:rsidR="002E3E07">
        <w:t>Five additional outcomes were proposed by participants in round 1</w:t>
      </w:r>
      <w:r w:rsidR="00B33856">
        <w:t xml:space="preserve"> (i</w:t>
      </w:r>
      <w:r w:rsidR="001861FF">
        <w:t>mpact on relationship with partner, bladder pain, urinary tract infection, induction of new cancers, and side effects of hormonal therapy)</w:t>
      </w:r>
      <w:r w:rsidR="002E3E07">
        <w:t>, and these were incorporated in</w:t>
      </w:r>
      <w:r w:rsidR="00B33856">
        <w:t>to subsequent rounds</w:t>
      </w:r>
      <w:r w:rsidR="006452EC">
        <w:t xml:space="preserve">. </w:t>
      </w:r>
      <w:r w:rsidR="006452EC" w:rsidRPr="00200360">
        <w:t>Table 2</w:t>
      </w:r>
      <w:r w:rsidR="006452EC" w:rsidRPr="009D6944">
        <w:t xml:space="preserve"> </w:t>
      </w:r>
      <w:r w:rsidR="00567A42" w:rsidRPr="009D6944">
        <w:t>s</w:t>
      </w:r>
      <w:r w:rsidR="00B976B0" w:rsidRPr="00A81317">
        <w:t>ummarises</w:t>
      </w:r>
      <w:r w:rsidR="00B976B0">
        <w:t xml:space="preserve"> the results from </w:t>
      </w:r>
      <w:r w:rsidR="00BE03EA">
        <w:t xml:space="preserve">Delphi survey </w:t>
      </w:r>
      <w:r w:rsidR="00B976B0">
        <w:t xml:space="preserve">round </w:t>
      </w:r>
      <w:r w:rsidR="00BE03EA">
        <w:t>three</w:t>
      </w:r>
      <w:r w:rsidR="00B976B0">
        <w:t xml:space="preserve">, showing how each outcome was finally </w:t>
      </w:r>
      <w:r w:rsidR="006D5E49">
        <w:t>scored</w:t>
      </w:r>
      <w:r w:rsidR="00B976B0">
        <w:t xml:space="preserve"> </w:t>
      </w:r>
      <w:r w:rsidR="00CF756C">
        <w:t>by</w:t>
      </w:r>
      <w:r w:rsidR="00B976B0">
        <w:t xml:space="preserve"> patients and HCPs with the results expressed as proportions for each category of ‘not importa</w:t>
      </w:r>
      <w:r w:rsidR="00D061A3">
        <w:t>nt’, ‘important</w:t>
      </w:r>
      <w:r w:rsidR="00B976B0">
        <w:t xml:space="preserve">’, and ‘critical’, for the entire study cohort. </w:t>
      </w:r>
      <w:r w:rsidR="005924C1">
        <w:t>T</w:t>
      </w:r>
      <w:r w:rsidR="00CF756C">
        <w:t>he outcomes which fulfilled the criteria for ‘consensus in’, and ‘equivocal’ outcomes</w:t>
      </w:r>
      <w:r w:rsidR="005924C1">
        <w:t xml:space="preserve"> are </w:t>
      </w:r>
      <w:r w:rsidR="00D776F9">
        <w:t>indicated</w:t>
      </w:r>
      <w:r w:rsidR="00CF756C">
        <w:t xml:space="preserve">. No outcomes met the criteria for ‘consensus out’. </w:t>
      </w:r>
    </w:p>
    <w:p w14:paraId="4E1FB1DE" w14:textId="77777777" w:rsidR="008F11B3" w:rsidRPr="008F304B" w:rsidRDefault="008F11B3" w:rsidP="009E1101">
      <w:pPr>
        <w:pStyle w:val="Heading2"/>
        <w:numPr>
          <w:ilvl w:val="2"/>
          <w:numId w:val="13"/>
        </w:numPr>
        <w:spacing w:line="480" w:lineRule="auto"/>
      </w:pPr>
      <w:r>
        <w:t xml:space="preserve">Consensus group meeting </w:t>
      </w:r>
    </w:p>
    <w:p w14:paraId="7D796ACC" w14:textId="7345BD82" w:rsidR="005D0E62" w:rsidRDefault="002E3E07" w:rsidP="009E1101">
      <w:pPr>
        <w:spacing w:line="480" w:lineRule="auto"/>
      </w:pPr>
      <w:r>
        <w:t xml:space="preserve">The consensus group meeting was held at the University </w:t>
      </w:r>
      <w:proofErr w:type="gramStart"/>
      <w:r>
        <w:t>of</w:t>
      </w:r>
      <w:proofErr w:type="gramEnd"/>
      <w:r>
        <w:t xml:space="preserve"> Aberdeen, Scotland on the 22</w:t>
      </w:r>
      <w:r w:rsidRPr="004F6A1E">
        <w:rPr>
          <w:vertAlign w:val="superscript"/>
        </w:rPr>
        <w:t>nd</w:t>
      </w:r>
      <w:r>
        <w:t xml:space="preserve"> February 20</w:t>
      </w:r>
      <w:r w:rsidRPr="00BD134B">
        <w:t xml:space="preserve">16. A total of </w:t>
      </w:r>
      <w:r w:rsidR="005924C1">
        <w:t xml:space="preserve">21 </w:t>
      </w:r>
      <w:r w:rsidRPr="00BD134B">
        <w:t xml:space="preserve">voting </w:t>
      </w:r>
      <w:r w:rsidR="002700C9">
        <w:t xml:space="preserve">members attended </w:t>
      </w:r>
      <w:r w:rsidR="006452EC">
        <w:t>(8 patients,</w:t>
      </w:r>
      <w:r w:rsidR="00DA35F6" w:rsidRPr="00BD134B">
        <w:t xml:space="preserve"> </w:t>
      </w:r>
      <w:r w:rsidR="005924C1">
        <w:t xml:space="preserve">13 </w:t>
      </w:r>
      <w:r w:rsidR="00DA35F6" w:rsidRPr="00BD134B">
        <w:t>HCPs)</w:t>
      </w:r>
      <w:r w:rsidRPr="00BD134B">
        <w:t>.</w:t>
      </w:r>
      <w:r>
        <w:t xml:space="preserve"> The list of participants along with their </w:t>
      </w:r>
      <w:r w:rsidR="00787605">
        <w:t>expertise</w:t>
      </w:r>
      <w:r>
        <w:t xml:space="preserve"> </w:t>
      </w:r>
      <w:r w:rsidR="00787605">
        <w:t>is</w:t>
      </w:r>
      <w:r>
        <w:t xml:space="preserve"> </w:t>
      </w:r>
      <w:r w:rsidR="00787605">
        <w:t>given</w:t>
      </w:r>
      <w:r>
        <w:t xml:space="preserve"> in </w:t>
      </w:r>
      <w:r w:rsidRPr="00200360">
        <w:t xml:space="preserve">Table </w:t>
      </w:r>
      <w:r w:rsidR="006452EC" w:rsidRPr="00200360">
        <w:t>3</w:t>
      </w:r>
      <w:r w:rsidR="001861FF">
        <w:t>.</w:t>
      </w:r>
      <w:r>
        <w:t xml:space="preserve"> </w:t>
      </w:r>
      <w:bookmarkStart w:id="0" w:name="_GoBack"/>
      <w:r w:rsidR="00612681">
        <w:t xml:space="preserve">For patients, the median </w:t>
      </w:r>
      <w:r w:rsidR="00DF5285">
        <w:t xml:space="preserve">[IQR] </w:t>
      </w:r>
      <w:r w:rsidR="00612681">
        <w:t>time since treatment was</w:t>
      </w:r>
      <w:r w:rsidR="00DF5285">
        <w:t xml:space="preserve"> 3.5 [2.6-4.3] </w:t>
      </w:r>
      <w:r w:rsidR="00612681">
        <w:t xml:space="preserve">years. </w:t>
      </w:r>
      <w:bookmarkEnd w:id="0"/>
      <w:r w:rsidR="00713E72">
        <w:t>The complete</w:t>
      </w:r>
      <w:r w:rsidR="00081394">
        <w:t xml:space="preserve"> results of the Delphi surve</w:t>
      </w:r>
      <w:r w:rsidR="00B97DB2">
        <w:t>y w</w:t>
      </w:r>
      <w:r w:rsidR="00360E3A">
        <w:t xml:space="preserve">ere presented and discussed. </w:t>
      </w:r>
    </w:p>
    <w:p w14:paraId="1E2639ED" w14:textId="7ACC76F2" w:rsidR="004B7C77" w:rsidRDefault="00081394" w:rsidP="009E1101">
      <w:pPr>
        <w:spacing w:line="480" w:lineRule="auto"/>
      </w:pPr>
      <w:r>
        <w:t>F</w:t>
      </w:r>
      <w:r w:rsidR="000C3B55">
        <w:t>ollowing discussion,</w:t>
      </w:r>
      <w:r w:rsidR="005C27AE">
        <w:t xml:space="preserve"> </w:t>
      </w:r>
      <w:r w:rsidR="00C76065">
        <w:t xml:space="preserve">four outcomes </w:t>
      </w:r>
      <w:r w:rsidR="005C27AE">
        <w:t>(urinary function</w:t>
      </w:r>
      <w:r w:rsidR="00C76065">
        <w:t xml:space="preserve">, bowel function, </w:t>
      </w:r>
      <w:r w:rsidR="005C27AE">
        <w:t>sexual function</w:t>
      </w:r>
      <w:r w:rsidR="00C76065">
        <w:t xml:space="preserve"> and overall quality of life</w:t>
      </w:r>
      <w:r w:rsidR="005C27AE">
        <w:t xml:space="preserve">) </w:t>
      </w:r>
      <w:r w:rsidR="00C76065">
        <w:t xml:space="preserve">were </w:t>
      </w:r>
      <w:r w:rsidR="00520600">
        <w:t>grouped back into broader domains</w:t>
      </w:r>
      <w:r w:rsidR="00C76065">
        <w:t xml:space="preserve">. </w:t>
      </w:r>
      <w:r w:rsidR="005C27AE">
        <w:t xml:space="preserve">This was done because </w:t>
      </w:r>
      <w:r w:rsidR="00520600">
        <w:t>there was a split vote i.e. that everyon</w:t>
      </w:r>
      <w:r w:rsidR="00B91E34">
        <w:t xml:space="preserve">e voted some aspect of those domains </w:t>
      </w:r>
      <w:r w:rsidR="00520600">
        <w:t xml:space="preserve">as critical (7-9) but not </w:t>
      </w:r>
      <w:r w:rsidR="00882113">
        <w:t>all voted for</w:t>
      </w:r>
      <w:r w:rsidR="00520600">
        <w:t xml:space="preserve"> the </w:t>
      </w:r>
      <w:r w:rsidR="00520600">
        <w:lastRenderedPageBreak/>
        <w:t>same aspect</w:t>
      </w:r>
      <w:r w:rsidR="00B91E34">
        <w:t xml:space="preserve">. </w:t>
      </w:r>
      <w:r w:rsidR="00F76C7D">
        <w:t xml:space="preserve"> </w:t>
      </w:r>
      <w:r w:rsidR="00882113" w:rsidRPr="00882113">
        <w:t>Consequently, this was a pragmatic means of taking into account the heterogeneity of responses from the Delphi survey and consensus meeting in regard to those discrete outcomes</w:t>
      </w:r>
      <w:r w:rsidR="00882113">
        <w:t xml:space="preserve"> Therefore, t</w:t>
      </w:r>
      <w:r w:rsidR="00B91E34">
        <w:t>hese multi</w:t>
      </w:r>
      <w:r w:rsidR="008E6054">
        <w:t>-</w:t>
      </w:r>
      <w:r w:rsidR="00B91E34">
        <w:t>dimensional outcomes will need careful consideration of appropriate measurement instruments – which is</w:t>
      </w:r>
      <w:r w:rsidR="000B6628">
        <w:t xml:space="preserve"> part of</w:t>
      </w:r>
      <w:r w:rsidR="00B91E34">
        <w:t xml:space="preserve"> the </w:t>
      </w:r>
      <w:r w:rsidR="00882113">
        <w:t>planned future research</w:t>
      </w:r>
      <w:r w:rsidR="005C27AE">
        <w:t xml:space="preserve">. The original </w:t>
      </w:r>
      <w:r w:rsidR="00C05D2D">
        <w:t>categories</w:t>
      </w:r>
      <w:r w:rsidR="00B858CB">
        <w:t xml:space="preserve"> for urinary function, </w:t>
      </w:r>
      <w:r w:rsidR="005C27AE">
        <w:t>bowel function</w:t>
      </w:r>
      <w:r w:rsidR="00C76065">
        <w:t xml:space="preserve">, </w:t>
      </w:r>
      <w:r w:rsidR="005C27AE">
        <w:t xml:space="preserve">sexual function </w:t>
      </w:r>
      <w:r w:rsidR="00C76065">
        <w:t xml:space="preserve">and overall quality of life </w:t>
      </w:r>
      <w:r w:rsidR="005C27AE">
        <w:t xml:space="preserve">outcomes before re-categorisation can be viewed in </w:t>
      </w:r>
      <w:r w:rsidR="00B85D1C">
        <w:t>A</w:t>
      </w:r>
      <w:r w:rsidR="005C27AE">
        <w:t xml:space="preserve">ppendix 1. </w:t>
      </w:r>
      <w:r w:rsidR="000C3B55">
        <w:t xml:space="preserve"> </w:t>
      </w:r>
    </w:p>
    <w:p w14:paraId="0A94C146" w14:textId="6E9B8D3A" w:rsidR="00B66F04" w:rsidRDefault="005C27AE" w:rsidP="009E1101">
      <w:pPr>
        <w:spacing w:line="480" w:lineRule="auto"/>
      </w:pPr>
      <w:r>
        <w:t>T</w:t>
      </w:r>
      <w:r w:rsidR="000C3B55" w:rsidRPr="006452EC">
        <w:t xml:space="preserve">he results of the voting for each outcome are summarised in </w:t>
      </w:r>
      <w:r w:rsidR="000C3B55" w:rsidRPr="00200360">
        <w:t xml:space="preserve">Appendix </w:t>
      </w:r>
      <w:r w:rsidR="00EF4D9F" w:rsidRPr="00200360">
        <w:t>3</w:t>
      </w:r>
      <w:r w:rsidR="00B97DB2" w:rsidRPr="009D6944">
        <w:t xml:space="preserve">. </w:t>
      </w:r>
      <w:r w:rsidR="00081394" w:rsidRPr="009D6944">
        <w:t xml:space="preserve">The final core outcome set </w:t>
      </w:r>
      <w:r w:rsidR="005D2A3C" w:rsidRPr="009D6944">
        <w:t xml:space="preserve">is summarised in </w:t>
      </w:r>
      <w:r w:rsidR="005D2A3C" w:rsidRPr="00994925">
        <w:t xml:space="preserve">Table </w:t>
      </w:r>
      <w:r w:rsidR="00D35045" w:rsidRPr="009D6944">
        <w:t>4</w:t>
      </w:r>
      <w:r w:rsidR="005D2A3C" w:rsidRPr="009D6944">
        <w:t>, along with the interventions each core outcome is relevant to.</w:t>
      </w:r>
      <w:r w:rsidR="00081394" w:rsidRPr="009D6944">
        <w:t xml:space="preserve"> </w:t>
      </w:r>
      <w:r w:rsidR="001717BD" w:rsidRPr="00A81317">
        <w:t>T</w:t>
      </w:r>
      <w:r w:rsidR="005D2A3C" w:rsidRPr="00A81317">
        <w:t xml:space="preserve">he </w:t>
      </w:r>
      <w:r w:rsidR="00AE1FE3" w:rsidRPr="00A81317">
        <w:t>final</w:t>
      </w:r>
      <w:r w:rsidR="005D2A3C" w:rsidRPr="00A81317">
        <w:t xml:space="preserve"> COS contain</w:t>
      </w:r>
      <w:r w:rsidR="00787605" w:rsidRPr="00A81317">
        <w:t>s</w:t>
      </w:r>
      <w:r w:rsidR="005D2A3C" w:rsidRPr="00A81317">
        <w:t xml:space="preserve"> </w:t>
      </w:r>
      <w:r w:rsidR="005D0E62">
        <w:t>19</w:t>
      </w:r>
      <w:r w:rsidR="005D2A3C" w:rsidRPr="00A81317">
        <w:t xml:space="preserve"> outcomes, with </w:t>
      </w:r>
      <w:r w:rsidR="00E90D62" w:rsidRPr="00A81317">
        <w:t>1</w:t>
      </w:r>
      <w:r w:rsidR="005D0E62">
        <w:t xml:space="preserve">2 </w:t>
      </w:r>
      <w:r w:rsidR="005D2A3C" w:rsidRPr="00A81317">
        <w:t xml:space="preserve">universal </w:t>
      </w:r>
      <w:r w:rsidR="002B2C27" w:rsidRPr="00A81317">
        <w:t>outcom</w:t>
      </w:r>
      <w:r w:rsidR="008509E3" w:rsidRPr="00A81317">
        <w:t>e</w:t>
      </w:r>
      <w:r w:rsidR="002B2C27" w:rsidRPr="00A81317">
        <w:t xml:space="preserve">s </w:t>
      </w:r>
      <w:r w:rsidR="005D2A3C" w:rsidRPr="009D6944">
        <w:t>(i.e</w:t>
      </w:r>
      <w:r w:rsidR="005D2A3C">
        <w:t xml:space="preserve">. relevant across all interventions) </w:t>
      </w:r>
      <w:r w:rsidR="0059691D">
        <w:t xml:space="preserve">and 7 intervention-specific ones (4 </w:t>
      </w:r>
      <w:r w:rsidR="00E90D62">
        <w:t xml:space="preserve">for surgery, and one each for active surveillance, </w:t>
      </w:r>
      <w:r w:rsidR="009C6A85">
        <w:t>cryotherapy/HIFU/</w:t>
      </w:r>
      <w:r w:rsidR="00E90D62">
        <w:t>ablative therapy</w:t>
      </w:r>
      <w:r w:rsidR="009C6A85">
        <w:t>,</w:t>
      </w:r>
      <w:r w:rsidR="00E90D62">
        <w:t xml:space="preserve"> and hormonal therapy</w:t>
      </w:r>
      <w:r w:rsidR="0059691D">
        <w:t>)</w:t>
      </w:r>
      <w:r w:rsidR="002B2C27">
        <w:t xml:space="preserve">. </w:t>
      </w:r>
    </w:p>
    <w:p w14:paraId="433131A4" w14:textId="07C75687" w:rsidR="000567EF" w:rsidRDefault="000567EF" w:rsidP="009E1101">
      <w:pPr>
        <w:pStyle w:val="Heading1"/>
        <w:spacing w:line="480" w:lineRule="auto"/>
      </w:pPr>
      <w:r>
        <w:t>Discussion</w:t>
      </w:r>
    </w:p>
    <w:p w14:paraId="2C8B852E" w14:textId="0044E4E4" w:rsidR="000870AD" w:rsidRDefault="002F4D0A" w:rsidP="009E1101">
      <w:pPr>
        <w:spacing w:line="480" w:lineRule="auto"/>
        <w:rPr>
          <w:color w:val="000000" w:themeColor="text1"/>
        </w:rPr>
      </w:pPr>
      <w:r>
        <w:t xml:space="preserve">Our study adopted robust methods to generate a core outcome set relevant to trials of interventions for localised prostate cancer.  </w:t>
      </w:r>
      <w:r w:rsidR="00493578">
        <w:rPr>
          <w:color w:val="000000" w:themeColor="text1"/>
        </w:rPr>
        <w:t xml:space="preserve">From the consensus process, </w:t>
      </w:r>
      <w:r w:rsidR="00D75009">
        <w:rPr>
          <w:color w:val="000000" w:themeColor="text1"/>
        </w:rPr>
        <w:t>19</w:t>
      </w:r>
      <w:r w:rsidR="00B54F47">
        <w:rPr>
          <w:color w:val="000000" w:themeColor="text1"/>
        </w:rPr>
        <w:t xml:space="preserve"> core outcomes </w:t>
      </w:r>
      <w:r>
        <w:rPr>
          <w:color w:val="000000" w:themeColor="text1"/>
        </w:rPr>
        <w:t xml:space="preserve">were identified: </w:t>
      </w:r>
      <w:r w:rsidR="00B54F47">
        <w:rPr>
          <w:color w:val="000000" w:themeColor="text1"/>
        </w:rPr>
        <w:t>1</w:t>
      </w:r>
      <w:r w:rsidR="00D75009">
        <w:rPr>
          <w:color w:val="000000" w:themeColor="text1"/>
        </w:rPr>
        <w:t>2</w:t>
      </w:r>
      <w:r w:rsidR="00B54F47">
        <w:rPr>
          <w:color w:val="000000" w:themeColor="text1"/>
        </w:rPr>
        <w:t xml:space="preserve"> universal and 7 intervention-specific, covering </w:t>
      </w:r>
      <w:r w:rsidR="00493578">
        <w:rPr>
          <w:color w:val="000000" w:themeColor="text1"/>
        </w:rPr>
        <w:t xml:space="preserve">all </w:t>
      </w:r>
      <w:r w:rsidR="00B54F47">
        <w:rPr>
          <w:color w:val="000000" w:themeColor="text1"/>
        </w:rPr>
        <w:t xml:space="preserve">domains </w:t>
      </w:r>
      <w:r w:rsidR="00DB0EFD">
        <w:rPr>
          <w:color w:val="000000" w:themeColor="text1"/>
        </w:rPr>
        <w:t>of</w:t>
      </w:r>
      <w:r w:rsidR="00493578">
        <w:rPr>
          <w:color w:val="000000" w:themeColor="text1"/>
        </w:rPr>
        <w:t xml:space="preserve"> </w:t>
      </w:r>
      <w:r w:rsidR="00B54F47">
        <w:rPr>
          <w:color w:val="000000" w:themeColor="text1"/>
        </w:rPr>
        <w:t>cancer</w:t>
      </w:r>
      <w:r w:rsidR="00873A51">
        <w:rPr>
          <w:color w:val="000000" w:themeColor="text1"/>
        </w:rPr>
        <w:t xml:space="preserve"> control and survival</w:t>
      </w:r>
      <w:r w:rsidR="00B54F47">
        <w:rPr>
          <w:color w:val="000000" w:themeColor="text1"/>
        </w:rPr>
        <w:t xml:space="preserve">, </w:t>
      </w:r>
      <w:r w:rsidR="00664198">
        <w:rPr>
          <w:color w:val="000000" w:themeColor="text1"/>
        </w:rPr>
        <w:t>urinary function, bowel function, sexual function, quality of life, and adverse events.</w:t>
      </w:r>
      <w:r w:rsidR="00493578">
        <w:rPr>
          <w:color w:val="000000" w:themeColor="text1"/>
        </w:rPr>
        <w:t xml:space="preserve"> </w:t>
      </w:r>
    </w:p>
    <w:p w14:paraId="4967179F" w14:textId="079A8DE6" w:rsidR="00EE39D1" w:rsidRDefault="00464A7C" w:rsidP="009E1101">
      <w:pPr>
        <w:spacing w:line="480" w:lineRule="auto"/>
      </w:pPr>
      <w:r>
        <w:t xml:space="preserve">There have been two recent reports on developing standardised outcomes in the field of </w:t>
      </w:r>
      <w:r w:rsidR="00495635">
        <w:t>localised prostate cancer</w:t>
      </w:r>
      <w:r w:rsidR="00DB45E8">
        <w:t>.</w:t>
      </w:r>
      <w:r>
        <w:t xml:space="preserve"> Martin et al.</w:t>
      </w:r>
      <w:r w:rsidR="00EE39D1">
        <w:t xml:space="preserve"> </w:t>
      </w:r>
      <w:r w:rsidR="00EE39D1">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 </w:instrText>
      </w:r>
      <w:r w:rsidR="00BA2847">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DATA </w:instrText>
      </w:r>
      <w:r w:rsidR="00BA2847">
        <w:fldChar w:fldCharType="end"/>
      </w:r>
      <w:r w:rsidR="00EE39D1">
        <w:fldChar w:fldCharType="separate"/>
      </w:r>
      <w:r w:rsidR="00BA2847">
        <w:rPr>
          <w:noProof/>
        </w:rPr>
        <w:t>(14)</w:t>
      </w:r>
      <w:r w:rsidR="00EE39D1">
        <w:fldChar w:fldCharType="end"/>
      </w:r>
      <w:r>
        <w:t xml:space="preserve"> </w:t>
      </w:r>
      <w:r w:rsidR="00E36B8D">
        <w:t xml:space="preserve">defined a set of health outcomes for </w:t>
      </w:r>
      <w:r w:rsidR="00495635">
        <w:t>localised prostate cancer</w:t>
      </w:r>
      <w:r w:rsidR="00495635" w:rsidRPr="00351BBE">
        <w:t xml:space="preserve"> </w:t>
      </w:r>
      <w:r w:rsidR="00E36B8D">
        <w:t>management</w:t>
      </w:r>
      <w:r w:rsidR="006016CB">
        <w:t xml:space="preserve">, to be measured </w:t>
      </w:r>
      <w:r w:rsidR="00E36B8D">
        <w:t xml:space="preserve">in routine clinical practice </w:t>
      </w:r>
      <w:r w:rsidR="00E36B8D" w:rsidRPr="00E36B8D">
        <w:t>with the purpose of determining the value of health care interventions</w:t>
      </w:r>
      <w:r w:rsidR="00EE39D1">
        <w:t xml:space="preserve">; </w:t>
      </w:r>
      <w:r w:rsidR="00E36B8D">
        <w:t xml:space="preserve"> </w:t>
      </w:r>
      <w:r w:rsidR="003460DC">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 </w:instrText>
      </w:r>
      <w:r w:rsidR="00BA2847">
        <w:fldChar w:fldCharType="begin">
          <w:fldData xml:space="preserve">PEVuZE5vdGU+PENpdGU+PEF1dGhvcj5NYXJ0aW48L0F1dGhvcj48WWVhcj4yMDE1PC9ZZWFyPjxS
ZWNOdW0+Njk8L1JlY051bT48RGlzcGxheVRleHQ+KDE0KTwvRGlzcGxheVRleHQ+PHJlY29yZD48
cmVjLW51bWJlcj42OTwvcmVjLW51bWJlcj48Zm9yZWlnbi1rZXlzPjxrZXkgYXBwPSJFTiIgZGIt
aWQ9IjU5MHIwd2FzZjJwemZvZXd4Mm92MDU5OWZ4OWZ6YTB2eHhwZSIgdGltZXN0YW1wPSIxNDM2
OTU2NDk0Ij42OTwva2V5PjxrZXkgYXBwPSJFTldlYiIgZGItaWQ9IiI+MDwva2V5PjwvZm9yZWln
bi1rZXlzPjxyZWYtdHlwZSBuYW1lPSJKb3VybmFsIEFydGljbGUiPjE3PC9yZWYtdHlwZT48Y29u
dHJpYnV0b3JzPjxhdXRob3JzPjxhdXRob3I+TWFydGluLCBOZWlsIEUuPC9hdXRob3I+PGF1dGhv
cj5NYXNzZXksIExhdXJhPC9hdXRob3I+PGF1dGhvcj5TdG93ZWxsLCBDYWxlYjwvYXV0aG9yPjxh
dXRob3I+QmFuZ21hLCBDaHJpczwvYXV0aG9yPjxhdXRob3I+QnJpZ2FudGksIEFsYmVydG88L2F1
dGhvcj48YXV0aG9yPkJpbGwtQXhlbHNvbiwgQW5uYTwvYXV0aG9yPjxhdXRob3I+Qmx1dGUsIE1p
Y2hhZWw8L2F1dGhvcj48YXV0aG9yPkNhdHRvLCBKYW1lczwvYXV0aG9yPjxhdXRob3I+Q2hlbiwg
Um9uYWxkIEMuPC9hdXRob3I+PGF1dGhvcj5E4oCZQW1pY28sIEFudGhvbnkgVi48L2F1dGhvcj48
YXV0aG9yPkZlaWNrLCBHw7xudGVyPC9hdXRob3I+PGF1dGhvcj5GaXR6cGF0cmljaywgSm9obiBN
LjwvYXV0aG9yPjxhdXRob3I+RnJhbmssIFN0ZXZlbiBKLjwvYXV0aG9yPjxhdXRob3I+RnJvZWhu
ZXIsIE1pY2hhZWw8L2F1dGhvcj48YXV0aG9yPkZyeWRlbmJlcmcsIE1hcms8L2F1dGhvcj48YXV0
aG9yPkdsYXNlciwgQWRhbTwvYXV0aG9yPjxhdXRob3I+R3JhZWZlbiwgTWFya3VzPC9hdXRob3I+
PGF1dGhvcj5IYW1zdHJhLCBEYW5pZWw8L2F1dGhvcj48YXV0aG9yPktpYmVsLCBBZGFtPC9hdXRo
b3I+PGF1dGhvcj5NZW5kZW5oYWxsLCBOYW5jeTwvYXV0aG9yPjxhdXRob3I+TW9yZXR0aSwgS2lt
PC9hdXRob3I+PGF1dGhvcj5SYW1vbiwgSmFjb2I8L2F1dGhvcj48YXV0aG9yPlJvb3MsIElhbjwv
YXV0aG9yPjxhdXRob3I+U2FuZGxlciwgSG93YXJkPC9hdXRob3I+PGF1dGhvcj5TdWxsaXZhbiwg
RnJhbmNpcyBKLjwvYXV0aG9yPjxhdXRob3I+U3dhbnNvbiwgRGF2aWQ8L2F1dGhvcj48YXV0aG9y
PlRld2FyaSwgQXNodXRvc2g8L2F1dGhvcj48YXV0aG9yPlZpY2tlcnMsIEFuZHJldzwvYXV0aG9y
PjxhdXRob3I+V2llZ2VsLCBUaG9tYXM8L2F1dGhvcj48YXV0aG9yPkh1bGFuZCwgSGFydHdpZzwv
YXV0aG9yPjwvYXV0aG9ycz48L2NvbnRyaWJ1dG9ycz48dGl0bGVzPjx0aXRsZT5EZWZpbmluZyBh
IFN0YW5kYXJkIFNldCBvZiBQYXRpZW50LWNlbnRlcmVkIE91dGNvbWVzIGZvciBNZW4gd2l0aCBM
b2NhbGl6ZWQgUHJvc3RhdGUgQ2FuY2VyPC90aXRsZT48c2Vjb25kYXJ5LXRpdGxlPkV1cm9wZWFu
IFVyb2xvZ3k8L3NlY29uZGFyeS10aXRsZT48L3RpdGxlcz48cGVyaW9kaWNhbD48ZnVsbC10aXRs
ZT5FdXJvcGVhbiB1cm9sb2d5PC9mdWxsLXRpdGxlPjwvcGVyaW9kaWNhbD48cGFnZXM+NDYwLTQ2
NzwvcGFnZXM+PHZvbHVtZT42Nzwvdm9sdW1lPjxudW1iZXI+MzwvbnVtYmVyPjxkYXRlcz48eWVh
cj4yMDE1PC95ZWFyPjwvZGF0ZXM+PHVybHM+PHJlbGF0ZWQtdXJscz48dXJsPmh0dHA6Ly9saW5r
aW5naHViLmVsc2V2aWVyLmNvbS9yZXRyaWV2ZS9waWkvUzAzMDIyODM4MTQwMDg0NTg8L3VybD48
dXJsPmh0dHA6Ly9hYy5lbHMtY2RuLmNvbS9TMDMwMjI4MzgxNDAwODQ1OC8xLXMyLjAtUzAzMDIy
ODM4MTQwMDg0NTgtbWFpbi5wZGY/X3RpZD0yMGEwMDQ1NC0yNzA2LTExZTUtOTI4OC0wMDAwMGFh
YjBmMjYmYW1wO2FjZG5hdD0xNDM2NTM0NDc3XzY0NDA1OTdlZjA1NzQ4Mzg4ZmUyMzI3OGVlYmMy
MDg5PC91cmw+PC9yZWxhdGVkLXVybHM+PC91cmxzPjxlbGVjdHJvbmljLXJlc291cmNlLW51bT4x
MC4xMDE2L2ouZXVydXJvLjIwMTQuMDguMDc1PC9lbGVjdHJvbmljLXJlc291cmNlLW51bT48bGFu
Z3VhZ2U+ZW48L2xhbmd1YWdlPjwvcmVjb3JkPjwvQ2l0ZT48L0VuZE5vdGU+AG==
</w:fldData>
        </w:fldChar>
      </w:r>
      <w:r w:rsidR="00BA2847">
        <w:instrText xml:space="preserve"> ADDIN EN.CITE.DATA </w:instrText>
      </w:r>
      <w:r w:rsidR="00BA2847">
        <w:fldChar w:fldCharType="end"/>
      </w:r>
      <w:r w:rsidR="003460DC">
        <w:fldChar w:fldCharType="separate"/>
      </w:r>
      <w:r w:rsidR="00BA2847">
        <w:rPr>
          <w:noProof/>
        </w:rPr>
        <w:t>(14)</w:t>
      </w:r>
      <w:r w:rsidR="003460DC">
        <w:fldChar w:fldCharType="end"/>
      </w:r>
      <w:r w:rsidR="003460DC">
        <w:t xml:space="preserve"> </w:t>
      </w:r>
      <w:r w:rsidR="00EE39D1">
        <w:rPr>
          <w:lang w:val="nl-NL"/>
        </w:rPr>
        <w:t>and</w:t>
      </w:r>
      <w:r w:rsidR="00EE39D1" w:rsidRPr="00B21E09">
        <w:rPr>
          <w:lang w:val="nl-NL"/>
        </w:rPr>
        <w:t xml:space="preserve"> van den Bos et al. </w:t>
      </w:r>
      <w:r w:rsidR="00EE39D1">
        <w:fldChar w:fldCharType="begin">
          <w:fldData xml:space="preserve">PEVuZE5vdGU+PENpdGU+PEF1dGhvcj52YW4gZGVuIEJvczwvQXV0aG9yPjxZZWFyPjIwMTU8L1ll
YXI+PFJlY051bT42OTg8L1JlY051bT48RGlzcGxheVRleHQ+KDMwKTwvRGlzcGxheVRleHQ+PHJl
Y29yZD48cmVjLW51bWJlcj42OTg8L3JlYy1udW1iZXI+PGZvcmVpZ24ta2V5cz48a2V5IGFwcD0i
RU4iIGRiLWlkPSI1OTByMHdhc2YycHpmb2V3eDJvdjA1OTlmeDlmemEwdnh4cGUiIHRpbWVzdGFt
cD0iMTQ2MjQ2MDc1MCI+Njk4PC9rZXk+PC9mb3JlaWduLWtleXM+PHJlZi10eXBlIG5hbWU9Ikpv
dXJuYWwgQXJ0aWNsZSI+MTc8L3JlZi10eXBlPjxjb250cmlidXRvcnM+PGF1dGhvcnM+PGF1dGhv
cj52YW4gZGVuIEJvcywgVy48L2F1dGhvcj48YXV0aG9yPk11bGxlciwgQi4gRy48L2F1dGhvcj48
YXV0aG9yPmRlIEJydWluLCBELiBNLjwvYXV0aG9yPjxhdXRob3I+ZGUgQ2FzdHJvIEFicmV1LCBB
LiBMLjwvYXV0aG9yPjxhdXRob3I+Q2hhdXNzeSwgQy48L2F1dGhvcj48YXV0aG9yPkNvbGVtYW4s
IEouIEEuPC9hdXRob3I+PGF1dGhvcj5GaW5lbGxpLCBBLjwvYXV0aG9yPjxhdXRob3I+R2lsbCwg
SS4gUy48L2F1dGhvcj48YXV0aG9yPkdyb3NzLCBNLiBFLjwvYXV0aG9yPjxhdXRob3I+SmVubmlz
a2VucywgUy4gRi48L2F1dGhvcj48YXV0aG9yPkthaG1hbm4sIEYuPC9hdXRob3I+PGF1dGhvcj5M
YWd1bmEtUGVzLCBNLiBQLjwvYXV0aG9yPjxhdXRob3I+UmFzdGluZWhhZCwgQS4gUi48L2F1dGhv
cj48YXV0aG9yPlNpbW1vbnMsIEwuIEEuPC9hdXRob3I+PGF1dGhvcj5TdWxzZXIsIFQuPC9hdXRo
b3I+PGF1dGhvcj5WaWxsZXJzLCBBLjwvYXV0aG9yPjxhdXRob3I+V2FyZCwgSi4gRi48L2F1dGhv
cj48YXV0aG9yPmRlIGxhIFJvc2V0dGUsIEouIEouPC9hdXRob3I+PC9hdXRob3JzPjwvY29udHJp
YnV0b3JzPjxhdXRoLWFkZHJlc3M+RGVwYXJ0bWVudCBvZiBVcm9sb2d5LCBBTUMgVW5pdmVyc2l0
eSBIb3NwaXRhbCwgQW1zdGVyZGFtLCB0aGUgTmV0aGVybGFuZHMuIEVsZWN0cm9uaWMgYWRkcmVz
czogdy52YW5kZW5ib3NAYW1jLnV2YS5ubC5EZXBhcnRtZW50IG9mIFVyb2xvZ3ksIEFNQyBVbml2
ZXJzaXR5IEhvc3BpdGFsLCBBbXN0ZXJkYW0sIHRoZSBOZXRoZXJsYW5kcy5EZXBhcnRtZW50IG9m
IFVyb2xvZ3ksIFVuaXZlcnNpdHkgb2YgU291dGhlcm4gQ2FsaWZvcm5pYSwgTG9zIEFuZ2VsZXMs
IENBLkRlcGFydG1lbnQgb2YgVXJvbG9neSwgVW5pdmVyc2l0eSBvZiBSZWdlbnNidXJnLCBSZWdl
bnNidXJnLCBHZXJtYW55LkRlcGFydG1lbnQgb2YgU3VyZ2VyeSwgTWVtb3JpYWwgU2xvYW4tS2V0
dGVyaW5nIENhbmNlciBDZW50ZXIsIE5ldyBZb3JrLCBOWS5EZXBhcnRtYW50IG9mIFN1cmdpY2Fs
IE9uY29sb2d5LCBQcmluY2VzcyBNYXJnYXJldCBIb3NwaXRhbCwgVG9yb250bywgT250YXJpbywg
Q2FuYWRhLkRlcGFydG1lbnQgb2YgVXJvbG9neSwgS2VjayBTY2hvb2wgb2YgTWVkaWNpbmUsIExv
cyBBbmdlbGVzLCBDQS5EZXBhcnRtZW50IG9mIFJhZGlvbG9neSwgUmFkYm91ZCBVbml2ZXJzaXR5
IE5pam1lZ2VuIE1lZGljYWwgQ2VudGVyLCBOaWptZWdlbiwgdGhlIE5ldGhlcmxhbmRzLlByYXhp
cyBIZW5rZWwgJmFtcDsgS2FobWFubiwgQmVybGluLCBHZXJtYW55LkRlcGFydG1lbnQgb2YgVXJv
bG9neSwgSG9mc3RyYSBOb3J0aCBTaG9yZS1MaWosIEhvZnN0cmEgVW5pdmVyc2l0eSwgSGVtcHN0
ZWFkLCBOWS5EZXBhcnRtZW50IG9mIFVyb2xvZ3ksIFVuaXZlcnNpdHkgQ29sbGVnZSBMb25kb24s
IExvbmRvbiwgVUsuRGVwYXJ0bWVudCBvZiBVcm9sb2d5LCBVbml2ZXJzaXR5IEhvc3BpdGFsIFp1
cmljaCwgWnVyaWNoLCBTd2l0emVybGFuZC5EZXBhcnRtZW50IG9mIFVyb2xvZ3ksIExpbGxlIFVu
aXZlcnNpdHkgTWVkaWNhbCBDZW50ZXIsIExpbGxlLCBGcmFuY2UuRGVwYXJ0bWVudCBvZiBVcm9s
b2d5LCBUaGUgVW5pdmVyc2l0eSBvZiBUZXhhcyBNRCBBbmRlcnNvbiBDYW5jZXIgQ2VudGVyLCBI
b3VzdG9uLCBUWC48L2F1dGgtYWRkcmVzcz48dGl0bGVzPjx0aXRsZT5TYWx2YWdlIGFibGF0aXZl
IHRoZXJhcHkgaW4gcHJvc3RhdGUgY2FuY2VyOiBpbnRlcm5hdGlvbmFsIG11bHRpZGlzY2lwbGlu
YXJ5IGNvbnNlbnN1cyBvbiB0cmlhbCBkZXNpZ248L3RpdGxlPjxzZWNvbmRhcnktdGl0bGU+VXJv
bCBPbmNvbDwvc2Vjb25kYXJ5LXRpdGxlPjxhbHQtdGl0bGU+VXJvbG9naWMgb25jb2xvZ3k8L2Fs
dC10aXRsZT48L3RpdGxlcz48cGVyaW9kaWNhbD48YWJici0xPlVyb2wgT25jb2w8L2FiYnItMT48
L3BlcmlvZGljYWw+PGFsdC1wZXJpb2RpY2FsPjxmdWxsLXRpdGxlPlVyb2xvZ2ljIE9uY29sb2d5
PC9mdWxsLXRpdGxlPjwvYWx0LXBlcmlvZGljYWw+PHBhZ2VzPjQ5NS5lMS03PC9wYWdlcz48dm9s
dW1lPjMzPC92b2x1bWU+PG51bWJlcj4xMTwvbnVtYmVyPjxlZGl0aW9uPjIwMTUvMDgvMDI8L2Vk
aXRpb24+PGtleXdvcmRzPjxrZXl3b3JkPkNvbnNlbnN1czwva2V5d29yZD48a2V5d29yZD5TYWx2
YWdlIGFibGF0aXZlIHRoZXJhcHk8L2tleXdvcmQ+PGtleXdvcmQ+VHJpYWwgZGVzaWduPC9rZXl3
b3JkPjwva2V5d29yZHM+PGRhdGVzPjx5ZWFyPjIwMTU8L3llYXI+PHB1Yi1kYXRlcz48ZGF0ZT5O
b3Y8L2RhdGU+PC9wdWItZGF0ZXM+PC9kYXRlcz48aXNibj4xMDc4LTE0Mzk8L2lzYm4+PGFjY2Vz
c2lvbi1udW0+MjYyMzEzMTA8L2FjY2Vzc2lvbi1udW0+PHVybHM+PHJlbGF0ZWQtdXJscz48dXJs
Pmh0dHA6Ly9keC5kb2kub3JnLzEwLjEwMTYvai51cm9sb25jLjIwMTUuMDYuMDE1PC91cmw+PC9y
ZWxhdGVkLXVybHM+PC91cmxzPjxlbGVjdHJvbmljLXJlc291cmNlLW51bT4xMC4xMDE2L2oudXJv
bG9uYy4yMDE1LjA2LjAxNTwvZWxlY3Ryb25pYy1yZXNvdXJjZS1udW0+PHJlbW90ZS1kYXRhYmFz
ZS1wcm92aWRlcj5OTE08L3JlbW90ZS1kYXRhYmFzZS1wcm92aWRlcj48bGFuZ3VhZ2U+ZW5nPC9s
YW5ndWFnZT48L3JlY29yZD48L0NpdGU+PC9FbmROb3RlPn==
</w:fldData>
        </w:fldChar>
      </w:r>
      <w:r w:rsidR="00BA2847">
        <w:instrText xml:space="preserve"> ADDIN EN.CITE </w:instrText>
      </w:r>
      <w:r w:rsidR="00BA2847">
        <w:fldChar w:fldCharType="begin">
          <w:fldData xml:space="preserve">PEVuZE5vdGU+PENpdGU+PEF1dGhvcj52YW4gZGVuIEJvczwvQXV0aG9yPjxZZWFyPjIwMTU8L1ll
YXI+PFJlY051bT42OTg8L1JlY051bT48RGlzcGxheVRleHQ+KDMwKTwvRGlzcGxheVRleHQ+PHJl
Y29yZD48cmVjLW51bWJlcj42OTg8L3JlYy1udW1iZXI+PGZvcmVpZ24ta2V5cz48a2V5IGFwcD0i
RU4iIGRiLWlkPSI1OTByMHdhc2YycHpmb2V3eDJvdjA1OTlmeDlmemEwdnh4cGUiIHRpbWVzdGFt
cD0iMTQ2MjQ2MDc1MCI+Njk4PC9rZXk+PC9mb3JlaWduLWtleXM+PHJlZi10eXBlIG5hbWU9Ikpv
dXJuYWwgQXJ0aWNsZSI+MTc8L3JlZi10eXBlPjxjb250cmlidXRvcnM+PGF1dGhvcnM+PGF1dGhv
cj52YW4gZGVuIEJvcywgVy48L2F1dGhvcj48YXV0aG9yPk11bGxlciwgQi4gRy48L2F1dGhvcj48
YXV0aG9yPmRlIEJydWluLCBELiBNLjwvYXV0aG9yPjxhdXRob3I+ZGUgQ2FzdHJvIEFicmV1LCBB
LiBMLjwvYXV0aG9yPjxhdXRob3I+Q2hhdXNzeSwgQy48L2F1dGhvcj48YXV0aG9yPkNvbGVtYW4s
IEouIEEuPC9hdXRob3I+PGF1dGhvcj5GaW5lbGxpLCBBLjwvYXV0aG9yPjxhdXRob3I+R2lsbCwg
SS4gUy48L2F1dGhvcj48YXV0aG9yPkdyb3NzLCBNLiBFLjwvYXV0aG9yPjxhdXRob3I+SmVubmlz
a2VucywgUy4gRi48L2F1dGhvcj48YXV0aG9yPkthaG1hbm4sIEYuPC9hdXRob3I+PGF1dGhvcj5M
YWd1bmEtUGVzLCBNLiBQLjwvYXV0aG9yPjxhdXRob3I+UmFzdGluZWhhZCwgQS4gUi48L2F1dGhv
cj48YXV0aG9yPlNpbW1vbnMsIEwuIEEuPC9hdXRob3I+PGF1dGhvcj5TdWxzZXIsIFQuPC9hdXRo
b3I+PGF1dGhvcj5WaWxsZXJzLCBBLjwvYXV0aG9yPjxhdXRob3I+V2FyZCwgSi4gRi48L2F1dGhv
cj48YXV0aG9yPmRlIGxhIFJvc2V0dGUsIEouIEouPC9hdXRob3I+PC9hdXRob3JzPjwvY29udHJp
YnV0b3JzPjxhdXRoLWFkZHJlc3M+RGVwYXJ0bWVudCBvZiBVcm9sb2d5LCBBTUMgVW5pdmVyc2l0
eSBIb3NwaXRhbCwgQW1zdGVyZGFtLCB0aGUgTmV0aGVybGFuZHMuIEVsZWN0cm9uaWMgYWRkcmVz
czogdy52YW5kZW5ib3NAYW1jLnV2YS5ubC5EZXBhcnRtZW50IG9mIFVyb2xvZ3ksIEFNQyBVbml2
ZXJzaXR5IEhvc3BpdGFsLCBBbXN0ZXJkYW0sIHRoZSBOZXRoZXJsYW5kcy5EZXBhcnRtZW50IG9m
IFVyb2xvZ3ksIFVuaXZlcnNpdHkgb2YgU291dGhlcm4gQ2FsaWZvcm5pYSwgTG9zIEFuZ2VsZXMs
IENBLkRlcGFydG1lbnQgb2YgVXJvbG9neSwgVW5pdmVyc2l0eSBvZiBSZWdlbnNidXJnLCBSZWdl
bnNidXJnLCBHZXJtYW55LkRlcGFydG1lbnQgb2YgU3VyZ2VyeSwgTWVtb3JpYWwgU2xvYW4tS2V0
dGVyaW5nIENhbmNlciBDZW50ZXIsIE5ldyBZb3JrLCBOWS5EZXBhcnRtYW50IG9mIFN1cmdpY2Fs
IE9uY29sb2d5LCBQcmluY2VzcyBNYXJnYXJldCBIb3NwaXRhbCwgVG9yb250bywgT250YXJpbywg
Q2FuYWRhLkRlcGFydG1lbnQgb2YgVXJvbG9neSwgS2VjayBTY2hvb2wgb2YgTWVkaWNpbmUsIExv
cyBBbmdlbGVzLCBDQS5EZXBhcnRtZW50IG9mIFJhZGlvbG9neSwgUmFkYm91ZCBVbml2ZXJzaXR5
IE5pam1lZ2VuIE1lZGljYWwgQ2VudGVyLCBOaWptZWdlbiwgdGhlIE5ldGhlcmxhbmRzLlByYXhp
cyBIZW5rZWwgJmFtcDsgS2FobWFubiwgQmVybGluLCBHZXJtYW55LkRlcGFydG1lbnQgb2YgVXJv
bG9neSwgSG9mc3RyYSBOb3J0aCBTaG9yZS1MaWosIEhvZnN0cmEgVW5pdmVyc2l0eSwgSGVtcHN0
ZWFkLCBOWS5EZXBhcnRtZW50IG9mIFVyb2xvZ3ksIFVuaXZlcnNpdHkgQ29sbGVnZSBMb25kb24s
IExvbmRvbiwgVUsuRGVwYXJ0bWVudCBvZiBVcm9sb2d5LCBVbml2ZXJzaXR5IEhvc3BpdGFsIFp1
cmljaCwgWnVyaWNoLCBTd2l0emVybGFuZC5EZXBhcnRtZW50IG9mIFVyb2xvZ3ksIExpbGxlIFVu
aXZlcnNpdHkgTWVkaWNhbCBDZW50ZXIsIExpbGxlLCBGcmFuY2UuRGVwYXJ0bWVudCBvZiBVcm9s
b2d5LCBUaGUgVW5pdmVyc2l0eSBvZiBUZXhhcyBNRCBBbmRlcnNvbiBDYW5jZXIgQ2VudGVyLCBI
b3VzdG9uLCBUWC48L2F1dGgtYWRkcmVzcz48dGl0bGVzPjx0aXRsZT5TYWx2YWdlIGFibGF0aXZl
IHRoZXJhcHkgaW4gcHJvc3RhdGUgY2FuY2VyOiBpbnRlcm5hdGlvbmFsIG11bHRpZGlzY2lwbGlu
YXJ5IGNvbnNlbnN1cyBvbiB0cmlhbCBkZXNpZ248L3RpdGxlPjxzZWNvbmRhcnktdGl0bGU+VXJv
bCBPbmNvbDwvc2Vjb25kYXJ5LXRpdGxlPjxhbHQtdGl0bGU+VXJvbG9naWMgb25jb2xvZ3k8L2Fs
dC10aXRsZT48L3RpdGxlcz48cGVyaW9kaWNhbD48YWJici0xPlVyb2wgT25jb2w8L2FiYnItMT48
L3BlcmlvZGljYWw+PGFsdC1wZXJpb2RpY2FsPjxmdWxsLXRpdGxlPlVyb2xvZ2ljIE9uY29sb2d5
PC9mdWxsLXRpdGxlPjwvYWx0LXBlcmlvZGljYWw+PHBhZ2VzPjQ5NS5lMS03PC9wYWdlcz48dm9s
dW1lPjMzPC92b2x1bWU+PG51bWJlcj4xMTwvbnVtYmVyPjxlZGl0aW9uPjIwMTUvMDgvMDI8L2Vk
aXRpb24+PGtleXdvcmRzPjxrZXl3b3JkPkNvbnNlbnN1czwva2V5d29yZD48a2V5d29yZD5TYWx2
YWdlIGFibGF0aXZlIHRoZXJhcHk8L2tleXdvcmQ+PGtleXdvcmQ+VHJpYWwgZGVzaWduPC9rZXl3
b3JkPjwva2V5d29yZHM+PGRhdGVzPjx5ZWFyPjIwMTU8L3llYXI+PHB1Yi1kYXRlcz48ZGF0ZT5O
b3Y8L2RhdGU+PC9wdWItZGF0ZXM+PC9kYXRlcz48aXNibj4xMDc4LTE0Mzk8L2lzYm4+PGFjY2Vz
c2lvbi1udW0+MjYyMzEzMTA8L2FjY2Vzc2lvbi1udW0+PHVybHM+PHJlbGF0ZWQtdXJscz48dXJs
Pmh0dHA6Ly9keC5kb2kub3JnLzEwLjEwMTYvai51cm9sb25jLjIwMTUuMDYuMDE1PC91cmw+PC9y
ZWxhdGVkLXVybHM+PC91cmxzPjxlbGVjdHJvbmljLXJlc291cmNlLW51bT4xMC4xMDE2L2oudXJv
bG9uYy4yMDE1LjA2LjAxNTwvZWxlY3Ryb25pYy1yZXNvdXJjZS1udW0+PHJlbW90ZS1kYXRhYmFz
ZS1wcm92aWRlcj5OTE08L3JlbW90ZS1kYXRhYmFzZS1wcm92aWRlcj48bGFuZ3VhZ2U+ZW5nPC9s
YW5ndWFnZT48L3JlY29yZD48L0NpdGU+PC9FbmROb3RlPn==
</w:fldData>
        </w:fldChar>
      </w:r>
      <w:r w:rsidR="00BA2847">
        <w:instrText xml:space="preserve"> ADDIN EN.CITE.DATA </w:instrText>
      </w:r>
      <w:r w:rsidR="00BA2847">
        <w:fldChar w:fldCharType="end"/>
      </w:r>
      <w:r w:rsidR="00EE39D1">
        <w:fldChar w:fldCharType="separate"/>
      </w:r>
      <w:r w:rsidR="00BA2847">
        <w:rPr>
          <w:noProof/>
        </w:rPr>
        <w:t>(30)</w:t>
      </w:r>
      <w:r w:rsidR="00EE39D1">
        <w:fldChar w:fldCharType="end"/>
      </w:r>
      <w:r w:rsidR="00EE39D1">
        <w:t xml:space="preserve"> reported on a consensus statement regarding the design of future trials of focal ablative therapy for a sub-set of patients with localised prostate cancer. </w:t>
      </w:r>
      <w:r w:rsidR="00E347AA">
        <w:t xml:space="preserve"> </w:t>
      </w:r>
      <w:r w:rsidR="00EE39D1">
        <w:t>Additional insights provided by our study are that it is the first localised prostate cancer study that takes into account the opinions of patients on a large scale</w:t>
      </w:r>
      <w:r w:rsidR="00F416EE">
        <w:t xml:space="preserve"> and uses</w:t>
      </w:r>
      <w:r w:rsidR="00A24198">
        <w:t xml:space="preserve"> robust</w:t>
      </w:r>
      <w:r w:rsidR="00F416EE">
        <w:t xml:space="preserve"> and transparent</w:t>
      </w:r>
      <w:r w:rsidR="00A24198">
        <w:t xml:space="preserve"> methods</w:t>
      </w:r>
      <w:r w:rsidR="00E347AA">
        <w:t xml:space="preserve"> planned </w:t>
      </w:r>
      <w:r w:rsidR="00E347AA" w:rsidRPr="00226038">
        <w:rPr>
          <w:i/>
        </w:rPr>
        <w:t>a priori</w:t>
      </w:r>
      <w:r w:rsidR="00A24198">
        <w:t xml:space="preserve">. </w:t>
      </w:r>
    </w:p>
    <w:p w14:paraId="3F32505A" w14:textId="248AD275" w:rsidR="00A92F06" w:rsidRDefault="00A92F06" w:rsidP="009E1101">
      <w:pPr>
        <w:spacing w:line="480" w:lineRule="auto"/>
      </w:pPr>
      <w:r>
        <w:lastRenderedPageBreak/>
        <w:t xml:space="preserve">Whilst it is encouraging that there is broad overlap between Martin et al’s outcomes recommended for clinical practice and our COS for effectiveness trials, it is important to </w:t>
      </w:r>
      <w:r w:rsidR="00A24198">
        <w:t>reiterate the differences in the aims of the two studies, i.e. we aimed to develop a COS for effectiveness trails, Martin et al’s standard-set was not design</w:t>
      </w:r>
      <w:r w:rsidR="00E347AA">
        <w:t>ed</w:t>
      </w:r>
      <w:r w:rsidR="00A24198">
        <w:t xml:space="preserve"> for trials but for routine clinical practice. It is important also to re-state </w:t>
      </w:r>
      <w:r>
        <w:t>the methodological differences</w:t>
      </w:r>
      <w:r w:rsidR="00E347AA">
        <w:t>. I</w:t>
      </w:r>
      <w:r w:rsidR="00A24198">
        <w:t xml:space="preserve">n particular the involvement of only two patients in Martin et al’s consensus process is unlikely to sufficiently capture patient opinion. </w:t>
      </w:r>
      <w:r w:rsidR="00A65E02">
        <w:fldChar w:fldCharType="begin">
          <w:fldData xml:space="preserve">PEVuZE5vdGU+PENpdGU+PEF1dGhvcj5NYWNMZW5uYW48L0F1dGhvcj48WWVhcj4yMDE2PC9ZZWFy
PjxSZWNOdW0+Njk3PC9SZWNOdW0+PERpc3BsYXlUZXh0PigxNSwgMTYsIDMxKTwvRGlzcGxheVRl
eHQ+PHJlY29yZD48cmVjLW51bWJlcj42OTc8L3JlYy1udW1iZXI+PGZvcmVpZ24ta2V5cz48a2V5
IGFwcD0iRU4iIGRiLWlkPSI1OTByMHdhc2YycHpmb2V3eDJvdjA1OTlmeDlmemEwdnh4cGUiIHRp
bWVzdGFtcD0iMTQ2MjQ2MDU5NCI+Njk3PC9rZXk+PC9mb3JlaWduLWtleXM+PHJlZi10eXBlIG5h
bWU9IkpvdXJuYWwgQXJ0aWNsZSI+MTc8L3JlZi10eXBlPjxjb250cmlidXRvcnM+PGF1dGhvcnM+
PGF1dGhvcj5TdGV2ZW4gTWFjTGVubmFuPC9hdXRob3I+PGF1dGhvcj5QYXVsYSBSLiBXaWxsaWFt
c29uPC9hdXRob3I+PGF1dGhvcj5UaG9tYXMgQi4gTGFtPC9hdXRob3I+PC9hdXRob3JzPjwvY29u
dHJpYnV0b3JzPjx0aXRsZXM+PHRpdGxlPlJlOiBOZWlsIEUuIE1hcnRpbiwgTGF1cmEgTWFzc2V5
LCBDYWxlYiBTdG93ZWxsLCBldCBhbC4gRGVmaW5pbmcgYSBTdGFuZGFyZCBTZXQgb2YgUGF0aWVu
dC1jZW50ZXJlZCBPdXRjb21lcyBmb3IgTWVuIHdpdGggTG9jYWxpemVkIFByb3N0YXRlIENhbmNl
ci4gRXVyIFVyb2wgMjAxNTs2Nzo0NjDigJM3PC90aXRsZT48c2Vjb25kYXJ5LXRpdGxlPkV1cm9w
ZWFuIFVyb2xvZ3k8L3NlY29uZGFyeS10aXRsZT48L3RpdGxlcz48cGVyaW9kaWNhbD48ZnVsbC10
aXRsZT5FdXJvcGVhbiB1cm9sb2d5PC9mdWxsLXRpdGxlPjwvcGVyaW9kaWNhbD48dm9sdW1lPjY4
PC92b2x1bWU+PG51bWJlcj42PC9udW1iZXI+PGtleXdvcmRzPjxrZXl3b3JkPlVyb2xvZ3ksIEV1
cm9wZWFuIFVyb2xvZ3ksIEpvdXJuYWwgLCBTdXJnZXJ5IGluIE1vdGlvbiwgRWxzZXZpZXI8L2tl
eXdvcmQ+PC9rZXl3b3Jkcz48ZGF0ZXM+PHllYXI+MjAxNjwveWVhcj48L2RhdGVzPjx1cmxzPjxy
ZWxhdGVkLXVybHM+PHVybD5odHRwOi8vd3d3LmV1cm9wZWFudXJvbG9neS5jb20vYXJ0aWNsZS9T
MDMwMi0yODM4KDE1KTAwNzU4LTcvcGRmL3JlLW5laWwtZS1tYXJ0aW4tbGF1cmEtbWFzc2V5LWNh
bGViLXN0b3dlbGwtZXQtYWwtZGVmaW5pbmctYS1zdGFuZGFyZC1zZXQtb2YtcGF0aWVudC1jZW50
ZXJlZC1vdXRjb21lcy1mb3ItbWVuLXdpdGgtbG9jYWxpemVkLXByb3N0YXRlLWNhbmNlci1ldXIt
dXJvbC0yMDE1LTY3LTQ2MC03PC91cmw+PC9yZWxhdGVkLXVybHM+PC91cmxzPjxlbGVjdHJvbmlj
LXJlc291cmNlLW51bT4xMC4xMDE2L2ouZXVydXJvLjIwMTUuMDguMDE1PC9lbGVjdHJvbmljLXJl
c291cmNlLW51bT48L3JlY29yZD48L0NpdGU+PENpdGU+PEF1dGhvcj5NYXJ0aW48L0F1dGhvcj48
WWVhcj4yMDE1PC9ZZWFyPjxSZWNOdW0+ODk3PC9SZWNOdW0+PHJlY29yZD48cmVjLW51bWJlcj44
OTc8L3JlYy1udW1iZXI+PGZvcmVpZ24ta2V5cz48a2V5IGFwcD0iRU4iIGRiLWlkPSI1OTByMHdh
c2YycHpmb2V3eDJvdjA1OTlmeDlmemEwdnh4cGUiIHRpbWVzdGFtcD0iMTQ2NzAzMDE0MSI+ODk3
PC9rZXk+PC9mb3JlaWduLWtleXM+PHJlZi10eXBlIG5hbWU9IkpvdXJuYWwgQXJ0aWNsZSI+MTc8
L3JlZi10eXBlPjxjb250cmlidXRvcnM+PGF1dGhvcnM+PGF1dGhvcj5NYXJ0aW4sIE4uIEUuPC9h
dXRob3I+PGF1dGhvcj5TdG93ZWxsLCBDLjwvYXV0aG9yPjxhdXRob3I+SHVsYW5kLCBILjwvYXV0
aG9yPjwvYXV0aG9ycz48L2NvbnRyaWJ1dG9ycz48YXV0aC1hZGRyZXNzPkludGVybmF0aW9uYWwg
Q29uc29ydGl1bSBmb3IgSGVhbHRoIE91dGNvbWVzIE1lYXN1cmVtZW50LCBDYW1icmlkZ2UsIE1B
LCBVU0F8RGVwYXJ0bWVudCBvZiBSYWRpYXRpb24gT25jb2xvZ3ksIERhbmEtRmFyYmVyL0JyaWdo
YW0gYW5kIFdvbWVuJmFwb3M7cyBDYW5jZXIgQ2VudGVyLCBIYXJ2YXJkIE1lZGljYWwgU2Nob29s
LCBCb3N0b24sIE1BLCBVU0EuIEVsZWN0cm9uaWMgYWRkcmVzczogbm1hcnRpbkBscm9jLmhhcnZh
cmQuZWR1LkludGVybmF0aW9uYWwgQ29uc29ydGl1bSBmb3IgSGVhbHRoIE91dGNvbWVzIE1lYXN1
cmVtZW50LCBDYW1icmlkZ2UsIE1BLCBVU0EuTWFydGluaS1LbGluaWsgYXQgVW5pdmVyc2l0eSBN
ZWRpY2FsIENlbnRlciBIYW1idXJnLUVwcGVuZG9yZiwgSGFtYnVyZywgR2VybWFueS48L2F1dGgt
YWRkcmVzcz48dGl0bGVzPjx0aXRsZT5SZXBseSB0byBTdGV2ZW4gTWFjTGVubmFuLCBQYXVsYSBS
LiBXaWxsaWFtc29uLCBhbmQgVGhvbWFzIEIuIExhbSZhcG9zO3MgTGV0dGVyIHRvIHRoZSBFZGl0
b3IgcmU6IE5laWwgRS4gTWFydGluLCBMYXVyYSBNYXNzZXksIENhbGViIFN0b3dlbGwsIGV0IGFs
LiBEZWZpbmluZyBhIFN0YW5kYXJkIFNldCBvZiBQYXRpZW50LWNlbnRlcmVkIE91dGNvbWVzIGZv
ciBNZW4gd2l0aCBMb2NhbGl6ZWQgUHJvc3RhdGUgQ2FuY2VyLiBFdXIgVXJvbCAyMDE1OzY3OjQ2
MC03PC90aXRsZT48c2Vjb25kYXJ5LXRpdGxlPkV1ciBVcm9sPC9zZWNvbmRhcnktdGl0bGU+PGFs
dC10aXRsZT5FdXJvcGVhbiB1cm9sb2d5PC9hbHQtdGl0bGU+PC90aXRsZXM+PHBlcmlvZGljYWw+
PGZ1bGwtdGl0bGU+RXVyIFVyb2w8L2Z1bGwtdGl0bGU+PC9wZXJpb2RpY2FsPjxhbHQtcGVyaW9k
aWNhbD48ZnVsbC10aXRsZT5FdXJvcGVhbiB1cm9sb2d5PC9mdWxsLXRpdGxlPjwvYWx0LXBlcmlv
ZGljYWw+PHBhZ2VzPmUxMjUtNjwvcGFnZXM+PHZvbHVtZT42ODwvdm9sdW1lPjxudW1iZXI+Njwv
bnVtYmVyPjxlZGl0aW9uPjIwMTUvMDkvMDE8L2VkaXRpb24+PGtleXdvcmRzPjxrZXl3b3JkPipI
ZWFsdGggU3RhdHVzPC9rZXl3b3JkPjxrZXl3b3JkPipIZWFsdGggU3RhdHVzIEluZGljYXRvcnM8
L2tleXdvcmQ+PGtleXdvcmQ+SHVtYW5zPC9rZXl3b3JkPjxrZXl3b3JkPk1hbGU8L2tleXdvcmQ+
PGtleXdvcmQ+TWVkaWNhbCBPbmNvbG9neS8qc3RhbmRhcmRzPC9rZXl3b3JkPjxrZXl3b3JkPlBh
dGllbnQtQ2VudGVyZWQgQ2FyZS8qc3RhbmRhcmRzPC9rZXl3b3JkPjxrZXl3b3JkPlByb2Nlc3Mg
QXNzZXNzbWVudCAoSGVhbHRoIENhcmUpLypzdGFuZGFyZHM8L2tleXdvcmQ+PGtleXdvcmQ+UHJv
c3RhdGljIE5lb3BsYXNtcy8qdGhlcmFweTwva2V5d29yZD48a2V5d29yZD5RdWFsaXR5IEluZGlj
YXRvcnMsIEhlYWx0aCBDYXJlLypzdGFuZGFyZHM8L2tleXdvcmQ+PC9rZXl3b3Jkcz48ZGF0ZXM+
PHllYXI+MjAxNTwveWVhcj48cHViLWRhdGVzPjxkYXRlPkRlYzwvZGF0ZT48L3B1Yi1kYXRlcz48
L2RhdGVzPjxpc2JuPjAzMDItMjgzODwvaXNibj48YWNjZXNzaW9uLW51bT4yNjMyMDM4MTwvYWNj
ZXNzaW9uLW51bT48dXJscz48cmVsYXRlZC11cmxzPjx1cmw+aHR0cDovL2R4LmRvaS5vcmcvMTAu
MTAxNi9qLmV1cnVyby4yMDE1LjA4LjAxNjwvdXJsPjx1cmw+aHR0cDovL2FjLmVscy1jZG4uY29t
L1MwMzAyMjgzODE1MDA3NTk5LzEtczIuMC1TMDMwMjI4MzgxNTAwNzU5OS1tYWluLnBkZj9fdGlk
PTE0MmM3ZTlhLWIwOWEtMTFlNi04YTg5LTAwMDAwYWFiMGY2YiZhbXA7YWNkbmF0PTE0Nzk4MDg4
MjlfZWEyMjQ2M2YwMGY1MTk1YmEyOWQ2YTI5OWQyYzIwZWQ8L3VybD48L3JlbGF0ZWQtdXJscz48
L3VybHM+PGVsZWN0cm9uaWMtcmVzb3VyY2UtbnVtPjEwLjEwMTYvai5ldXJ1cm8uMjAxNS4wOC4w
MTY8L2VsZWN0cm9uaWMtcmVzb3VyY2UtbnVtPjxyZW1vdGUtZGF0YWJhc2UtcHJvdmlkZXI+TkxN
PC9yZW1vdGUtZGF0YWJhc2UtcHJvdmlkZXI+PGxhbmd1YWdlPmVuZzwvbGFuZ3VhZ2U+PC9yZWNv
cmQ+PC9DaXRlPjxDaXRlPjxBdXRob3I+V2l0dG1hbm48L0F1dGhvcj48WWVhcj4yMDE2PC9ZZWFy
PjxSZWNOdW0+OTQxPC9SZWNOdW0+PHJlY29yZD48cmVjLW51bWJlcj45NDE8L3JlYy1udW1iZXI+
PGZvcmVpZ24ta2V5cz48a2V5IGFwcD0iRU4iIGRiLWlkPSI1OTByMHdhc2YycHpmb2V3eDJvdjA1
OTlmeDlmemEwdnh4cGUiIHRpbWVzdGFtcD0iMTQ3OTk4ODg2NiI+OTQxPC9rZXk+PC9mb3JlaWdu
LWtleXM+PHJlZi10eXBlIG5hbWU9IkpvdXJuYWwgQXJ0aWNsZSI+MTc8L3JlZi10eXBlPjxjb250
cmlidXRvcnM+PGF1dGhvcnM+PGF1dGhvcj5XaXR0bWFubiwgRC48L2F1dGhvcj48YXV0aG9yPlNr
b2xhcnVzLCBULiBBLjwvYXV0aG9yPjwvYXV0aG9ycz48L2NvbnRyaWJ1dG9ycz48YXV0aC1hZGRy
ZXNzPkRlcGFydG1lbnQgb2YgVXJvbG9neSwgRG93IERpdmlzaW9uIG9mIEhlYWx0aCBTZXJ2aWNl
cyBSZXNlYXJjaCwgVW5pdmVyc2l0eSBvZiBNaWNoaWdhbiwgQW5uIEFyYm9yLCBNSSwgVVNBfERp
dmlzaW9uIG9mIFVyby1vbmNvbG9neSwgVW5pdmVyc2l0eSBvZiBNaWNoaWdhbiwgQW5uIEFyYm9y
LCBNSSwgVVNBLiBFbGVjdHJvbmljIGFkZHJlc3M6IGR3aXR0bWFuQG1lZC51bWljaC5lZHUuRGVw
YXJ0bWVudCBvZiBVcm9sb2d5LCBEb3cgRGl2aXNpb24gb2YgSGVhbHRoIFNlcnZpY2VzIFJlc2Vh
cmNoLCBVbml2ZXJzaXR5IG9mIE1pY2hpZ2FuLCBBbm4gQXJib3IsIE1JLCBVU0F8RGl2aXNpb24g
b2YgVXJvLW9uY29sb2d5LCBVbml2ZXJzaXR5IG9mIE1pY2hpZ2FuLCBBbm4gQXJib3IsIE1JLCBV
U0F8Q2VudGVyIGZvciBDbGluaWNhbCBNYW5hZ2VtZW50IFJlc2VhcmNoLCBWQSBBbm4gQXJib3Ig
SGVhbHRoY2FyZSBTeXN0ZW0sIEFubiBBcmJvciwgTUksIFVTQS48L2F1dGgtYWRkcmVzcz48dGl0
bGVzPjx0aXRsZT5SZTogTmVpbCBFLiBNYXJ0aW4sIExhdXJhIE1hc3NleSwgQ2FsZWIgU3Rvd2Vs
bCwgZXQgYWwuIERlZmluaW5nIGEgU3RhbmRhcmQgU2V0IG9mIFBhdGllbnQtY2VudGVyZWQgT3V0
Y29tZXMgZm9yIE1lbiB3aXRoIExvY2FsaXplZCBQcm9zdGF0ZSBDYW5jZXIuIEV1ciBVcm9sIDIw
MTU7Njc6NDYwLTc8L3RpdGxlPjxzZWNvbmRhcnktdGl0bGU+RXVyIFVyb2w8L3NlY29uZGFyeS10
aXRsZT48YWx0LXRpdGxlPkV1cm9wZWFuIHVyb2xvZ3k8L2FsdC10aXRsZT48L3RpdGxlcz48cGVy
aW9kaWNhbD48ZnVsbC10aXRsZT5FdXIgVXJvbDwvZnVsbC10aXRsZT48L3BlcmlvZGljYWw+PGFs
dC1wZXJpb2RpY2FsPjxmdWxsLXRpdGxlPkV1cm9wZWFuIHVyb2xvZ3k8L2Z1bGwtdGl0bGU+PC9h
bHQtcGVyaW9kaWNhbD48cGFnZXM+ZTEyNS02PC9wYWdlcz48dm9sdW1lPjY5PC92b2x1bWU+PG51
bWJlcj42PC9udW1iZXI+PGVkaXRpb24+MjAxNi8wMi8xNDwvZWRpdGlvbj48ZGF0ZXM+PHllYXI+
MjAxNjwveWVhcj48cHViLWRhdGVzPjxkYXRlPkp1bjwvZGF0ZT48L3B1Yi1kYXRlcz48L2RhdGVz
Pjxpc2JuPjAzMDItMjgzODwvaXNibj48YWNjZXNzaW9uLW51bT4yNjg3MzgzODwvYWNjZXNzaW9u
LW51bT48dXJscz48cmVsYXRlZC11cmxzPjx1cmw+aHR0cDovL2R4LmRvaS5vcmcvMTAuMTAxNi9q
LmV1cnVyby4yMDE2LjAxLjA0MjwvdXJsPjx1cmw+aHR0cDovL2FjLmVscy1jZG4uY29tL1MwMzAy
MjgzODE2MDAxNjE1LzEtczIuMC1TMDMwMjI4MzgxNjAwMTYxNS1tYWluLnBkZj9fdGlkPWJiM2Rm
NTY2LWIyM2QtMTFlNi1iYjhlLTAwMDAwYWFjYjM1ZSZhbXA7YWNkbmF0PTE0Nzk5ODkwNjhfMDll
NTBhOTBkMjQ0NGY3MGMxNTZmZDNhZmI1NWM2ZTc8L3VybD48L3JlbGF0ZWQtdXJscz48L3VybHM+
PGVsZWN0cm9uaWMtcmVzb3VyY2UtbnVtPjEwLjEwMTYvai5ldXJ1cm8uMjAxNi4wMS4wNDI8L2Vs
ZWN0cm9uaWMtcmVzb3VyY2UtbnVtPjxyZW1vdGUtZGF0YWJhc2UtcHJvdmlkZXI+TkxNPC9yZW1v
dGUtZGF0YWJhc2UtcHJvdmlkZXI+PGxhbmd1YWdlPkVuZzwvbGFuZ3VhZ2U+PC9yZWNvcmQ+PC9D
aXRlPjwvRW5kTm90ZT4A
</w:fldData>
        </w:fldChar>
      </w:r>
      <w:r w:rsidR="00BA2847">
        <w:instrText xml:space="preserve"> ADDIN EN.CITE </w:instrText>
      </w:r>
      <w:r w:rsidR="00BA2847">
        <w:fldChar w:fldCharType="begin">
          <w:fldData xml:space="preserve">PEVuZE5vdGU+PENpdGU+PEF1dGhvcj5NYWNMZW5uYW48L0F1dGhvcj48WWVhcj4yMDE2PC9ZZWFy
PjxSZWNOdW0+Njk3PC9SZWNOdW0+PERpc3BsYXlUZXh0PigxNSwgMTYsIDMxKTwvRGlzcGxheVRl
eHQ+PHJlY29yZD48cmVjLW51bWJlcj42OTc8L3JlYy1udW1iZXI+PGZvcmVpZ24ta2V5cz48a2V5
IGFwcD0iRU4iIGRiLWlkPSI1OTByMHdhc2YycHpmb2V3eDJvdjA1OTlmeDlmemEwdnh4cGUiIHRp
bWVzdGFtcD0iMTQ2MjQ2MDU5NCI+Njk3PC9rZXk+PC9mb3JlaWduLWtleXM+PHJlZi10eXBlIG5h
bWU9IkpvdXJuYWwgQXJ0aWNsZSI+MTc8L3JlZi10eXBlPjxjb250cmlidXRvcnM+PGF1dGhvcnM+
PGF1dGhvcj5TdGV2ZW4gTWFjTGVubmFuPC9hdXRob3I+PGF1dGhvcj5QYXVsYSBSLiBXaWxsaWFt
c29uPC9hdXRob3I+PGF1dGhvcj5UaG9tYXMgQi4gTGFtPC9hdXRob3I+PC9hdXRob3JzPjwvY29u
dHJpYnV0b3JzPjx0aXRsZXM+PHRpdGxlPlJlOiBOZWlsIEUuIE1hcnRpbiwgTGF1cmEgTWFzc2V5
LCBDYWxlYiBTdG93ZWxsLCBldCBhbC4gRGVmaW5pbmcgYSBTdGFuZGFyZCBTZXQgb2YgUGF0aWVu
dC1jZW50ZXJlZCBPdXRjb21lcyBmb3IgTWVuIHdpdGggTG9jYWxpemVkIFByb3N0YXRlIENhbmNl
ci4gRXVyIFVyb2wgMjAxNTs2Nzo0NjDigJM3PC90aXRsZT48c2Vjb25kYXJ5LXRpdGxlPkV1cm9w
ZWFuIFVyb2xvZ3k8L3NlY29uZGFyeS10aXRsZT48L3RpdGxlcz48cGVyaW9kaWNhbD48ZnVsbC10
aXRsZT5FdXJvcGVhbiB1cm9sb2d5PC9mdWxsLXRpdGxlPjwvcGVyaW9kaWNhbD48dm9sdW1lPjY4
PC92b2x1bWU+PG51bWJlcj42PC9udW1iZXI+PGtleXdvcmRzPjxrZXl3b3JkPlVyb2xvZ3ksIEV1
cm9wZWFuIFVyb2xvZ3ksIEpvdXJuYWwgLCBTdXJnZXJ5IGluIE1vdGlvbiwgRWxzZXZpZXI8L2tl
eXdvcmQ+PC9rZXl3b3Jkcz48ZGF0ZXM+PHllYXI+MjAxNjwveWVhcj48L2RhdGVzPjx1cmxzPjxy
ZWxhdGVkLXVybHM+PHVybD5odHRwOi8vd3d3LmV1cm9wZWFudXJvbG9neS5jb20vYXJ0aWNsZS9T
MDMwMi0yODM4KDE1KTAwNzU4LTcvcGRmL3JlLW5laWwtZS1tYXJ0aW4tbGF1cmEtbWFzc2V5LWNh
bGViLXN0b3dlbGwtZXQtYWwtZGVmaW5pbmctYS1zdGFuZGFyZC1zZXQtb2YtcGF0aWVudC1jZW50
ZXJlZC1vdXRjb21lcy1mb3ItbWVuLXdpdGgtbG9jYWxpemVkLXByb3N0YXRlLWNhbmNlci1ldXIt
dXJvbC0yMDE1LTY3LTQ2MC03PC91cmw+PC9yZWxhdGVkLXVybHM+PC91cmxzPjxlbGVjdHJvbmlj
LXJlc291cmNlLW51bT4xMC4xMDE2L2ouZXVydXJvLjIwMTUuMDguMDE1PC9lbGVjdHJvbmljLXJl
c291cmNlLW51bT48L3JlY29yZD48L0NpdGU+PENpdGU+PEF1dGhvcj5NYXJ0aW48L0F1dGhvcj48
WWVhcj4yMDE1PC9ZZWFyPjxSZWNOdW0+ODk3PC9SZWNOdW0+PHJlY29yZD48cmVjLW51bWJlcj44
OTc8L3JlYy1udW1iZXI+PGZvcmVpZ24ta2V5cz48a2V5IGFwcD0iRU4iIGRiLWlkPSI1OTByMHdh
c2YycHpmb2V3eDJvdjA1OTlmeDlmemEwdnh4cGUiIHRpbWVzdGFtcD0iMTQ2NzAzMDE0MSI+ODk3
PC9rZXk+PC9mb3JlaWduLWtleXM+PHJlZi10eXBlIG5hbWU9IkpvdXJuYWwgQXJ0aWNsZSI+MTc8
L3JlZi10eXBlPjxjb250cmlidXRvcnM+PGF1dGhvcnM+PGF1dGhvcj5NYXJ0aW4sIE4uIEUuPC9h
dXRob3I+PGF1dGhvcj5TdG93ZWxsLCBDLjwvYXV0aG9yPjxhdXRob3I+SHVsYW5kLCBILjwvYXV0
aG9yPjwvYXV0aG9ycz48L2NvbnRyaWJ1dG9ycz48YXV0aC1hZGRyZXNzPkludGVybmF0aW9uYWwg
Q29uc29ydGl1bSBmb3IgSGVhbHRoIE91dGNvbWVzIE1lYXN1cmVtZW50LCBDYW1icmlkZ2UsIE1B
LCBVU0F8RGVwYXJ0bWVudCBvZiBSYWRpYXRpb24gT25jb2xvZ3ksIERhbmEtRmFyYmVyL0JyaWdo
YW0gYW5kIFdvbWVuJmFwb3M7cyBDYW5jZXIgQ2VudGVyLCBIYXJ2YXJkIE1lZGljYWwgU2Nob29s
LCBCb3N0b24sIE1BLCBVU0EuIEVsZWN0cm9uaWMgYWRkcmVzczogbm1hcnRpbkBscm9jLmhhcnZh
cmQuZWR1LkludGVybmF0aW9uYWwgQ29uc29ydGl1bSBmb3IgSGVhbHRoIE91dGNvbWVzIE1lYXN1
cmVtZW50LCBDYW1icmlkZ2UsIE1BLCBVU0EuTWFydGluaS1LbGluaWsgYXQgVW5pdmVyc2l0eSBN
ZWRpY2FsIENlbnRlciBIYW1idXJnLUVwcGVuZG9yZiwgSGFtYnVyZywgR2VybWFueS48L2F1dGgt
YWRkcmVzcz48dGl0bGVzPjx0aXRsZT5SZXBseSB0byBTdGV2ZW4gTWFjTGVubmFuLCBQYXVsYSBS
LiBXaWxsaWFtc29uLCBhbmQgVGhvbWFzIEIuIExhbSZhcG9zO3MgTGV0dGVyIHRvIHRoZSBFZGl0
b3IgcmU6IE5laWwgRS4gTWFydGluLCBMYXVyYSBNYXNzZXksIENhbGViIFN0b3dlbGwsIGV0IGFs
LiBEZWZpbmluZyBhIFN0YW5kYXJkIFNldCBvZiBQYXRpZW50LWNlbnRlcmVkIE91dGNvbWVzIGZv
ciBNZW4gd2l0aCBMb2NhbGl6ZWQgUHJvc3RhdGUgQ2FuY2VyLiBFdXIgVXJvbCAyMDE1OzY3OjQ2
MC03PC90aXRsZT48c2Vjb25kYXJ5LXRpdGxlPkV1ciBVcm9sPC9zZWNvbmRhcnktdGl0bGU+PGFs
dC10aXRsZT5FdXJvcGVhbiB1cm9sb2d5PC9hbHQtdGl0bGU+PC90aXRsZXM+PHBlcmlvZGljYWw+
PGZ1bGwtdGl0bGU+RXVyIFVyb2w8L2Z1bGwtdGl0bGU+PC9wZXJpb2RpY2FsPjxhbHQtcGVyaW9k
aWNhbD48ZnVsbC10aXRsZT5FdXJvcGVhbiB1cm9sb2d5PC9mdWxsLXRpdGxlPjwvYWx0LXBlcmlv
ZGljYWw+PHBhZ2VzPmUxMjUtNjwvcGFnZXM+PHZvbHVtZT42ODwvdm9sdW1lPjxudW1iZXI+Njwv
bnVtYmVyPjxlZGl0aW9uPjIwMTUvMDkvMDE8L2VkaXRpb24+PGtleXdvcmRzPjxrZXl3b3JkPipI
ZWFsdGggU3RhdHVzPC9rZXl3b3JkPjxrZXl3b3JkPipIZWFsdGggU3RhdHVzIEluZGljYXRvcnM8
L2tleXdvcmQ+PGtleXdvcmQ+SHVtYW5zPC9rZXl3b3JkPjxrZXl3b3JkPk1hbGU8L2tleXdvcmQ+
PGtleXdvcmQ+TWVkaWNhbCBPbmNvbG9neS8qc3RhbmRhcmRzPC9rZXl3b3JkPjxrZXl3b3JkPlBh
dGllbnQtQ2VudGVyZWQgQ2FyZS8qc3RhbmRhcmRzPC9rZXl3b3JkPjxrZXl3b3JkPlByb2Nlc3Mg
QXNzZXNzbWVudCAoSGVhbHRoIENhcmUpLypzdGFuZGFyZHM8L2tleXdvcmQ+PGtleXdvcmQ+UHJv
c3RhdGljIE5lb3BsYXNtcy8qdGhlcmFweTwva2V5d29yZD48a2V5d29yZD5RdWFsaXR5IEluZGlj
YXRvcnMsIEhlYWx0aCBDYXJlLypzdGFuZGFyZHM8L2tleXdvcmQ+PC9rZXl3b3Jkcz48ZGF0ZXM+
PHllYXI+MjAxNTwveWVhcj48cHViLWRhdGVzPjxkYXRlPkRlYzwvZGF0ZT48L3B1Yi1kYXRlcz48
L2RhdGVzPjxpc2JuPjAzMDItMjgzODwvaXNibj48YWNjZXNzaW9uLW51bT4yNjMyMDM4MTwvYWNj
ZXNzaW9uLW51bT48dXJscz48cmVsYXRlZC11cmxzPjx1cmw+aHR0cDovL2R4LmRvaS5vcmcvMTAu
MTAxNi9qLmV1cnVyby4yMDE1LjA4LjAxNjwvdXJsPjx1cmw+aHR0cDovL2FjLmVscy1jZG4uY29t
L1MwMzAyMjgzODE1MDA3NTk5LzEtczIuMC1TMDMwMjI4MzgxNTAwNzU5OS1tYWluLnBkZj9fdGlk
PTE0MmM3ZTlhLWIwOWEtMTFlNi04YTg5LTAwMDAwYWFiMGY2YiZhbXA7YWNkbmF0PTE0Nzk4MDg4
MjlfZWEyMjQ2M2YwMGY1MTk1YmEyOWQ2YTI5OWQyYzIwZWQ8L3VybD48L3JlbGF0ZWQtdXJscz48
L3VybHM+PGVsZWN0cm9uaWMtcmVzb3VyY2UtbnVtPjEwLjEwMTYvai5ldXJ1cm8uMjAxNS4wOC4w
MTY8L2VsZWN0cm9uaWMtcmVzb3VyY2UtbnVtPjxyZW1vdGUtZGF0YWJhc2UtcHJvdmlkZXI+TkxN
PC9yZW1vdGUtZGF0YWJhc2UtcHJvdmlkZXI+PGxhbmd1YWdlPmVuZzwvbGFuZ3VhZ2U+PC9yZWNv
cmQ+PC9DaXRlPjxDaXRlPjxBdXRob3I+V2l0dG1hbm48L0F1dGhvcj48WWVhcj4yMDE2PC9ZZWFy
PjxSZWNOdW0+OTQxPC9SZWNOdW0+PHJlY29yZD48cmVjLW51bWJlcj45NDE8L3JlYy1udW1iZXI+
PGZvcmVpZ24ta2V5cz48a2V5IGFwcD0iRU4iIGRiLWlkPSI1OTByMHdhc2YycHpmb2V3eDJvdjA1
OTlmeDlmemEwdnh4cGUiIHRpbWVzdGFtcD0iMTQ3OTk4ODg2NiI+OTQxPC9rZXk+PC9mb3JlaWdu
LWtleXM+PHJlZi10eXBlIG5hbWU9IkpvdXJuYWwgQXJ0aWNsZSI+MTc8L3JlZi10eXBlPjxjb250
cmlidXRvcnM+PGF1dGhvcnM+PGF1dGhvcj5XaXR0bWFubiwgRC48L2F1dGhvcj48YXV0aG9yPlNr
b2xhcnVzLCBULiBBLjwvYXV0aG9yPjwvYXV0aG9ycz48L2NvbnRyaWJ1dG9ycz48YXV0aC1hZGRy
ZXNzPkRlcGFydG1lbnQgb2YgVXJvbG9neSwgRG93IERpdmlzaW9uIG9mIEhlYWx0aCBTZXJ2aWNl
cyBSZXNlYXJjaCwgVW5pdmVyc2l0eSBvZiBNaWNoaWdhbiwgQW5uIEFyYm9yLCBNSSwgVVNBfERp
dmlzaW9uIG9mIFVyby1vbmNvbG9neSwgVW5pdmVyc2l0eSBvZiBNaWNoaWdhbiwgQW5uIEFyYm9y
LCBNSSwgVVNBLiBFbGVjdHJvbmljIGFkZHJlc3M6IGR3aXR0bWFuQG1lZC51bWljaC5lZHUuRGVw
YXJ0bWVudCBvZiBVcm9sb2d5LCBEb3cgRGl2aXNpb24gb2YgSGVhbHRoIFNlcnZpY2VzIFJlc2Vh
cmNoLCBVbml2ZXJzaXR5IG9mIE1pY2hpZ2FuLCBBbm4gQXJib3IsIE1JLCBVU0F8RGl2aXNpb24g
b2YgVXJvLW9uY29sb2d5LCBVbml2ZXJzaXR5IG9mIE1pY2hpZ2FuLCBBbm4gQXJib3IsIE1JLCBV
U0F8Q2VudGVyIGZvciBDbGluaWNhbCBNYW5hZ2VtZW50IFJlc2VhcmNoLCBWQSBBbm4gQXJib3Ig
SGVhbHRoY2FyZSBTeXN0ZW0sIEFubiBBcmJvciwgTUksIFVTQS48L2F1dGgtYWRkcmVzcz48dGl0
bGVzPjx0aXRsZT5SZTogTmVpbCBFLiBNYXJ0aW4sIExhdXJhIE1hc3NleSwgQ2FsZWIgU3Rvd2Vs
bCwgZXQgYWwuIERlZmluaW5nIGEgU3RhbmRhcmQgU2V0IG9mIFBhdGllbnQtY2VudGVyZWQgT3V0
Y29tZXMgZm9yIE1lbiB3aXRoIExvY2FsaXplZCBQcm9zdGF0ZSBDYW5jZXIuIEV1ciBVcm9sIDIw
MTU7Njc6NDYwLTc8L3RpdGxlPjxzZWNvbmRhcnktdGl0bGU+RXVyIFVyb2w8L3NlY29uZGFyeS10
aXRsZT48YWx0LXRpdGxlPkV1cm9wZWFuIHVyb2xvZ3k8L2FsdC10aXRsZT48L3RpdGxlcz48cGVy
aW9kaWNhbD48ZnVsbC10aXRsZT5FdXIgVXJvbDwvZnVsbC10aXRsZT48L3BlcmlvZGljYWw+PGFs
dC1wZXJpb2RpY2FsPjxmdWxsLXRpdGxlPkV1cm9wZWFuIHVyb2xvZ3k8L2Z1bGwtdGl0bGU+PC9h
bHQtcGVyaW9kaWNhbD48cGFnZXM+ZTEyNS02PC9wYWdlcz48dm9sdW1lPjY5PC92b2x1bWU+PG51
bWJlcj42PC9udW1iZXI+PGVkaXRpb24+MjAxNi8wMi8xNDwvZWRpdGlvbj48ZGF0ZXM+PHllYXI+
MjAxNjwveWVhcj48cHViLWRhdGVzPjxkYXRlPkp1bjwvZGF0ZT48L3B1Yi1kYXRlcz48L2RhdGVz
Pjxpc2JuPjAzMDItMjgzODwvaXNibj48YWNjZXNzaW9uLW51bT4yNjg3MzgzODwvYWNjZXNzaW9u
LW51bT48dXJscz48cmVsYXRlZC11cmxzPjx1cmw+aHR0cDovL2R4LmRvaS5vcmcvMTAuMTAxNi9q
LmV1cnVyby4yMDE2LjAxLjA0MjwvdXJsPjx1cmw+aHR0cDovL2FjLmVscy1jZG4uY29tL1MwMzAy
MjgzODE2MDAxNjE1LzEtczIuMC1TMDMwMjI4MzgxNjAwMTYxNS1tYWluLnBkZj9fdGlkPWJiM2Rm
NTY2LWIyM2QtMTFlNi1iYjhlLTAwMDAwYWFjYjM1ZSZhbXA7YWNkbmF0PTE0Nzk5ODkwNjhfMDll
NTBhOTBkMjQ0NGY3MGMxNTZmZDNhZmI1NWM2ZTc8L3VybD48L3JlbGF0ZWQtdXJscz48L3VybHM+
PGVsZWN0cm9uaWMtcmVzb3VyY2UtbnVtPjEwLjEwMTYvai5ldXJ1cm8uMjAxNi4wMS4wNDI8L2Vs
ZWN0cm9uaWMtcmVzb3VyY2UtbnVtPjxyZW1vdGUtZGF0YWJhc2UtcHJvdmlkZXI+TkxNPC9yZW1v
dGUtZGF0YWJhc2UtcHJvdmlkZXI+PGxhbmd1YWdlPkVuZzwvbGFuZ3VhZ2U+PC9yZWNvcmQ+PC9D
aXRlPjwvRW5kTm90ZT4A
</w:fldData>
        </w:fldChar>
      </w:r>
      <w:r w:rsidR="00BA2847">
        <w:instrText xml:space="preserve"> ADDIN EN.CITE.DATA </w:instrText>
      </w:r>
      <w:r w:rsidR="00BA2847">
        <w:fldChar w:fldCharType="end"/>
      </w:r>
      <w:r w:rsidR="00A65E02">
        <w:fldChar w:fldCharType="separate"/>
      </w:r>
      <w:r w:rsidR="00BA2847">
        <w:rPr>
          <w:noProof/>
        </w:rPr>
        <w:t>(15, 16, 31)</w:t>
      </w:r>
      <w:r w:rsidR="00A65E02">
        <w:fldChar w:fldCharType="end"/>
      </w:r>
      <w:r w:rsidR="00654BE1">
        <w:t xml:space="preserve"> </w:t>
      </w:r>
      <w:r w:rsidR="00A468F5" w:rsidRPr="00115944">
        <w:t>Ultimately,</w:t>
      </w:r>
      <w:r w:rsidR="00A468F5">
        <w:t xml:space="preserve"> it is desirable for routine clinical data and data from trials to be commensurable</w:t>
      </w:r>
      <w:r w:rsidR="00A65E02">
        <w:t>, particularly in situations where routine data (such as rare events) might be more reliably captured in long-term institutional databases as opposed to the trial setting</w:t>
      </w:r>
      <w:r w:rsidR="00A468F5">
        <w:t xml:space="preserve">. </w:t>
      </w:r>
    </w:p>
    <w:p w14:paraId="04C41367" w14:textId="6737165F" w:rsidR="00DE07B4" w:rsidRDefault="00A24198" w:rsidP="009E1101">
      <w:pPr>
        <w:spacing w:line="480" w:lineRule="auto"/>
      </w:pPr>
      <w:r>
        <w:rPr>
          <w:lang w:val="nl-NL"/>
        </w:rPr>
        <w:t>Van den Bos et al’s</w:t>
      </w:r>
      <w:r>
        <w:t xml:space="preserve"> </w:t>
      </w:r>
      <w:r w:rsidR="00A543F4">
        <w:t xml:space="preserve">recommended primary outcome measure (negative biopsy at 12 months after treatment) </w:t>
      </w:r>
      <w:r>
        <w:fldChar w:fldCharType="begin">
          <w:fldData xml:space="preserve">PEVuZE5vdGU+PENpdGU+PEF1dGhvcj52YW4gZGVuIEJvczwvQXV0aG9yPjxZZWFyPjIwMTU8L1ll
YXI+PFJlY051bT42OTg8L1JlY051bT48RGlzcGxheVRleHQ+KDMwKTwvRGlzcGxheVRleHQ+PHJl
Y29yZD48cmVjLW51bWJlcj42OTg8L3JlYy1udW1iZXI+PGZvcmVpZ24ta2V5cz48a2V5IGFwcD0i
RU4iIGRiLWlkPSI1OTByMHdhc2YycHpmb2V3eDJvdjA1OTlmeDlmemEwdnh4cGUiIHRpbWVzdGFt
cD0iMTQ2MjQ2MDc1MCI+Njk4PC9rZXk+PC9mb3JlaWduLWtleXM+PHJlZi10eXBlIG5hbWU9Ikpv
dXJuYWwgQXJ0aWNsZSI+MTc8L3JlZi10eXBlPjxjb250cmlidXRvcnM+PGF1dGhvcnM+PGF1dGhv
cj52YW4gZGVuIEJvcywgVy48L2F1dGhvcj48YXV0aG9yPk11bGxlciwgQi4gRy48L2F1dGhvcj48
YXV0aG9yPmRlIEJydWluLCBELiBNLjwvYXV0aG9yPjxhdXRob3I+ZGUgQ2FzdHJvIEFicmV1LCBB
LiBMLjwvYXV0aG9yPjxhdXRob3I+Q2hhdXNzeSwgQy48L2F1dGhvcj48YXV0aG9yPkNvbGVtYW4s
IEouIEEuPC9hdXRob3I+PGF1dGhvcj5GaW5lbGxpLCBBLjwvYXV0aG9yPjxhdXRob3I+R2lsbCwg
SS4gUy48L2F1dGhvcj48YXV0aG9yPkdyb3NzLCBNLiBFLjwvYXV0aG9yPjxhdXRob3I+SmVubmlz
a2VucywgUy4gRi48L2F1dGhvcj48YXV0aG9yPkthaG1hbm4sIEYuPC9hdXRob3I+PGF1dGhvcj5M
YWd1bmEtUGVzLCBNLiBQLjwvYXV0aG9yPjxhdXRob3I+UmFzdGluZWhhZCwgQS4gUi48L2F1dGhv
cj48YXV0aG9yPlNpbW1vbnMsIEwuIEEuPC9hdXRob3I+PGF1dGhvcj5TdWxzZXIsIFQuPC9hdXRo
b3I+PGF1dGhvcj5WaWxsZXJzLCBBLjwvYXV0aG9yPjxhdXRob3I+V2FyZCwgSi4gRi48L2F1dGhv
cj48YXV0aG9yPmRlIGxhIFJvc2V0dGUsIEouIEouPC9hdXRob3I+PC9hdXRob3JzPjwvY29udHJp
YnV0b3JzPjxhdXRoLWFkZHJlc3M+RGVwYXJ0bWVudCBvZiBVcm9sb2d5LCBBTUMgVW5pdmVyc2l0
eSBIb3NwaXRhbCwgQW1zdGVyZGFtLCB0aGUgTmV0aGVybGFuZHMuIEVsZWN0cm9uaWMgYWRkcmVz
czogdy52YW5kZW5ib3NAYW1jLnV2YS5ubC5EZXBhcnRtZW50IG9mIFVyb2xvZ3ksIEFNQyBVbml2
ZXJzaXR5IEhvc3BpdGFsLCBBbXN0ZXJkYW0sIHRoZSBOZXRoZXJsYW5kcy5EZXBhcnRtZW50IG9m
IFVyb2xvZ3ksIFVuaXZlcnNpdHkgb2YgU291dGhlcm4gQ2FsaWZvcm5pYSwgTG9zIEFuZ2VsZXMs
IENBLkRlcGFydG1lbnQgb2YgVXJvbG9neSwgVW5pdmVyc2l0eSBvZiBSZWdlbnNidXJnLCBSZWdl
bnNidXJnLCBHZXJtYW55LkRlcGFydG1lbnQgb2YgU3VyZ2VyeSwgTWVtb3JpYWwgU2xvYW4tS2V0
dGVyaW5nIENhbmNlciBDZW50ZXIsIE5ldyBZb3JrLCBOWS5EZXBhcnRtYW50IG9mIFN1cmdpY2Fs
IE9uY29sb2d5LCBQcmluY2VzcyBNYXJnYXJldCBIb3NwaXRhbCwgVG9yb250bywgT250YXJpbywg
Q2FuYWRhLkRlcGFydG1lbnQgb2YgVXJvbG9neSwgS2VjayBTY2hvb2wgb2YgTWVkaWNpbmUsIExv
cyBBbmdlbGVzLCBDQS5EZXBhcnRtZW50IG9mIFJhZGlvbG9neSwgUmFkYm91ZCBVbml2ZXJzaXR5
IE5pam1lZ2VuIE1lZGljYWwgQ2VudGVyLCBOaWptZWdlbiwgdGhlIE5ldGhlcmxhbmRzLlByYXhp
cyBIZW5rZWwgJmFtcDsgS2FobWFubiwgQmVybGluLCBHZXJtYW55LkRlcGFydG1lbnQgb2YgVXJv
bG9neSwgSG9mc3RyYSBOb3J0aCBTaG9yZS1MaWosIEhvZnN0cmEgVW5pdmVyc2l0eSwgSGVtcHN0
ZWFkLCBOWS5EZXBhcnRtZW50IG9mIFVyb2xvZ3ksIFVuaXZlcnNpdHkgQ29sbGVnZSBMb25kb24s
IExvbmRvbiwgVUsuRGVwYXJ0bWVudCBvZiBVcm9sb2d5LCBVbml2ZXJzaXR5IEhvc3BpdGFsIFp1
cmljaCwgWnVyaWNoLCBTd2l0emVybGFuZC5EZXBhcnRtZW50IG9mIFVyb2xvZ3ksIExpbGxlIFVu
aXZlcnNpdHkgTWVkaWNhbCBDZW50ZXIsIExpbGxlLCBGcmFuY2UuRGVwYXJ0bWVudCBvZiBVcm9s
b2d5LCBUaGUgVW5pdmVyc2l0eSBvZiBUZXhhcyBNRCBBbmRlcnNvbiBDYW5jZXIgQ2VudGVyLCBI
b3VzdG9uLCBUWC48L2F1dGgtYWRkcmVzcz48dGl0bGVzPjx0aXRsZT5TYWx2YWdlIGFibGF0aXZl
IHRoZXJhcHkgaW4gcHJvc3RhdGUgY2FuY2VyOiBpbnRlcm5hdGlvbmFsIG11bHRpZGlzY2lwbGlu
YXJ5IGNvbnNlbnN1cyBvbiB0cmlhbCBkZXNpZ248L3RpdGxlPjxzZWNvbmRhcnktdGl0bGU+VXJv
bCBPbmNvbDwvc2Vjb25kYXJ5LXRpdGxlPjxhbHQtdGl0bGU+VXJvbG9naWMgb25jb2xvZ3k8L2Fs
dC10aXRsZT48L3RpdGxlcz48cGVyaW9kaWNhbD48YWJici0xPlVyb2wgT25jb2w8L2FiYnItMT48
L3BlcmlvZGljYWw+PGFsdC1wZXJpb2RpY2FsPjxmdWxsLXRpdGxlPlVyb2xvZ2ljIE9uY29sb2d5
PC9mdWxsLXRpdGxlPjwvYWx0LXBlcmlvZGljYWw+PHBhZ2VzPjQ5NS5lMS03PC9wYWdlcz48dm9s
dW1lPjMzPC92b2x1bWU+PG51bWJlcj4xMTwvbnVtYmVyPjxlZGl0aW9uPjIwMTUvMDgvMDI8L2Vk
aXRpb24+PGtleXdvcmRzPjxrZXl3b3JkPkNvbnNlbnN1czwva2V5d29yZD48a2V5d29yZD5TYWx2
YWdlIGFibGF0aXZlIHRoZXJhcHk8L2tleXdvcmQ+PGtleXdvcmQ+VHJpYWwgZGVzaWduPC9rZXl3
b3JkPjwva2V5d29yZHM+PGRhdGVzPjx5ZWFyPjIwMTU8L3llYXI+PHB1Yi1kYXRlcz48ZGF0ZT5O
b3Y8L2RhdGU+PC9wdWItZGF0ZXM+PC9kYXRlcz48aXNibj4xMDc4LTE0Mzk8L2lzYm4+PGFjY2Vz
c2lvbi1udW0+MjYyMzEzMTA8L2FjY2Vzc2lvbi1udW0+PHVybHM+PHJlbGF0ZWQtdXJscz48dXJs
Pmh0dHA6Ly9keC5kb2kub3JnLzEwLjEwMTYvai51cm9sb25jLjIwMTUuMDYuMDE1PC91cmw+PC9y
ZWxhdGVkLXVybHM+PC91cmxzPjxlbGVjdHJvbmljLXJlc291cmNlLW51bT4xMC4xMDE2L2oudXJv
bG9uYy4yMDE1LjA2LjAxNTwvZWxlY3Ryb25pYy1yZXNvdXJjZS1udW0+PHJlbW90ZS1kYXRhYmFz
ZS1wcm92aWRlcj5OTE08L3JlbW90ZS1kYXRhYmFzZS1wcm92aWRlcj48bGFuZ3VhZ2U+ZW5nPC9s
YW5ndWFnZT48L3JlY29yZD48L0NpdGU+PC9FbmROb3RlPn==
</w:fldData>
        </w:fldChar>
      </w:r>
      <w:r w:rsidR="00BA2847">
        <w:instrText xml:space="preserve"> ADDIN EN.CITE </w:instrText>
      </w:r>
      <w:r w:rsidR="00BA2847">
        <w:fldChar w:fldCharType="begin">
          <w:fldData xml:space="preserve">PEVuZE5vdGU+PENpdGU+PEF1dGhvcj52YW4gZGVuIEJvczwvQXV0aG9yPjxZZWFyPjIwMTU8L1ll
YXI+PFJlY051bT42OTg8L1JlY051bT48RGlzcGxheVRleHQ+KDMwKTwvRGlzcGxheVRleHQ+PHJl
Y29yZD48cmVjLW51bWJlcj42OTg8L3JlYy1udW1iZXI+PGZvcmVpZ24ta2V5cz48a2V5IGFwcD0i
RU4iIGRiLWlkPSI1OTByMHdhc2YycHpmb2V3eDJvdjA1OTlmeDlmemEwdnh4cGUiIHRpbWVzdGFt
cD0iMTQ2MjQ2MDc1MCI+Njk4PC9rZXk+PC9mb3JlaWduLWtleXM+PHJlZi10eXBlIG5hbWU9Ikpv
dXJuYWwgQXJ0aWNsZSI+MTc8L3JlZi10eXBlPjxjb250cmlidXRvcnM+PGF1dGhvcnM+PGF1dGhv
cj52YW4gZGVuIEJvcywgVy48L2F1dGhvcj48YXV0aG9yPk11bGxlciwgQi4gRy48L2F1dGhvcj48
YXV0aG9yPmRlIEJydWluLCBELiBNLjwvYXV0aG9yPjxhdXRob3I+ZGUgQ2FzdHJvIEFicmV1LCBB
LiBMLjwvYXV0aG9yPjxhdXRob3I+Q2hhdXNzeSwgQy48L2F1dGhvcj48YXV0aG9yPkNvbGVtYW4s
IEouIEEuPC9hdXRob3I+PGF1dGhvcj5GaW5lbGxpLCBBLjwvYXV0aG9yPjxhdXRob3I+R2lsbCwg
SS4gUy48L2F1dGhvcj48YXV0aG9yPkdyb3NzLCBNLiBFLjwvYXV0aG9yPjxhdXRob3I+SmVubmlz
a2VucywgUy4gRi48L2F1dGhvcj48YXV0aG9yPkthaG1hbm4sIEYuPC9hdXRob3I+PGF1dGhvcj5M
YWd1bmEtUGVzLCBNLiBQLjwvYXV0aG9yPjxhdXRob3I+UmFzdGluZWhhZCwgQS4gUi48L2F1dGhv
cj48YXV0aG9yPlNpbW1vbnMsIEwuIEEuPC9hdXRob3I+PGF1dGhvcj5TdWxzZXIsIFQuPC9hdXRo
b3I+PGF1dGhvcj5WaWxsZXJzLCBBLjwvYXV0aG9yPjxhdXRob3I+V2FyZCwgSi4gRi48L2F1dGhv
cj48YXV0aG9yPmRlIGxhIFJvc2V0dGUsIEouIEouPC9hdXRob3I+PC9hdXRob3JzPjwvY29udHJp
YnV0b3JzPjxhdXRoLWFkZHJlc3M+RGVwYXJ0bWVudCBvZiBVcm9sb2d5LCBBTUMgVW5pdmVyc2l0
eSBIb3NwaXRhbCwgQW1zdGVyZGFtLCB0aGUgTmV0aGVybGFuZHMuIEVsZWN0cm9uaWMgYWRkcmVz
czogdy52YW5kZW5ib3NAYW1jLnV2YS5ubC5EZXBhcnRtZW50IG9mIFVyb2xvZ3ksIEFNQyBVbml2
ZXJzaXR5IEhvc3BpdGFsLCBBbXN0ZXJkYW0sIHRoZSBOZXRoZXJsYW5kcy5EZXBhcnRtZW50IG9m
IFVyb2xvZ3ksIFVuaXZlcnNpdHkgb2YgU291dGhlcm4gQ2FsaWZvcm5pYSwgTG9zIEFuZ2VsZXMs
IENBLkRlcGFydG1lbnQgb2YgVXJvbG9neSwgVW5pdmVyc2l0eSBvZiBSZWdlbnNidXJnLCBSZWdl
bnNidXJnLCBHZXJtYW55LkRlcGFydG1lbnQgb2YgU3VyZ2VyeSwgTWVtb3JpYWwgU2xvYW4tS2V0
dGVyaW5nIENhbmNlciBDZW50ZXIsIE5ldyBZb3JrLCBOWS5EZXBhcnRtYW50IG9mIFN1cmdpY2Fs
IE9uY29sb2d5LCBQcmluY2VzcyBNYXJnYXJldCBIb3NwaXRhbCwgVG9yb250bywgT250YXJpbywg
Q2FuYWRhLkRlcGFydG1lbnQgb2YgVXJvbG9neSwgS2VjayBTY2hvb2wgb2YgTWVkaWNpbmUsIExv
cyBBbmdlbGVzLCBDQS5EZXBhcnRtZW50IG9mIFJhZGlvbG9neSwgUmFkYm91ZCBVbml2ZXJzaXR5
IE5pam1lZ2VuIE1lZGljYWwgQ2VudGVyLCBOaWptZWdlbiwgdGhlIE5ldGhlcmxhbmRzLlByYXhp
cyBIZW5rZWwgJmFtcDsgS2FobWFubiwgQmVybGluLCBHZXJtYW55LkRlcGFydG1lbnQgb2YgVXJv
bG9neSwgSG9mc3RyYSBOb3J0aCBTaG9yZS1MaWosIEhvZnN0cmEgVW5pdmVyc2l0eSwgSGVtcHN0
ZWFkLCBOWS5EZXBhcnRtZW50IG9mIFVyb2xvZ3ksIFVuaXZlcnNpdHkgQ29sbGVnZSBMb25kb24s
IExvbmRvbiwgVUsuRGVwYXJ0bWVudCBvZiBVcm9sb2d5LCBVbml2ZXJzaXR5IEhvc3BpdGFsIFp1
cmljaCwgWnVyaWNoLCBTd2l0emVybGFuZC5EZXBhcnRtZW50IG9mIFVyb2xvZ3ksIExpbGxlIFVu
aXZlcnNpdHkgTWVkaWNhbCBDZW50ZXIsIExpbGxlLCBGcmFuY2UuRGVwYXJ0bWVudCBvZiBVcm9s
b2d5LCBUaGUgVW5pdmVyc2l0eSBvZiBUZXhhcyBNRCBBbmRlcnNvbiBDYW5jZXIgQ2VudGVyLCBI
b3VzdG9uLCBUWC48L2F1dGgtYWRkcmVzcz48dGl0bGVzPjx0aXRsZT5TYWx2YWdlIGFibGF0aXZl
IHRoZXJhcHkgaW4gcHJvc3RhdGUgY2FuY2VyOiBpbnRlcm5hdGlvbmFsIG11bHRpZGlzY2lwbGlu
YXJ5IGNvbnNlbnN1cyBvbiB0cmlhbCBkZXNpZ248L3RpdGxlPjxzZWNvbmRhcnktdGl0bGU+VXJv
bCBPbmNvbDwvc2Vjb25kYXJ5LXRpdGxlPjxhbHQtdGl0bGU+VXJvbG9naWMgb25jb2xvZ3k8L2Fs
dC10aXRsZT48L3RpdGxlcz48cGVyaW9kaWNhbD48YWJici0xPlVyb2wgT25jb2w8L2FiYnItMT48
L3BlcmlvZGljYWw+PGFsdC1wZXJpb2RpY2FsPjxmdWxsLXRpdGxlPlVyb2xvZ2ljIE9uY29sb2d5
PC9mdWxsLXRpdGxlPjwvYWx0LXBlcmlvZGljYWw+PHBhZ2VzPjQ5NS5lMS03PC9wYWdlcz48dm9s
dW1lPjMzPC92b2x1bWU+PG51bWJlcj4xMTwvbnVtYmVyPjxlZGl0aW9uPjIwMTUvMDgvMDI8L2Vk
aXRpb24+PGtleXdvcmRzPjxrZXl3b3JkPkNvbnNlbnN1czwva2V5d29yZD48a2V5d29yZD5TYWx2
YWdlIGFibGF0aXZlIHRoZXJhcHk8L2tleXdvcmQ+PGtleXdvcmQ+VHJpYWwgZGVzaWduPC9rZXl3
b3JkPjwva2V5d29yZHM+PGRhdGVzPjx5ZWFyPjIwMTU8L3llYXI+PHB1Yi1kYXRlcz48ZGF0ZT5O
b3Y8L2RhdGU+PC9wdWItZGF0ZXM+PC9kYXRlcz48aXNibj4xMDc4LTE0Mzk8L2lzYm4+PGFjY2Vz
c2lvbi1udW0+MjYyMzEzMTA8L2FjY2Vzc2lvbi1udW0+PHVybHM+PHJlbGF0ZWQtdXJscz48dXJs
Pmh0dHA6Ly9keC5kb2kub3JnLzEwLjEwMTYvai51cm9sb25jLjIwMTUuMDYuMDE1PC91cmw+PC9y
ZWxhdGVkLXVybHM+PC91cmxzPjxlbGVjdHJvbmljLXJlc291cmNlLW51bT4xMC4xMDE2L2oudXJv
bG9uYy4yMDE1LjA2LjAxNTwvZWxlY3Ryb25pYy1yZXNvdXJjZS1udW0+PHJlbW90ZS1kYXRhYmFz
ZS1wcm92aWRlcj5OTE08L3JlbW90ZS1kYXRhYmFzZS1wcm92aWRlcj48bGFuZ3VhZ2U+ZW5nPC9s
YW5ndWFnZT48L3JlY29yZD48L0NpdGU+PC9FbmROb3RlPn==
</w:fldData>
        </w:fldChar>
      </w:r>
      <w:r w:rsidR="00BA2847">
        <w:instrText xml:space="preserve"> ADDIN EN.CITE.DATA </w:instrText>
      </w:r>
      <w:r w:rsidR="00BA2847">
        <w:fldChar w:fldCharType="end"/>
      </w:r>
      <w:r>
        <w:fldChar w:fldCharType="separate"/>
      </w:r>
      <w:r w:rsidR="00BA2847">
        <w:rPr>
          <w:noProof/>
        </w:rPr>
        <w:t>(30)</w:t>
      </w:r>
      <w:r>
        <w:fldChar w:fldCharType="end"/>
      </w:r>
      <w:r>
        <w:t xml:space="preserve"> </w:t>
      </w:r>
      <w:r w:rsidR="009B299D">
        <w:t xml:space="preserve">is encompassed within our </w:t>
      </w:r>
      <w:r w:rsidR="00A543F4">
        <w:t>outcome of treatment failure for ablative therapy in our COS.</w:t>
      </w:r>
      <w:r w:rsidR="00F539A6">
        <w:t xml:space="preserve"> </w:t>
      </w:r>
      <w:r w:rsidR="00DE07B4">
        <w:t>There are important differences between th</w:t>
      </w:r>
      <w:r w:rsidR="00374C1D">
        <w:t>is</w:t>
      </w:r>
      <w:r w:rsidR="00DE07B4">
        <w:t xml:space="preserve"> study and our COS study</w:t>
      </w:r>
      <w:r w:rsidR="00374C1D">
        <w:t>. First,</w:t>
      </w:r>
      <w:r w:rsidR="00DE07B4">
        <w:t xml:space="preserve"> our COS study had a broader scope encompassing all current treatments for localised prostate cancer rather than a single type of intervention for a subset of patients with certain disease characteristics</w:t>
      </w:r>
      <w:r w:rsidR="00374C1D">
        <w:t xml:space="preserve">. </w:t>
      </w:r>
      <w:r>
        <w:t>Also</w:t>
      </w:r>
      <w:r w:rsidR="00374C1D">
        <w:t xml:space="preserve">, </w:t>
      </w:r>
      <w:r>
        <w:t>their expert group had no patient representation</w:t>
      </w:r>
      <w:r w:rsidR="00F416EE">
        <w:t xml:space="preserve">; </w:t>
      </w:r>
      <w:r>
        <w:t xml:space="preserve">the </w:t>
      </w:r>
      <w:r w:rsidR="00F416EE">
        <w:t>Delphi process does not give adequate information to assess how information was fed</w:t>
      </w:r>
      <w:r w:rsidR="00E347AA">
        <w:t xml:space="preserve"> </w:t>
      </w:r>
      <w:r w:rsidR="00F416EE">
        <w:t>back to participants between rounds</w:t>
      </w:r>
      <w:r w:rsidR="00E347AA">
        <w:t>,</w:t>
      </w:r>
      <w:r w:rsidR="00F416EE">
        <w:t xml:space="preserve"> and may have influenced subsequent rounds; and it is unclear how consensus was reached in the final meeting. </w:t>
      </w:r>
      <w:r w:rsidR="00F416EE">
        <w:fldChar w:fldCharType="begin"/>
      </w:r>
      <w:r w:rsidR="00BA2847">
        <w:instrText xml:space="preserve"> ADDIN EN.CITE &lt;EndNote&gt;&lt;Cite&gt;&lt;Author&gt;Blazeby&lt;/Author&gt;&lt;Year&gt;2014&lt;/Year&gt;&lt;RecNum&gt;938&lt;/RecNum&gt;&lt;DisplayText&gt;(32)&lt;/DisplayText&gt;&lt;record&gt;&lt;rec-number&gt;938&lt;/rec-number&gt;&lt;foreign-keys&gt;&lt;key app="EN" db-id="590r0wasf2pzfoewx2ov0599fx9fza0vxxpe" timestamp="1479820231"&gt;938&lt;/key&gt;&lt;/foreign-keys&gt;&lt;ref-type name="Journal Article"&gt;17&lt;/ref-type&gt;&lt;contributors&gt;&lt;authors&gt;&lt;author&gt;Blazeby, J. M.&lt;/author&gt;&lt;/authors&gt;&lt;/contributors&gt;&lt;auth-address&gt;University of Bristol, School of Social and Community Medicine, Bristol, UK|University Hospitals Bristol NHS Foundation Trust, Bristol, UK. Electronic address: j.m.blazeby@bris.ac.uk.&lt;/auth-address&gt;&lt;titles&gt;&lt;title&gt;Consistency in design and collaboration in delivery: key to successful randomised controlled trials in focal therapy for prostate cancer&lt;/title&gt;&lt;secondary-title&gt;Eur Urol&lt;/secondary-title&gt;&lt;alt-title&gt;European urology&lt;/alt-title&gt;&lt;/titles&gt;&lt;periodical&gt;&lt;full-title&gt;Eur Urol&lt;/full-title&gt;&lt;/periodical&gt;&lt;alt-periodical&gt;&lt;full-title&gt;European urology&lt;/full-title&gt;&lt;/alt-periodical&gt;&lt;pages&gt;1084-5&lt;/pages&gt;&lt;volume&gt;65&lt;/volume&gt;&lt;number&gt;6&lt;/number&gt;&lt;edition&gt;2014/03/08&lt;/edition&gt;&lt;keywords&gt;&lt;keyword&gt;Clinical Trials as Topic/*standards&lt;/keyword&gt;&lt;keyword&gt;Humans&lt;/keyword&gt;&lt;keyword&gt;Male&lt;/keyword&gt;&lt;keyword&gt;*Patient Selection&lt;/keyword&gt;&lt;keyword&gt;Prostatic Neoplasms/*diagnosis/*therapy&lt;/keyword&gt;&lt;/keywords&gt;&lt;dates&gt;&lt;year&gt;2014&lt;/year&gt;&lt;pub-dates&gt;&lt;date&gt;Jun&lt;/date&gt;&lt;/pub-dates&gt;&lt;/dates&gt;&lt;isbn&gt;0302-2838&lt;/isbn&gt;&lt;accession-num&gt;24602932&lt;/accession-num&gt;&lt;urls&gt;&lt;related-urls&gt;&lt;url&gt;http://dx.doi.org/10.1016/j.eururo.2014.02.039&lt;/url&gt;&lt;url&gt;http://ac.els-cdn.com/S0302283814001687/1-s2.0-S0302283814001687-main.pdf?_tid=1ea05dd6-b0b5-11e6-8c18-00000aacb362&amp;amp;acdnat=1479820443_0ceb048a99477029bbfba60aeed51952&lt;/url&gt;&lt;/related-urls&gt;&lt;/urls&gt;&lt;electronic-resource-num&gt;10.1016/j.eururo.2014.02.039&lt;/electronic-resource-num&gt;&lt;remote-database-provider&gt;NLM&lt;/remote-database-provider&gt;&lt;language&gt;Eng&lt;/language&gt;&lt;/record&gt;&lt;/Cite&gt;&lt;/EndNote&gt;</w:instrText>
      </w:r>
      <w:r w:rsidR="00F416EE">
        <w:fldChar w:fldCharType="separate"/>
      </w:r>
      <w:r w:rsidR="00BA2847">
        <w:rPr>
          <w:noProof/>
        </w:rPr>
        <w:t>(32)</w:t>
      </w:r>
      <w:r w:rsidR="00F416EE">
        <w:fldChar w:fldCharType="end"/>
      </w:r>
    </w:p>
    <w:p w14:paraId="3022EA2F" w14:textId="481E8C53" w:rsidR="000207D6" w:rsidRDefault="00E724FE" w:rsidP="009E1101">
      <w:pPr>
        <w:spacing w:line="480" w:lineRule="auto"/>
        <w:rPr>
          <w:color w:val="000000" w:themeColor="text1"/>
        </w:rPr>
      </w:pPr>
      <w:r>
        <w:rPr>
          <w:color w:val="000000" w:themeColor="text1"/>
        </w:rPr>
        <w:t xml:space="preserve">This study is the </w:t>
      </w:r>
      <w:r w:rsidR="00B21E09">
        <w:rPr>
          <w:color w:val="000000" w:themeColor="text1"/>
        </w:rPr>
        <w:t xml:space="preserve">most rigorous and </w:t>
      </w:r>
      <w:r>
        <w:rPr>
          <w:color w:val="000000" w:themeColor="text1"/>
        </w:rPr>
        <w:t>largest of its kind, involving a large sample of patients from the UK</w:t>
      </w:r>
      <w:r w:rsidR="00E347AA">
        <w:rPr>
          <w:color w:val="000000" w:themeColor="text1"/>
        </w:rPr>
        <w:t>,</w:t>
      </w:r>
      <w:r>
        <w:rPr>
          <w:color w:val="000000" w:themeColor="text1"/>
        </w:rPr>
        <w:t xml:space="preserve"> and HCPs from the UK, Europe and USA, producing </w:t>
      </w:r>
      <w:r w:rsidR="00A1202D">
        <w:rPr>
          <w:color w:val="000000" w:themeColor="text1"/>
        </w:rPr>
        <w:t>a</w:t>
      </w:r>
      <w:r>
        <w:rPr>
          <w:color w:val="000000" w:themeColor="text1"/>
        </w:rPr>
        <w:t xml:space="preserve"> COS</w:t>
      </w:r>
      <w:r w:rsidRPr="000C1EDD">
        <w:rPr>
          <w:color w:val="000000" w:themeColor="text1"/>
        </w:rPr>
        <w:t xml:space="preserve"> </w:t>
      </w:r>
      <w:r>
        <w:rPr>
          <w:color w:val="000000" w:themeColor="text1"/>
        </w:rPr>
        <w:t xml:space="preserve">specifically developed </w:t>
      </w:r>
      <w:r w:rsidRPr="000C1EDD">
        <w:rPr>
          <w:color w:val="000000" w:themeColor="text1"/>
        </w:rPr>
        <w:t xml:space="preserve">for </w:t>
      </w:r>
      <w:r w:rsidRPr="00DB45E8">
        <w:rPr>
          <w:color w:val="000000" w:themeColor="text1"/>
        </w:rPr>
        <w:t>localised prostate cancer</w:t>
      </w:r>
      <w:r w:rsidRPr="00B8537B">
        <w:t xml:space="preserve"> </w:t>
      </w:r>
      <w:r w:rsidR="008F0592">
        <w:t xml:space="preserve">intervention </w:t>
      </w:r>
      <w:r w:rsidRPr="000C1EDD">
        <w:rPr>
          <w:color w:val="000000" w:themeColor="text1"/>
        </w:rPr>
        <w:t xml:space="preserve">trials using </w:t>
      </w:r>
      <w:r>
        <w:rPr>
          <w:color w:val="000000" w:themeColor="text1"/>
        </w:rPr>
        <w:t xml:space="preserve">rigorous, </w:t>
      </w:r>
      <w:r w:rsidRPr="000C1EDD">
        <w:rPr>
          <w:color w:val="000000" w:themeColor="text1"/>
        </w:rPr>
        <w:t>protocol</w:t>
      </w:r>
      <w:r>
        <w:rPr>
          <w:color w:val="000000" w:themeColor="text1"/>
        </w:rPr>
        <w:t>-</w:t>
      </w:r>
      <w:r w:rsidRPr="000C1EDD">
        <w:rPr>
          <w:color w:val="000000" w:themeColor="text1"/>
        </w:rPr>
        <w:t>driven</w:t>
      </w:r>
      <w:r>
        <w:rPr>
          <w:color w:val="000000" w:themeColor="text1"/>
        </w:rPr>
        <w:t>, transparent and reproducible</w:t>
      </w:r>
      <w:r w:rsidRPr="000C1EDD">
        <w:rPr>
          <w:color w:val="000000" w:themeColor="text1"/>
        </w:rPr>
        <w:t xml:space="preserve"> </w:t>
      </w:r>
      <w:r>
        <w:rPr>
          <w:color w:val="000000" w:themeColor="text1"/>
        </w:rPr>
        <w:t>methods.</w:t>
      </w:r>
      <w:r w:rsidR="009B299D">
        <w:rPr>
          <w:color w:val="000000" w:themeColor="text1"/>
        </w:rPr>
        <w:t xml:space="preserve"> </w:t>
      </w:r>
      <w:r w:rsidR="00E6553F">
        <w:rPr>
          <w:color w:val="000000" w:themeColor="text1"/>
        </w:rPr>
        <w:fldChar w:fldCharType="begin"/>
      </w:r>
      <w:r w:rsidR="00BA2847">
        <w:rPr>
          <w:color w:val="000000" w:themeColor="text1"/>
        </w:rPr>
        <w:instrText xml:space="preserve"> ADDIN EN.CITE &lt;EndNote&gt;&lt;Cite&gt;&lt;Author&gt;MacLennan&lt;/Author&gt;&lt;Year&gt;2015&lt;/Year&gt;&lt;RecNum&gt;65&lt;/RecNum&gt;&lt;DisplayText&gt;(17)&lt;/DisplayText&gt;&lt;record&gt;&lt;rec-number&gt;65&lt;/rec-number&gt;&lt;foreign-keys&gt;&lt;key app="EN" db-id="590r0wasf2pzfoewx2ov0599fx9fza0vxxpe" timestamp="1436956486"&gt;65&lt;/key&gt;&lt;key app="ENWeb" db-id=""&gt;0&lt;/key&gt;&lt;/foreign-keys&gt;&lt;ref-type name="Journal Article"&gt;17&lt;/ref-type&gt;&lt;contributors&gt;&lt;authors&gt;&lt;author&gt;MacLennan, Steven&lt;/author&gt;&lt;author&gt;Bekema, Hendrika J.&lt;/author&gt;&lt;author&gt;Williamson, Paula R.&lt;/author&gt;&lt;author&gt;Campbell, Marion K.&lt;/author&gt;&lt;author&gt;Stewart, Fiona&lt;/author&gt;&lt;author&gt;MacLennan, Sara J.&lt;/author&gt;&lt;author&gt;N&amp;apos;Dow, James Mo&lt;/author&gt;&lt;author&gt;Lam, Thomas Bl&lt;/author&gt;&lt;/authors&gt;&lt;/contributors&gt;&lt;titles&gt;&lt;title&gt;A core outcome set for localised prostate cancer effectiveness trials: protocol for a systematic review of the literature and stakeholder involvement through interviews and a Delphi survey&lt;/title&gt;&lt;secondary-title&gt;Trials&lt;/secondary-title&gt;&lt;/titles&gt;&lt;periodical&gt;&lt;full-title&gt;Trials&lt;/full-title&gt;&lt;/periodical&gt;&lt;pages&gt;76-76&lt;/pages&gt;&lt;volume&gt;16&lt;/volume&gt;&lt;number&gt;1&lt;/number&gt;&lt;dates&gt;&lt;year&gt;2015&lt;/year&gt;&lt;/dates&gt;&lt;urls&gt;&lt;related-urls&gt;&lt;url&gt;http://www.trialsjournal.com/content/16/1/76&lt;/url&gt;&lt;url&gt;http://www.trialsjournal.com/content/pdf/s13063-015-0598-0.pdf&lt;/url&gt;&lt;/related-urls&gt;&lt;/urls&gt;&lt;electronic-resource-num&gt;10.1186/s13063-015-0598-0&lt;/electronic-resource-num&gt;&lt;/record&gt;&lt;/Cite&gt;&lt;/EndNote&gt;</w:instrText>
      </w:r>
      <w:r w:rsidR="00E6553F">
        <w:rPr>
          <w:color w:val="000000" w:themeColor="text1"/>
        </w:rPr>
        <w:fldChar w:fldCharType="separate"/>
      </w:r>
      <w:r w:rsidR="00BA2847">
        <w:rPr>
          <w:noProof/>
          <w:color w:val="000000" w:themeColor="text1"/>
        </w:rPr>
        <w:t>(17)</w:t>
      </w:r>
      <w:r w:rsidR="00E6553F">
        <w:rPr>
          <w:color w:val="000000" w:themeColor="text1"/>
        </w:rPr>
        <w:fldChar w:fldCharType="end"/>
      </w:r>
      <w:r w:rsidR="00E6553F">
        <w:rPr>
          <w:color w:val="000000" w:themeColor="text1"/>
        </w:rPr>
        <w:t xml:space="preserve"> </w:t>
      </w:r>
      <w:r w:rsidR="00664198">
        <w:rPr>
          <w:color w:val="000000" w:themeColor="text1"/>
        </w:rPr>
        <w:t xml:space="preserve">A comprehensive and robust </w:t>
      </w:r>
      <w:r w:rsidR="000207D6">
        <w:rPr>
          <w:color w:val="000000" w:themeColor="text1"/>
        </w:rPr>
        <w:t xml:space="preserve">systematic </w:t>
      </w:r>
      <w:r w:rsidR="00664198">
        <w:rPr>
          <w:color w:val="000000" w:themeColor="text1"/>
        </w:rPr>
        <w:t>review to explore, define and characterise the nature of heterogeneity of outcome selection, definition and measurement was performed</w:t>
      </w:r>
      <w:r w:rsidR="00057E49">
        <w:rPr>
          <w:color w:val="000000" w:themeColor="text1"/>
        </w:rPr>
        <w:t xml:space="preserve"> prior to a</w:t>
      </w:r>
      <w:r w:rsidR="00664198">
        <w:rPr>
          <w:color w:val="000000" w:themeColor="text1"/>
        </w:rPr>
        <w:t xml:space="preserve"> consensus-based process involving a Delphi survey and a consensus group meeting. The study involved a large, purposively</w:t>
      </w:r>
      <w:r w:rsidR="00374C1D">
        <w:rPr>
          <w:color w:val="000000" w:themeColor="text1"/>
        </w:rPr>
        <w:t xml:space="preserve"> </w:t>
      </w:r>
      <w:r w:rsidR="00664198">
        <w:rPr>
          <w:color w:val="000000" w:themeColor="text1"/>
        </w:rPr>
        <w:t xml:space="preserve">sampled group of participants which included men with </w:t>
      </w:r>
      <w:r w:rsidR="00495635">
        <w:t>localised prostate cancer</w:t>
      </w:r>
      <w:r w:rsidR="00664198">
        <w:rPr>
          <w:color w:val="000000" w:themeColor="text1"/>
        </w:rPr>
        <w:t>, and a diverse group of healthcare professionals from the UK, Europe and the USA</w:t>
      </w:r>
      <w:r w:rsidR="00B01863">
        <w:rPr>
          <w:color w:val="000000" w:themeColor="text1"/>
        </w:rPr>
        <w:t>.</w:t>
      </w:r>
      <w:r w:rsidR="00694586">
        <w:rPr>
          <w:color w:val="000000" w:themeColor="text1"/>
        </w:rPr>
        <w:t xml:space="preserve"> </w:t>
      </w:r>
      <w:r w:rsidR="00664198">
        <w:rPr>
          <w:color w:val="000000" w:themeColor="text1"/>
        </w:rPr>
        <w:t xml:space="preserve"> </w:t>
      </w:r>
      <w:r w:rsidR="009211C7">
        <w:rPr>
          <w:color w:val="000000" w:themeColor="text1"/>
        </w:rPr>
        <w:lastRenderedPageBreak/>
        <w:t xml:space="preserve">The Delphi survey included three iterative rounds, whereby feedback </w:t>
      </w:r>
      <w:r w:rsidR="00B01863">
        <w:rPr>
          <w:color w:val="000000" w:themeColor="text1"/>
        </w:rPr>
        <w:t>on others’ opinions</w:t>
      </w:r>
      <w:r w:rsidR="009211C7">
        <w:rPr>
          <w:color w:val="000000" w:themeColor="text1"/>
        </w:rPr>
        <w:t xml:space="preserve"> was provided to allow participants to reflect</w:t>
      </w:r>
      <w:r w:rsidR="00B01863">
        <w:rPr>
          <w:color w:val="000000" w:themeColor="text1"/>
        </w:rPr>
        <w:t>,</w:t>
      </w:r>
      <w:r w:rsidR="009211C7">
        <w:rPr>
          <w:color w:val="000000" w:themeColor="text1"/>
        </w:rPr>
        <w:t xml:space="preserve"> and </w:t>
      </w:r>
      <w:r w:rsidR="00B01863">
        <w:rPr>
          <w:color w:val="000000" w:themeColor="text1"/>
        </w:rPr>
        <w:t xml:space="preserve">to </w:t>
      </w:r>
      <w:r w:rsidR="009211C7">
        <w:rPr>
          <w:color w:val="000000" w:themeColor="text1"/>
        </w:rPr>
        <w:t>revise or maintain their responses as required</w:t>
      </w:r>
      <w:r w:rsidR="00B858CB">
        <w:rPr>
          <w:color w:val="000000" w:themeColor="text1"/>
        </w:rPr>
        <w:t>, in addition to proposing any additional outcomes</w:t>
      </w:r>
      <w:r w:rsidR="009211C7">
        <w:rPr>
          <w:color w:val="000000" w:themeColor="text1"/>
        </w:rPr>
        <w:t xml:space="preserve">. </w:t>
      </w:r>
    </w:p>
    <w:p w14:paraId="69F54EB2" w14:textId="132B17DC" w:rsidR="000207D6" w:rsidRPr="005D04EC" w:rsidRDefault="000207D6" w:rsidP="009E1101">
      <w:pPr>
        <w:spacing w:line="480" w:lineRule="auto"/>
        <w:rPr>
          <w:color w:val="000000" w:themeColor="text1"/>
        </w:rPr>
      </w:pPr>
      <w:r>
        <w:rPr>
          <w:color w:val="000000" w:themeColor="text1"/>
        </w:rPr>
        <w:t xml:space="preserve">A limitation of the COS is that most of the participants were from the UK. However, we think that </w:t>
      </w:r>
      <w:r>
        <w:t xml:space="preserve">people in other countries should look at this well-developed COS and ask the question ‘Is there a reason why these results would not be similar to those that could be obtained in our population?’ If the answer is yes, then clearly more work is needed, but the default position should </w:t>
      </w:r>
      <w:r w:rsidR="00094128">
        <w:t xml:space="preserve">not </w:t>
      </w:r>
      <w:r>
        <w:t>be that a COS developed in one country will automatically not be applicable elsewhere.</w:t>
      </w:r>
      <w:r w:rsidR="0024081D">
        <w:t xml:space="preserve"> </w:t>
      </w:r>
      <w:r w:rsidR="0024081D" w:rsidRPr="006332D0">
        <w:rPr>
          <w:color w:val="000000" w:themeColor="text1"/>
        </w:rPr>
        <w:t>Additionally, more surgeons completed the survey and participated in the consensus meeting than oncologists. However, the HCP group also consisted of specialist nurses who provided crucially important perspectives regarding treatment with radiotherapy.</w:t>
      </w:r>
    </w:p>
    <w:p w14:paraId="6A2B1510" w14:textId="7658FEF2" w:rsidR="008029DE" w:rsidRDefault="00E724FE" w:rsidP="009E1101">
      <w:pPr>
        <w:spacing w:line="480" w:lineRule="auto"/>
      </w:pPr>
      <w:r>
        <w:rPr>
          <w:color w:val="000000" w:themeColor="text1"/>
        </w:rPr>
        <w:t>W</w:t>
      </w:r>
      <w:r w:rsidR="00664198">
        <w:rPr>
          <w:color w:val="000000" w:themeColor="text1"/>
        </w:rPr>
        <w:t xml:space="preserve">e assumed that most potentially important outcomes </w:t>
      </w:r>
      <w:r w:rsidR="005236B6">
        <w:rPr>
          <w:color w:val="000000" w:themeColor="text1"/>
        </w:rPr>
        <w:t xml:space="preserve">were likely to be </w:t>
      </w:r>
      <w:r w:rsidR="00664198">
        <w:rPr>
          <w:color w:val="000000" w:themeColor="text1"/>
        </w:rPr>
        <w:t xml:space="preserve">reported in studies </w:t>
      </w:r>
      <w:r w:rsidR="005236B6">
        <w:rPr>
          <w:color w:val="000000" w:themeColor="text1"/>
        </w:rPr>
        <w:t xml:space="preserve">representing </w:t>
      </w:r>
      <w:r w:rsidR="00664198">
        <w:rPr>
          <w:color w:val="000000" w:themeColor="text1"/>
        </w:rPr>
        <w:t>the highest levels of evidence only, based on the hierarchy of evidence</w:t>
      </w:r>
      <w:r w:rsidR="005236B6">
        <w:rPr>
          <w:color w:val="000000" w:themeColor="text1"/>
        </w:rPr>
        <w:t xml:space="preserve">, </w:t>
      </w:r>
      <w:r w:rsidR="00E55045">
        <w:rPr>
          <w:color w:val="000000" w:themeColor="text1"/>
        </w:rPr>
        <w:fldChar w:fldCharType="begin"/>
      </w:r>
      <w:r w:rsidR="00BA2847">
        <w:rPr>
          <w:color w:val="000000" w:themeColor="text1"/>
        </w:rPr>
        <w:instrText xml:space="preserve"> ADDIN EN.CITE &lt;EndNote&gt;&lt;Cite&gt;&lt;Author&gt;Bob Phillips&lt;/Author&gt;&lt;RecNum&gt;72&lt;/RecNum&gt;&lt;DisplayText&gt;(33)&lt;/DisplayText&gt;&lt;record&gt;&lt;rec-number&gt;72&lt;/rec-number&gt;&lt;foreign-keys&gt;&lt;key app="EN" db-id="590r0wasf2pzfoewx2ov0599fx9fza0vxxpe" timestamp="1436956502"&gt;72&lt;/key&gt;&lt;/foreign-keys&gt;&lt;ref-type name="Personal Communication"&gt;26&lt;/ref-type&gt;&lt;contributors&gt;&lt;authors&gt;&lt;author&gt;Bob Phillips, Chris Ball Dave Sackett Doug Badenoch Sharon Straus Brian Haynes Martin Dawes since November Updated by Jeremy Howick March&lt;/author&gt;&lt;/authors&gt;&lt;/contributors&gt;&lt;titles&gt;&lt;title&gt;Oxford Centre for Evidence-based Medicine - Levels of Evidence (March 2009) - CEBM&lt;/title&gt;&lt;/titles&gt;&lt;dates&gt;&lt;/dates&gt;&lt;urls&gt;&lt;related-urls&gt;&lt;url&gt;http://www.cebm.net/oxford-centre-evidence-based-medicine-levels-evidence-march-2009/&lt;/url&gt;&lt;/related-urls&gt;&lt;/urls&gt;&lt;/record&gt;&lt;/Cite&gt;&lt;/EndNote&gt;</w:instrText>
      </w:r>
      <w:r w:rsidR="00E55045">
        <w:rPr>
          <w:color w:val="000000" w:themeColor="text1"/>
        </w:rPr>
        <w:fldChar w:fldCharType="separate"/>
      </w:r>
      <w:r w:rsidR="00BA2847">
        <w:rPr>
          <w:noProof/>
          <w:color w:val="000000" w:themeColor="text1"/>
        </w:rPr>
        <w:t>(33)</w:t>
      </w:r>
      <w:r w:rsidR="00E55045">
        <w:rPr>
          <w:color w:val="000000" w:themeColor="text1"/>
        </w:rPr>
        <w:fldChar w:fldCharType="end"/>
      </w:r>
      <w:r w:rsidR="00E55045">
        <w:rPr>
          <w:color w:val="000000" w:themeColor="text1"/>
        </w:rPr>
        <w:t xml:space="preserve"> </w:t>
      </w:r>
      <w:r w:rsidR="005236B6">
        <w:rPr>
          <w:color w:val="000000" w:themeColor="text1"/>
        </w:rPr>
        <w:t>on the basis that such studies are more likely to guide or change practice, and more likely to measure outcomes using validated tools</w:t>
      </w:r>
      <w:r w:rsidR="00664198">
        <w:rPr>
          <w:color w:val="000000" w:themeColor="text1"/>
        </w:rPr>
        <w:t xml:space="preserve">. </w:t>
      </w:r>
      <w:r w:rsidR="008F0592">
        <w:rPr>
          <w:color w:val="000000" w:themeColor="text1"/>
        </w:rPr>
        <w:t>Although this may be considered a strength, it</w:t>
      </w:r>
      <w:r>
        <w:rPr>
          <w:color w:val="000000" w:themeColor="text1"/>
        </w:rPr>
        <w:t xml:space="preserve"> ca</w:t>
      </w:r>
      <w:r w:rsidR="0005344C">
        <w:rPr>
          <w:color w:val="000000" w:themeColor="text1"/>
        </w:rPr>
        <w:t>n also be regarded</w:t>
      </w:r>
      <w:r>
        <w:rPr>
          <w:color w:val="000000" w:themeColor="text1"/>
        </w:rPr>
        <w:t xml:space="preserve"> as a limitation because s</w:t>
      </w:r>
      <w:r w:rsidR="00664198">
        <w:rPr>
          <w:color w:val="000000" w:themeColor="text1"/>
        </w:rPr>
        <w:t>ome potentially important outcomes may have been missed</w:t>
      </w:r>
      <w:r w:rsidR="005236B6">
        <w:rPr>
          <w:color w:val="000000" w:themeColor="text1"/>
        </w:rPr>
        <w:t xml:space="preserve"> from our review. </w:t>
      </w:r>
      <w:r>
        <w:rPr>
          <w:color w:val="000000" w:themeColor="text1"/>
        </w:rPr>
        <w:t>However, t</w:t>
      </w:r>
      <w:r w:rsidR="005236B6">
        <w:rPr>
          <w:color w:val="000000" w:themeColor="text1"/>
        </w:rPr>
        <w:t>his risk is minimised by supplementing the long list of potentially important outcomes with additional outcomes identified from the semi-structured patient interviews</w:t>
      </w:r>
      <w:r w:rsidR="000E7520">
        <w:rPr>
          <w:color w:val="000000" w:themeColor="text1"/>
        </w:rPr>
        <w:t>,</w:t>
      </w:r>
      <w:r w:rsidR="005236B6">
        <w:rPr>
          <w:color w:val="000000" w:themeColor="text1"/>
        </w:rPr>
        <w:t xml:space="preserve"> and from the Delphi survey </w:t>
      </w:r>
      <w:r w:rsidR="000E7520">
        <w:rPr>
          <w:color w:val="000000" w:themeColor="text1"/>
        </w:rPr>
        <w:t>where</w:t>
      </w:r>
      <w:r w:rsidR="000F5975">
        <w:rPr>
          <w:color w:val="000000" w:themeColor="text1"/>
        </w:rPr>
        <w:t xml:space="preserve"> additional outcomes could be added</w:t>
      </w:r>
      <w:r w:rsidR="00CD62EA">
        <w:rPr>
          <w:color w:val="000000" w:themeColor="text1"/>
        </w:rPr>
        <w:t>.</w:t>
      </w:r>
      <w:r w:rsidR="00694586">
        <w:rPr>
          <w:color w:val="000000" w:themeColor="text1"/>
        </w:rPr>
        <w:t xml:space="preserve"> </w:t>
      </w:r>
      <w:r w:rsidR="005A0966">
        <w:rPr>
          <w:color w:val="000000" w:themeColor="text1"/>
        </w:rPr>
        <w:t xml:space="preserve"> </w:t>
      </w:r>
    </w:p>
    <w:p w14:paraId="0783A4B1" w14:textId="66BFEA05" w:rsidR="00F042E4" w:rsidRDefault="00E419B5" w:rsidP="009E1101">
      <w:pPr>
        <w:spacing w:line="480" w:lineRule="auto"/>
      </w:pPr>
      <w:r>
        <w:rPr>
          <w:color w:val="000000" w:themeColor="text1"/>
        </w:rPr>
        <w:t>T</w:t>
      </w:r>
      <w:r w:rsidR="008029DE" w:rsidRPr="000870AD">
        <w:rPr>
          <w:color w:val="000000" w:themeColor="text1"/>
        </w:rPr>
        <w:t xml:space="preserve">he problems and issues arising from inconsistency and heterogeneity of outcome selection, definition, measurement and reporting in primary and secondary studies of </w:t>
      </w:r>
      <w:r w:rsidR="008029DE" w:rsidRPr="00DB45E8">
        <w:rPr>
          <w:color w:val="000000" w:themeColor="text1"/>
        </w:rPr>
        <w:t xml:space="preserve">localised prostate cancer </w:t>
      </w:r>
      <w:r w:rsidR="008029DE">
        <w:rPr>
          <w:color w:val="000000" w:themeColor="text1"/>
        </w:rPr>
        <w:t>are well documented</w:t>
      </w:r>
      <w:r w:rsidR="008029DE" w:rsidRPr="000870AD">
        <w:rPr>
          <w:color w:val="000000" w:themeColor="text1"/>
        </w:rPr>
        <w:t>.</w:t>
      </w:r>
      <w:r w:rsidR="008029DE">
        <w:rPr>
          <w:color w:val="000000" w:themeColor="text1"/>
        </w:rPr>
        <w:t xml:space="preserve"> </w:t>
      </w:r>
      <w:r w:rsidR="008029DE">
        <w:rPr>
          <w:color w:val="000000" w:themeColor="text1"/>
        </w:rPr>
        <w:fldChar w:fldCharType="begin">
          <w:fldData xml:space="preserve">PEVuZE5vdGU+PENpdGU+PEF1dGhvcj5XaWx0PC9BdXRob3I+PFllYXI+MjAwODwvWWVhcj48UmVj
TnVtPjEwPC9SZWNOdW0+PERpc3BsYXlUZXh0Pig0LCA1LCA3LCAzNCwgMzUpPC9EaXNwbGF5VGV4
dD48cmVjb3JkPjxyZWMtbnVtYmVyPjEwPC9yZWMtbnVtYmVyPjxmb3JlaWduLWtleXM+PGtleSBh
cHA9IkVOIiBkYi1pZD0iNTkwcjB3YXNmMnB6Zm9ld3gyb3YwNTk5Zng5ZnphMHZ4eHBlIiB0aW1l
c3RhbXA9IjE0MzY5NTYzNjgiPjEwPC9rZXk+PGtleSBhcHA9IkVOV2ViIiBkYi1pZD0iIj4wPC9r
ZXk+PC9mb3JlaWduLWtleXM+PHJlZi10eXBlIG5hbWU9IkpvdXJuYWwgQXJ0aWNsZSI+MTc8L3Jl
Zi10eXBlPjxjb250cmlidXRvcnM+PGF1dGhvcnM+PGF1dGhvcj5XaWx0LCBUaW1vdGh5IEouPC9h
dXRob3I+PGF1dGhvcj5NYWNEb25hbGQsIFJvZGVyaWNrPC9hdXRob3I+PGF1dGhvcj5SdXRrcywg
SW5kdWxpczwvYXV0aG9yPjxhdXRob3I+U2hhbWxpeWFuLCBUYXR5YW5hIEEuPC9hdXRob3I+PGF1
dGhvcj5UYXlsb3IsIEJyZW50IEMuPC9hdXRob3I+PGF1dGhvcj5LYW5lLCBSb2JlcnQgTC48L2F1
dGhvcj48L2F1dGhvcnM+PC9jb250cmlidXRvcnM+PHRpdGxlcz48dGl0bGU+U3lzdGVtYXRpYyBy
ZXZpZXc6IGNvbXBhcmF0aXZlIGVmZmVjdGl2ZW5lc3MgYW5kIGhhcm1zIG9mIHRyZWF0bWVudHMg
Zm9yIGNsaW5pY2FsbHkgbG9jYWxpemVkIHByb3N0YXRlIGNhbmNlcjwvdGl0bGU+PHNlY29uZGFy
eS10aXRsZT5Bbm5hbHMgb2YgaW50ZXJuYWwgbWVkaWNpbmU8L3NlY29uZGFyeS10aXRsZT48L3Rp
dGxlcz48cGVyaW9kaWNhbD48ZnVsbC10aXRsZT5Bbm5hbHMgb2YgaW50ZXJuYWwgbWVkaWNpbmU8
L2Z1bGwtdGl0bGU+PC9wZXJpb2RpY2FsPjxwYWdlcz40MzUtNDg8L3BhZ2VzPjx2b2x1bWU+MTQ4
PC92b2x1bWU+PG51bWJlcj42PC9udW1iZXI+PGtleXdvcmRzPjxrZXl3b3JkPkFuZHJvZ2VuIEFu
dGFnb25pc3RzPC9rZXl3b3JkPjxrZXl3b3JkPkFuZHJvZ2VuIEFudGFnb25pc3RzOiBhZHZlcnNl
IGVmZmVjdHM8L2tleXdvcmQ+PGtleXdvcmQ+QnJhY2h5dGhlcmFweTwva2V5d29yZD48a2V5d29y
ZD5CcmFjaHl0aGVyYXB5OiBhZHZlcnNlIGVmZmVjdHM8L2tleXdvcmQ+PGtleXdvcmQ+Q2F1c2Ug
b2YgRGVhdGg8L2tleXdvcmQ+PGtleXdvcmQ+RGlzZWFzZSBQcm9ncmVzc2lvbjwva2V5d29yZD48
a2V5d29yZD5IdW1hbnM8L2tleXdvcmQ+PGtleXdvcmQ+TWFsZTwva2V5d29yZD48a2V5d29yZD5O
ZW9hZGp1dmFudCBUaGVyYXB5PC9rZXl3b3JkPjxrZXl3b3JkPk5lb3BsYXNtIFJlY3VycmVuY2Us
IExvY2FsPC9rZXl3b3JkPjxrZXl3b3JkPk5lb3BsYXNtIFJlY3VycmVuY2UsIExvY2FsOiBkaWFn
bm9zaXM8L2tleXdvcmQ+PGtleXdvcmQ+UHJvc3RhdGUtU3BlY2lmaWMgQW50aWdlbjwva2V5d29y
ZD48a2V5d29yZD5Qcm9zdGF0ZS1TcGVjaWZpYyBBbnRpZ2VuOiBibG9vZDwva2V5d29yZD48a2V5
d29yZD5Qcm9zdGF0ZWN0b215PC9rZXl3b3JkPjxrZXl3b3JkPlByb3N0YXRlY3RvbXk6IGFkdmVy
c2UgZWZmZWN0czwva2V5d29yZD48a2V5d29yZD5Qcm9zdGF0aWMgTmVvcGxhc21zPC9rZXl3b3Jk
PjxrZXl3b3JkPlByb3N0YXRpYyBOZW9wbGFzbXM6IGRpYWdub3Npczwva2V5d29yZD48a2V5d29y
ZD5Qcm9zdGF0aWMgTmVvcGxhc21zOiBtb3J0YWxpdHk8L2tleXdvcmQ+PGtleXdvcmQ+UHJvc3Rh
dGljIE5lb3BsYXNtczogdGhlcmFweTwva2V5d29yZD48a2V5d29yZD5SYWRpb3RoZXJhcHk8L2tl
eXdvcmQ+PGtleXdvcmQ+UmFkaW90aGVyYXB5OiBhZHZlcnNlIGVmZmVjdHM8L2tleXdvcmQ+PC9r
ZXl3b3Jkcz48ZGF0ZXM+PHllYXI+MjAwODwveWVhcj48L2RhdGVzPjx1cmxzPjxyZWxhdGVkLXVy
bHM+PHVybD5odHRwOi8vd3d3Lm5jYmkubmxtLm5paC5nb3YvcHVibWVkLzE4MjUyNjc3PC91cmw+
PHVybD5odHRwOi8vYW5uYWxzLm9yZy9kYXRhL0pvdXJuYWxzL0FJTS8yMDE1Ni8wMDAwNjA1LTIw
MDgwMzE4MC0wMDAwNi5wZGY8L3VybD48L3JlbGF0ZWQtdXJscz48L3VybHM+PC9yZWNvcmQ+PC9D
aXRlPjxDaXRlPjxBdXRob3I+UmFtc2F5PC9BdXRob3I+PFllYXI+MjAxNTwvWWVhcj48UmVjTnVt
PjU2MTwvUmVjTnVtPjxyZWNvcmQ+PHJlYy1udW1iZXI+NTYxPC9yZWMtbnVtYmVyPjxmb3JlaWdu
LWtleXM+PGtleSBhcHA9IkVOIiBkYi1pZD0iNTkwcjB3YXNmMnB6Zm9ld3gyb3YwNTk5Zng5Znph
MHZ4eHBlIiB0aW1lc3RhbXA9IjE0NTIwOTU3NTIiPjU2MTwva2V5PjwvZm9yZWlnbi1rZXlzPjxy
ZWYtdHlwZSBuYW1lPSJKb3VybmFsIEFydGljbGUiPjE3PC9yZWYtdHlwZT48Y29udHJpYnV0b3Jz
PjxhdXRob3JzPjxhdXRob3I+UmFtc2F5LCBDLiBSLjwvYXV0aG9yPjxhdXRob3I+QWRld3V5aSwg
VC4gRS48L2F1dGhvcj48YXV0aG9yPkdyYXksIEouPC9hdXRob3I+PGF1dGhvcj5IaXNsb3AsIEou
PC9hdXRob3I+PGF1dGhvcj5TaGlybGV5LCBNLiBELjwvYXV0aG9yPjxhdXRob3I+SmF5YWtvZHks
IFMuPC9hdXRob3I+PGF1dGhvcj5NYWNMZW5uYW4sIEcuPC9hdXRob3I+PGF1dGhvcj5GcmFzZXIs
IEMuPC9hdXRob3I+PGF1dGhvcj5NYWNMZW5uYW4sIFMuPC9hdXRob3I+PGF1dGhvcj5CcmF6emVs
bGksIE0uPC9hdXRob3I+PGF1dGhvcj5OJmFwb3M7RG93LCBKLjwvYXV0aG9yPjxhdXRob3I+UGlj
a2FyZCwgUi48L2F1dGhvcj48YXV0aG9yPlJvYmVydHNvbiwgQy48L2F1dGhvcj48YXV0aG9yPlJv
dGhuaWUsIEsuPC9hdXRob3I+PGF1dGhvcj5SdXNodG9uLCBTLiBQLjwvYXV0aG9yPjxhdXRob3I+
VmFsZSwgTC48L2F1dGhvcj48YXV0aG9yPkxhbSwgVC4gQi48L2F1dGhvcj48L2F1dGhvcnM+PC9j
b250cmlidXRvcnM+PGF1dGgtYWRkcmVzcz5IZWFsdGggU2VydmljZXMgUmVzZWFyY2ggVW5pdCwg
VW5pdmVyc2l0eSBvZiBBYmVyZGVlbiwgQWJlcmRlZW4sIFVLLkZhY3VsdHkgb2YgSGVhbHRoICZh
bXA7IExpZmUgU2NpZW5jZXMsIE5vcnRodW1icmlhIFVuaXZlcnNpdHksIE5ld2Nhc3RsZSB1cG9u
IFR5bmUsIFVLLkhlYWx0aCBFY29ub21pY3MgR3JvdXAsIEluc3RpdHV0ZSBvZiBIZWFsdGggYW5k
IFNvY2lldHksIE5ld2Nhc3RsZSBVbml2ZXJzaXR5LCBOZXdjYXN0bGUgdXBvbiBUeW5lLCBVSy5T
Y2hvb2wgb2YgQmlvbG9neSwgTmV3Y2FzdGxlIFVuaXZlcnNpdHksIE5ld2Nhc3RsZSB1cG9uIFR5
bmUsIFVLLkFjYWRlbWljIFVyb2xvZ3kgVW5pdCwgVW5pdmVyc2l0eSBvZiBBYmVyZGVlbiwgQWJl
cmRlZW4sIFVLLkluc3RpdHV0ZSBvZiBDZWxsdWxhciBNZWRpY2luZSwgTmV3Y2FzdGxlIFVuaXZl
cnNpdHksIE5ld2Nhc3RsZSB1cG9uIFR5bmUsIFVLLjwvYXV0aC1hZGRyZXNzPjx0aXRsZXM+PHRp
dGxlPkFibGF0aXZlIHRoZXJhcHkgZm9yIHBlb3BsZSB3aXRoIGxvY2FsaXNlZCBwcm9zdGF0ZSBj
YW5jZXI6IGEgc3lzdGVtYXRpYyByZXZpZXcgYW5kIGVjb25vbWljIGV2YWx1YXRpb248L3RpdGxl
PjxzZWNvbmRhcnktdGl0bGU+SGVhbHRoIFRlY2hub2wgQXNzZXNzPC9zZWNvbmRhcnktdGl0bGU+
PGFsdC10aXRsZT5IZWFsdGggdGVjaG5vbG9neSBhc3Nlc3NtZW50IChXaW5jaGVzdGVyLCBFbmds
YW5kKTwvYWx0LXRpdGxlPjwvdGl0bGVzPjxwZXJpb2RpY2FsPjxhYmJyLTE+SGVhbHRoIFRlY2hu
b2wgQXNzZXNzPC9hYmJyLTE+PC9wZXJpb2RpY2FsPjxhbHQtcGVyaW9kaWNhbD48ZnVsbC10aXRs
ZT5IZWFsdGggdGVjaG5vbG9neSBhc3Nlc3NtZW50IChXaW5jaGVzdGVyLCBFbmdsYW5kKTwvZnVs
bC10aXRsZT48L2FsdC1wZXJpb2RpY2FsPjxwYWdlcz4xLTQ5MDwvcGFnZXM+PHZvbHVtZT4xOTwv
dm9sdW1lPjxudW1iZXI+NDk8L251bWJlcj48ZWRpdGlvbj4yMDE1LzA3LzA0PC9lZGl0aW9uPjxk
YXRlcz48eWVhcj4yMDE1PC95ZWFyPjxwdWItZGF0ZXM+PGRhdGU+SnVsPC9kYXRlPjwvcHViLWRh
dGVzPjwvZGF0ZXM+PGlzYm4+MTM2Ni01Mjc4PC9pc2JuPjxhY2Nlc3Npb24tbnVtPjI2MTQwNTE4
PC9hY2Nlc3Npb24tbnVtPjx1cmxzPjxyZWxhdGVkLXVybHM+PHVybD5odHRwOi8vZHguZG9pLm9y
Zy8xMC4zMzEwL2h0YTE5NDkwPC91cmw+PC9yZWxhdGVkLXVybHM+PC91cmxzPjxlbGVjdHJvbmlj
LXJlc291cmNlLW51bT4xMC4zMzEwL2h0YTE5NDkwPC9lbGVjdHJvbmljLXJlc291cmNlLW51bT48
cmVtb3RlLWRhdGFiYXNlLXByb3ZpZGVyPk5MTTwvcmVtb3RlLWRhdGFiYXNlLXByb3ZpZGVyPjxs
YW5ndWFnZT5lbmc8L2xhbmd1YWdlPjwvcmVjb3JkPjwvQ2l0ZT48Q2l0ZT48QXV0aG9yPlJhbXNh
eTwvQXV0aG9yPjxZZWFyPjIwMTI8L1llYXI+PFJlY051bT40ODE8L1JlY051bT48cmVjb3JkPjxy
ZWMtbnVtYmVyPjQ4MTwvcmVjLW51bWJlcj48Zm9yZWlnbi1rZXlzPjxrZXkgYXBwPSJFTiIgZGIt
aWQ9IjU5MHIwd2FzZjJwemZvZXd4Mm92MDU5OWZ4OWZ6YTB2eHhwZSIgdGltZXN0YW1wPSIxNDUy
MDkzMjg4Ij40ODE8L2tleT48L2ZvcmVpZ24ta2V5cz48cmVmLXR5cGUgbmFtZT0iSm91cm5hbCBB
cnRpY2xlIj4xNzwvcmVmLXR5cGU+PGNvbnRyaWJ1dG9ycz48YXV0aG9ycz48YXV0aG9yPlJhbXNh
eSwgQy48L2F1dGhvcj48YXV0aG9yPlBpY2thcmQsIFIuPC9hdXRob3I+PGF1dGhvcj5Sb2JlcnRz
b24sIEMuPC9hdXRob3I+PGF1dGhvcj5DbG9zZSwgQS48L2F1dGhvcj48YXV0aG9yPlZhbGUsIEwu
PC9hdXRob3I+PGF1dGhvcj5Bcm1zdHJvbmcsIE4uPC9hdXRob3I+PC9hdXRob3JzPjwvY29udHJp
YnV0b3JzPjx0aXRsZXM+PHRpdGxlPlN5c3RlbWF0aWMgcmV2aWV3IGFuZCBlY29ub21pYyBtb2Rl
bGxpbmcgb2YgdGhlIHJlbGF0aXZlIGNsaW5pY2FsIGJlbmVmaXQgYW5kIGNvc3QtZWZmZWN0aXZl
bmVzcyBvZiBsYXBhcm9zY29waWMgc3VyZ2VyeSBhbmQgcm9ib3RpYyBzdXJnZXJ5IGZvciByZW1v
dmFsIG9mIHRoZSBwcm9zdGF0ZSBpbiBtZW4gd2l0aCBsb2NhbGlzZWQgcHJvc3RhdGUgY2FuY2Vy
PC90aXRsZT48YWx0LXRpdGxlPkhlYWx0aCBUZWNobm9sIEFzc2VzczwvYWx0LXRpdGxlPjwvdGl0
bGVzPjxhbHQtcGVyaW9kaWNhbD48YWJici0xPkhlYWx0aCBUZWNobm9sIEFzc2VzczwvYWJici0x
PjwvYWx0LXBlcmlvZGljYWw+PHZvbHVtZT4xNjwvdm9sdW1lPjxudW1iZXI+NDE8L251bWJlcj48
ZGF0ZXM+PHllYXI+MjAxMjwveWVhcj48L2RhdGVzPjxsYWJlbD4yMTguPC9sYWJlbD48dXJscz48
cmVsYXRlZC11cmxzPjx1cmw+aHR0cDovL2R4LmRvaS5vcmcvMTAuMzMxMC9odGExNjQxMDwvdXJs
PjwvcmVsYXRlZC11cmxzPjwvdXJscz48L3JlY29yZD48L0NpdGU+PENpdGU+PEF1dGhvcj5CdWRh
dXM8L0F1dGhvcj48WWVhcj4yMDEyPC9ZZWFyPjxSZWNOdW0+NjkzPC9SZWNOdW0+PHJlY29yZD48
cmVjLW51bWJlcj42OTM8L3JlYy1udW1iZXI+PGZvcmVpZ24ta2V5cz48a2V5IGFwcD0iRU4iIGRi
LWlkPSI1OTByMHdhc2YycHpmb2V3eDJvdjA1OTlmeDlmemEwdnh4cGUiIHRpbWVzdGFtcD0iMTQ2
MjQ1ODE1OSI+NjkzPC9rZXk+PC9mb3JlaWduLWtleXM+PHJlZi10eXBlIG5hbWU9IkpvdXJuYWwg
QXJ0aWNsZSI+MTc8L3JlZi10eXBlPjxjb250cmlidXRvcnM+PGF1dGhvcnM+PGF1dGhvcj5CdWRh
dXMsIEwuPC9hdXRob3I+PGF1dGhvcj5Cb2xsYSwgTS48L2F1dGhvcj48YXV0aG9yPkJvc3NpLCBB
LjwvYXV0aG9yPjxhdXRob3I+Q296emFyaW5pLCBDLjwvYXV0aG9yPjxhdXRob3I+Q3Jvb2ssIEou
PC9hdXRob3I+PGF1dGhvcj5XaWRtYXJrLCBBLjwvYXV0aG9yPjxhdXRob3I+V2llZ2VsLCBULjwv
YXV0aG9yPjwvYXV0aG9ycz48L2NvbnRyaWJ1dG9ycz48YXV0aC1hZGRyZXNzPk1hcnRpbmktQ2xp
bmljIFByb3N0YXRlIENhbmNlciBDZW50cmUsIFVuaXZlcnNpdHkgSG9zcGl0YWwgSGFtYnVyZy1F
cHBlbmRvcmYsIEhhbWJ1cmcsIEdlcm1hbnkuIExhcnMuQnVkYWV1c0BnbWFpbC5jb208L2F1dGgt
YWRkcmVzcz48dGl0bGVzPjx0aXRsZT5GdW5jdGlvbmFsIG91dGNvbWVzIGFuZCBjb21wbGljYXRp
b25zIGZvbGxvd2luZyByYWRpYXRpb24gdGhlcmFweSBmb3IgcHJvc3RhdGUgY2FuY2VyOiBhIGNy
aXRpY2FsIGFuYWx5c2lzIG9mIHRoZSBsaXRlcmF0dXJlPC90aXRsZT48c2Vjb25kYXJ5LXRpdGxl
PkV1ciBVcm9sPC9zZWNvbmRhcnktdGl0bGU+PGFsdC10aXRsZT5FdXJvcGVhbiB1cm9sb2d5PC9h
bHQtdGl0bGU+PC90aXRsZXM+PHBlcmlvZGljYWw+PGZ1bGwtdGl0bGU+RXVyIFVyb2w8L2Z1bGwt
dGl0bGU+PC9wZXJpb2RpY2FsPjxhbHQtcGVyaW9kaWNhbD48ZnVsbC10aXRsZT5FdXJvcGVhbiB1
cm9sb2d5PC9mdWxsLXRpdGxlPjwvYWx0LXBlcmlvZGljYWw+PHBhZ2VzPjExMi0yNzwvcGFnZXM+
PHZvbHVtZT42MTwvdm9sdW1lPjxudW1iZXI+MTwvbnVtYmVyPjxlZGl0aW9uPjIwMTEvMTAvMTg8
L2VkaXRpb24+PGtleXdvcmRzPjxrZXl3b3JkPkRvc2UtUmVzcG9uc2UgUmVsYXRpb25zaGlwLCBS
YWRpYXRpb248L2tleXdvcmQ+PGtleXdvcmQ+RXZpZGVuY2UtQmFzZWQgTWVkaWNpbmU8L2tleXdv
cmQ+PGtleXdvcmQ+SHVtYW5zPC9rZXl3b3JkPjxrZXl3b3JkPk1hbGU8L2tleXdvcmQ+PGtleXdv
cmQ+UGF0aWVudCBTZWxlY3Rpb248L2tleXdvcmQ+PGtleXdvcmQ+UHJvc3RhdGljIE5lb3BsYXNt
cy9wYXRob2xvZ3kvKnJhZGlvdGhlcmFweTwva2V5d29yZD48a2V5d29yZD5SYWRpYXRpb24gSW5q
dXJpZXMvZXRpb2xvZ3k8L2tleXdvcmQ+PGtleXdvcmQ+UmFkaW90aGVyYXB5L2FkdmVyc2UgZWZm
ZWN0czwva2V5d29yZD48a2V5d29yZD5SaXNrIEFzc2Vzc21lbnQ8L2tleXdvcmQ+PGtleXdvcmQ+
UmlzayBGYWN0b3JzPC9rZXl3b3JkPjxrZXl3b3JkPlRyZWF0bWVudCBPdXRjb21lPC9rZXl3b3Jk
Pjwva2V5d29yZHM+PGRhdGVzPjx5ZWFyPjIwMTI8L3llYXI+PHB1Yi1kYXRlcz48ZGF0ZT5KYW48
L2RhdGU+PC9wdWItZGF0ZXM+PC9kYXRlcz48aXNibj4wMzAyLTI4Mzg8L2lzYm4+PGFjY2Vzc2lv
bi1udW0+MjIwMDExMDU8L2FjY2Vzc2lvbi1udW0+PHVybHM+PHJlbGF0ZWQtdXJscz48dXJsPmh0
dHA6Ly9keC5kb2kub3JnLzEwLjEwMTYvai5ldXJ1cm8uMjAxMS4wOS4wMjc8L3VybD48L3JlbGF0
ZWQtdXJscz48L3VybHM+PGVsZWN0cm9uaWMtcmVzb3VyY2UtbnVtPjEwLjEwMTYvai5ldXJ1cm8u
MjAxMS4wOS4wMjc8L2VsZWN0cm9uaWMtcmVzb3VyY2UtbnVtPjxyZW1vdGUtZGF0YWJhc2UtcHJv
dmlkZXI+TkxNPC9yZW1vdGUtZGF0YWJhc2UtcHJvdmlkZXI+PGxhbmd1YWdlPmVuZzwvbGFuZ3Vh
Z2U+PC9yZWNvcmQ+PC9DaXRlPjxDaXRlPjxBdXRob3I+SXA8L0F1dGhvcj48WWVhcj4yMDEwPC9Z
ZWFyPjxSZWNOdW0+NTYwPC9SZWNOdW0+PHJlY29yZD48cmVjLW51bWJlcj41NjA8L3JlYy1udW1i
ZXI+PGZvcmVpZ24ta2V5cz48a2V5IGFwcD0iRU4iIGRiLWlkPSI1OTByMHdhc2YycHpmb2V3eDJv
djA1OTlmeDlmemEwdnh4cGUiIHRpbWVzdGFtcD0iMTQ1MjA5NTYwNiI+NTYwPC9rZXk+PC9mb3Jl
aWduLWtleXM+PHJlZi10eXBlIG5hbWU9IkJvb2sgU2VjdGlvbiI+NTwvcmVmLXR5cGU+PGNvbnRy
aWJ1dG9ycz48YXV0aG9ycz48YXV0aG9yPklwLCBTLjwvYXV0aG9yPjxhdXRob3I+RHZvcmFrLCBU
LjwvYXV0aG9yPjxhdXRob3I+WXUsIFcuIFcuPC9hdXRob3I+PGF1dGhvcj5QYXRlbCwgSy48L2F1
dGhvcj48YXV0aG9yPk9iYWRhbiwgTi48L2F1dGhvcj48YXV0aG9yPkNodW5nLCBNLjwvYXV0aG9y
PjxhdXRob3I+QmFubnVydSwgUi4gUi48L2F1dGhvcj48YXV0aG9yPkxhdSwgSi48L2F1dGhvcj48
L2F1dGhvcnM+PC9jb250cmlidXRvcnM+PHRpdGxlcz48dGl0bGU+QUhSUSBUZWNobm9sb2d5IEFz
c2Vzc21lbnRzPC90aXRsZT48c2Vjb25kYXJ5LXRpdGxlPkNvbXBhcmF0aXZlIEV2YWx1YXRpb24g
b2YgUmFkaWF0aW9uIFRyZWF0bWVudHMgZm9yIENsaW5pY2FsbHkgTG9jYWxpemVkIFByb3N0YXRl
IENhbmNlcjogYW4gVXBkYXRlPC9zZWNvbmRhcnktdGl0bGU+PC90aXRsZXM+PGRhdGVzPjx5ZWFy
PjIwMTA8L3llYXI+PC9kYXRlcz48cHViLWxvY2F0aW9uPlJvY2t2aWxsZSAoTUQpPC9wdWItbG9j
YXRpb24+PHB1Ymxpc2hlcj5BZ2VuY3kgZm9yIEhlYWx0aGNhcmUgUmVzZWFyY2ggYW5kIFF1YWxp
dHkgKFVTKTwvcHVibGlzaGVyPjxhY2Nlc3Npb24tbnVtPjI1NDExNjYzPC9hY2Nlc3Npb24tbnVt
Pjx1cmxzPjxyZWxhdGVkLXVybHM+PHVybD5odHRwOi8vZHguZG9pLm9yZy88L3VybD48L3JlbGF0
ZWQtdXJscz48L3VybHM+PGxhbmd1YWdlPmVuZzwvbGFuZ3VhZ2U+PC9yZWNvcmQ+PC9DaXRlPjwv
RW5kTm90ZT4A
</w:fldData>
        </w:fldChar>
      </w:r>
      <w:r w:rsidR="00BA2847">
        <w:rPr>
          <w:color w:val="000000" w:themeColor="text1"/>
        </w:rPr>
        <w:instrText xml:space="preserve"> ADDIN EN.CITE </w:instrText>
      </w:r>
      <w:r w:rsidR="00BA2847">
        <w:rPr>
          <w:color w:val="000000" w:themeColor="text1"/>
        </w:rPr>
        <w:fldChar w:fldCharType="begin">
          <w:fldData xml:space="preserve">PEVuZE5vdGU+PENpdGU+PEF1dGhvcj5XaWx0PC9BdXRob3I+PFllYXI+MjAwODwvWWVhcj48UmVj
TnVtPjEwPC9SZWNOdW0+PERpc3BsYXlUZXh0Pig0LCA1LCA3LCAzNCwgMzUpPC9EaXNwbGF5VGV4
dD48cmVjb3JkPjxyZWMtbnVtYmVyPjEwPC9yZWMtbnVtYmVyPjxmb3JlaWduLWtleXM+PGtleSBh
cHA9IkVOIiBkYi1pZD0iNTkwcjB3YXNmMnB6Zm9ld3gyb3YwNTk5Zng5ZnphMHZ4eHBlIiB0aW1l
c3RhbXA9IjE0MzY5NTYzNjgiPjEwPC9rZXk+PGtleSBhcHA9IkVOV2ViIiBkYi1pZD0iIj4wPC9r
ZXk+PC9mb3JlaWduLWtleXM+PHJlZi10eXBlIG5hbWU9IkpvdXJuYWwgQXJ0aWNsZSI+MTc8L3Jl
Zi10eXBlPjxjb250cmlidXRvcnM+PGF1dGhvcnM+PGF1dGhvcj5XaWx0LCBUaW1vdGh5IEouPC9h
dXRob3I+PGF1dGhvcj5NYWNEb25hbGQsIFJvZGVyaWNrPC9hdXRob3I+PGF1dGhvcj5SdXRrcywg
SW5kdWxpczwvYXV0aG9yPjxhdXRob3I+U2hhbWxpeWFuLCBUYXR5YW5hIEEuPC9hdXRob3I+PGF1
dGhvcj5UYXlsb3IsIEJyZW50IEMuPC9hdXRob3I+PGF1dGhvcj5LYW5lLCBSb2JlcnQgTC48L2F1
dGhvcj48L2F1dGhvcnM+PC9jb250cmlidXRvcnM+PHRpdGxlcz48dGl0bGU+U3lzdGVtYXRpYyBy
ZXZpZXc6IGNvbXBhcmF0aXZlIGVmZmVjdGl2ZW5lc3MgYW5kIGhhcm1zIG9mIHRyZWF0bWVudHMg
Zm9yIGNsaW5pY2FsbHkgbG9jYWxpemVkIHByb3N0YXRlIGNhbmNlcjwvdGl0bGU+PHNlY29uZGFy
eS10aXRsZT5Bbm5hbHMgb2YgaW50ZXJuYWwgbWVkaWNpbmU8L3NlY29uZGFyeS10aXRsZT48L3Rp
dGxlcz48cGVyaW9kaWNhbD48ZnVsbC10aXRsZT5Bbm5hbHMgb2YgaW50ZXJuYWwgbWVkaWNpbmU8
L2Z1bGwtdGl0bGU+PC9wZXJpb2RpY2FsPjxwYWdlcz40MzUtNDg8L3BhZ2VzPjx2b2x1bWU+MTQ4
PC92b2x1bWU+PG51bWJlcj42PC9udW1iZXI+PGtleXdvcmRzPjxrZXl3b3JkPkFuZHJvZ2VuIEFu
dGFnb25pc3RzPC9rZXl3b3JkPjxrZXl3b3JkPkFuZHJvZ2VuIEFudGFnb25pc3RzOiBhZHZlcnNl
IGVmZmVjdHM8L2tleXdvcmQ+PGtleXdvcmQ+QnJhY2h5dGhlcmFweTwva2V5d29yZD48a2V5d29y
ZD5CcmFjaHl0aGVyYXB5OiBhZHZlcnNlIGVmZmVjdHM8L2tleXdvcmQ+PGtleXdvcmQ+Q2F1c2Ug
b2YgRGVhdGg8L2tleXdvcmQ+PGtleXdvcmQ+RGlzZWFzZSBQcm9ncmVzc2lvbjwva2V5d29yZD48
a2V5d29yZD5IdW1hbnM8L2tleXdvcmQ+PGtleXdvcmQ+TWFsZTwva2V5d29yZD48a2V5d29yZD5O
ZW9hZGp1dmFudCBUaGVyYXB5PC9rZXl3b3JkPjxrZXl3b3JkPk5lb3BsYXNtIFJlY3VycmVuY2Us
IExvY2FsPC9rZXl3b3JkPjxrZXl3b3JkPk5lb3BsYXNtIFJlY3VycmVuY2UsIExvY2FsOiBkaWFn
bm9zaXM8L2tleXdvcmQ+PGtleXdvcmQ+UHJvc3RhdGUtU3BlY2lmaWMgQW50aWdlbjwva2V5d29y
ZD48a2V5d29yZD5Qcm9zdGF0ZS1TcGVjaWZpYyBBbnRpZ2VuOiBibG9vZDwva2V5d29yZD48a2V5
d29yZD5Qcm9zdGF0ZWN0b215PC9rZXl3b3JkPjxrZXl3b3JkPlByb3N0YXRlY3RvbXk6IGFkdmVy
c2UgZWZmZWN0czwva2V5d29yZD48a2V5d29yZD5Qcm9zdGF0aWMgTmVvcGxhc21zPC9rZXl3b3Jk
PjxrZXl3b3JkPlByb3N0YXRpYyBOZW9wbGFzbXM6IGRpYWdub3Npczwva2V5d29yZD48a2V5d29y
ZD5Qcm9zdGF0aWMgTmVvcGxhc21zOiBtb3J0YWxpdHk8L2tleXdvcmQ+PGtleXdvcmQ+UHJvc3Rh
dGljIE5lb3BsYXNtczogdGhlcmFweTwva2V5d29yZD48a2V5d29yZD5SYWRpb3RoZXJhcHk8L2tl
eXdvcmQ+PGtleXdvcmQ+UmFkaW90aGVyYXB5OiBhZHZlcnNlIGVmZmVjdHM8L2tleXdvcmQ+PC9r
ZXl3b3Jkcz48ZGF0ZXM+PHllYXI+MjAwODwveWVhcj48L2RhdGVzPjx1cmxzPjxyZWxhdGVkLXVy
bHM+PHVybD5odHRwOi8vd3d3Lm5jYmkubmxtLm5paC5nb3YvcHVibWVkLzE4MjUyNjc3PC91cmw+
PHVybD5odHRwOi8vYW5uYWxzLm9yZy9kYXRhL0pvdXJuYWxzL0FJTS8yMDE1Ni8wMDAwNjA1LTIw
MDgwMzE4MC0wMDAwNi5wZGY8L3VybD48L3JlbGF0ZWQtdXJscz48L3VybHM+PC9yZWNvcmQ+PC9D
aXRlPjxDaXRlPjxBdXRob3I+UmFtc2F5PC9BdXRob3I+PFllYXI+MjAxNTwvWWVhcj48UmVjTnVt
PjU2MTwvUmVjTnVtPjxyZWNvcmQ+PHJlYy1udW1iZXI+NTYxPC9yZWMtbnVtYmVyPjxmb3JlaWdu
LWtleXM+PGtleSBhcHA9IkVOIiBkYi1pZD0iNTkwcjB3YXNmMnB6Zm9ld3gyb3YwNTk5Zng5Znph
MHZ4eHBlIiB0aW1lc3RhbXA9IjE0NTIwOTU3NTIiPjU2MTwva2V5PjwvZm9yZWlnbi1rZXlzPjxy
ZWYtdHlwZSBuYW1lPSJKb3VybmFsIEFydGljbGUiPjE3PC9yZWYtdHlwZT48Y29udHJpYnV0b3Jz
PjxhdXRob3JzPjxhdXRob3I+UmFtc2F5LCBDLiBSLjwvYXV0aG9yPjxhdXRob3I+QWRld3V5aSwg
VC4gRS48L2F1dGhvcj48YXV0aG9yPkdyYXksIEouPC9hdXRob3I+PGF1dGhvcj5IaXNsb3AsIEou
PC9hdXRob3I+PGF1dGhvcj5TaGlybGV5LCBNLiBELjwvYXV0aG9yPjxhdXRob3I+SmF5YWtvZHks
IFMuPC9hdXRob3I+PGF1dGhvcj5NYWNMZW5uYW4sIEcuPC9hdXRob3I+PGF1dGhvcj5GcmFzZXIs
IEMuPC9hdXRob3I+PGF1dGhvcj5NYWNMZW5uYW4sIFMuPC9hdXRob3I+PGF1dGhvcj5CcmF6emVs
bGksIE0uPC9hdXRob3I+PGF1dGhvcj5OJmFwb3M7RG93LCBKLjwvYXV0aG9yPjxhdXRob3I+UGlj
a2FyZCwgUi48L2F1dGhvcj48YXV0aG9yPlJvYmVydHNvbiwgQy48L2F1dGhvcj48YXV0aG9yPlJv
dGhuaWUsIEsuPC9hdXRob3I+PGF1dGhvcj5SdXNodG9uLCBTLiBQLjwvYXV0aG9yPjxhdXRob3I+
VmFsZSwgTC48L2F1dGhvcj48YXV0aG9yPkxhbSwgVC4gQi48L2F1dGhvcj48L2F1dGhvcnM+PC9j
b250cmlidXRvcnM+PGF1dGgtYWRkcmVzcz5IZWFsdGggU2VydmljZXMgUmVzZWFyY2ggVW5pdCwg
VW5pdmVyc2l0eSBvZiBBYmVyZGVlbiwgQWJlcmRlZW4sIFVLLkZhY3VsdHkgb2YgSGVhbHRoICZh
bXA7IExpZmUgU2NpZW5jZXMsIE5vcnRodW1icmlhIFVuaXZlcnNpdHksIE5ld2Nhc3RsZSB1cG9u
IFR5bmUsIFVLLkhlYWx0aCBFY29ub21pY3MgR3JvdXAsIEluc3RpdHV0ZSBvZiBIZWFsdGggYW5k
IFNvY2lldHksIE5ld2Nhc3RsZSBVbml2ZXJzaXR5LCBOZXdjYXN0bGUgdXBvbiBUeW5lLCBVSy5T
Y2hvb2wgb2YgQmlvbG9neSwgTmV3Y2FzdGxlIFVuaXZlcnNpdHksIE5ld2Nhc3RsZSB1cG9uIFR5
bmUsIFVLLkFjYWRlbWljIFVyb2xvZ3kgVW5pdCwgVW5pdmVyc2l0eSBvZiBBYmVyZGVlbiwgQWJl
cmRlZW4sIFVLLkluc3RpdHV0ZSBvZiBDZWxsdWxhciBNZWRpY2luZSwgTmV3Y2FzdGxlIFVuaXZl
cnNpdHksIE5ld2Nhc3RsZSB1cG9uIFR5bmUsIFVLLjwvYXV0aC1hZGRyZXNzPjx0aXRsZXM+PHRp
dGxlPkFibGF0aXZlIHRoZXJhcHkgZm9yIHBlb3BsZSB3aXRoIGxvY2FsaXNlZCBwcm9zdGF0ZSBj
YW5jZXI6IGEgc3lzdGVtYXRpYyByZXZpZXcgYW5kIGVjb25vbWljIGV2YWx1YXRpb248L3RpdGxl
PjxzZWNvbmRhcnktdGl0bGU+SGVhbHRoIFRlY2hub2wgQXNzZXNzPC9zZWNvbmRhcnktdGl0bGU+
PGFsdC10aXRsZT5IZWFsdGggdGVjaG5vbG9neSBhc3Nlc3NtZW50IChXaW5jaGVzdGVyLCBFbmds
YW5kKTwvYWx0LXRpdGxlPjwvdGl0bGVzPjxwZXJpb2RpY2FsPjxhYmJyLTE+SGVhbHRoIFRlY2hu
b2wgQXNzZXNzPC9hYmJyLTE+PC9wZXJpb2RpY2FsPjxhbHQtcGVyaW9kaWNhbD48ZnVsbC10aXRs
ZT5IZWFsdGggdGVjaG5vbG9neSBhc3Nlc3NtZW50IChXaW5jaGVzdGVyLCBFbmdsYW5kKTwvZnVs
bC10aXRsZT48L2FsdC1wZXJpb2RpY2FsPjxwYWdlcz4xLTQ5MDwvcGFnZXM+PHZvbHVtZT4xOTwv
dm9sdW1lPjxudW1iZXI+NDk8L251bWJlcj48ZWRpdGlvbj4yMDE1LzA3LzA0PC9lZGl0aW9uPjxk
YXRlcz48eWVhcj4yMDE1PC95ZWFyPjxwdWItZGF0ZXM+PGRhdGU+SnVsPC9kYXRlPjwvcHViLWRh
dGVzPjwvZGF0ZXM+PGlzYm4+MTM2Ni01Mjc4PC9pc2JuPjxhY2Nlc3Npb24tbnVtPjI2MTQwNTE4
PC9hY2Nlc3Npb24tbnVtPjx1cmxzPjxyZWxhdGVkLXVybHM+PHVybD5odHRwOi8vZHguZG9pLm9y
Zy8xMC4zMzEwL2h0YTE5NDkwPC91cmw+PC9yZWxhdGVkLXVybHM+PC91cmxzPjxlbGVjdHJvbmlj
LXJlc291cmNlLW51bT4xMC4zMzEwL2h0YTE5NDkwPC9lbGVjdHJvbmljLXJlc291cmNlLW51bT48
cmVtb3RlLWRhdGFiYXNlLXByb3ZpZGVyPk5MTTwvcmVtb3RlLWRhdGFiYXNlLXByb3ZpZGVyPjxs
YW5ndWFnZT5lbmc8L2xhbmd1YWdlPjwvcmVjb3JkPjwvQ2l0ZT48Q2l0ZT48QXV0aG9yPlJhbXNh
eTwvQXV0aG9yPjxZZWFyPjIwMTI8L1llYXI+PFJlY051bT40ODE8L1JlY051bT48cmVjb3JkPjxy
ZWMtbnVtYmVyPjQ4MTwvcmVjLW51bWJlcj48Zm9yZWlnbi1rZXlzPjxrZXkgYXBwPSJFTiIgZGIt
aWQ9IjU5MHIwd2FzZjJwemZvZXd4Mm92MDU5OWZ4OWZ6YTB2eHhwZSIgdGltZXN0YW1wPSIxNDUy
MDkzMjg4Ij40ODE8L2tleT48L2ZvcmVpZ24ta2V5cz48cmVmLXR5cGUgbmFtZT0iSm91cm5hbCBB
cnRpY2xlIj4xNzwvcmVmLXR5cGU+PGNvbnRyaWJ1dG9ycz48YXV0aG9ycz48YXV0aG9yPlJhbXNh
eSwgQy48L2F1dGhvcj48YXV0aG9yPlBpY2thcmQsIFIuPC9hdXRob3I+PGF1dGhvcj5Sb2JlcnRz
b24sIEMuPC9hdXRob3I+PGF1dGhvcj5DbG9zZSwgQS48L2F1dGhvcj48YXV0aG9yPlZhbGUsIEwu
PC9hdXRob3I+PGF1dGhvcj5Bcm1zdHJvbmcsIE4uPC9hdXRob3I+PC9hdXRob3JzPjwvY29udHJp
YnV0b3JzPjx0aXRsZXM+PHRpdGxlPlN5c3RlbWF0aWMgcmV2aWV3IGFuZCBlY29ub21pYyBtb2Rl
bGxpbmcgb2YgdGhlIHJlbGF0aXZlIGNsaW5pY2FsIGJlbmVmaXQgYW5kIGNvc3QtZWZmZWN0aXZl
bmVzcyBvZiBsYXBhcm9zY29waWMgc3VyZ2VyeSBhbmQgcm9ib3RpYyBzdXJnZXJ5IGZvciByZW1v
dmFsIG9mIHRoZSBwcm9zdGF0ZSBpbiBtZW4gd2l0aCBsb2NhbGlzZWQgcHJvc3RhdGUgY2FuY2Vy
PC90aXRsZT48YWx0LXRpdGxlPkhlYWx0aCBUZWNobm9sIEFzc2VzczwvYWx0LXRpdGxlPjwvdGl0
bGVzPjxhbHQtcGVyaW9kaWNhbD48YWJici0xPkhlYWx0aCBUZWNobm9sIEFzc2VzczwvYWJici0x
PjwvYWx0LXBlcmlvZGljYWw+PHZvbHVtZT4xNjwvdm9sdW1lPjxudW1iZXI+NDE8L251bWJlcj48
ZGF0ZXM+PHllYXI+MjAxMjwveWVhcj48L2RhdGVzPjxsYWJlbD4yMTguPC9sYWJlbD48dXJscz48
cmVsYXRlZC11cmxzPjx1cmw+aHR0cDovL2R4LmRvaS5vcmcvMTAuMzMxMC9odGExNjQxMDwvdXJs
PjwvcmVsYXRlZC11cmxzPjwvdXJscz48L3JlY29yZD48L0NpdGU+PENpdGU+PEF1dGhvcj5CdWRh
dXM8L0F1dGhvcj48WWVhcj4yMDEyPC9ZZWFyPjxSZWNOdW0+NjkzPC9SZWNOdW0+PHJlY29yZD48
cmVjLW51bWJlcj42OTM8L3JlYy1udW1iZXI+PGZvcmVpZ24ta2V5cz48a2V5IGFwcD0iRU4iIGRi
LWlkPSI1OTByMHdhc2YycHpmb2V3eDJvdjA1OTlmeDlmemEwdnh4cGUiIHRpbWVzdGFtcD0iMTQ2
MjQ1ODE1OSI+NjkzPC9rZXk+PC9mb3JlaWduLWtleXM+PHJlZi10eXBlIG5hbWU9IkpvdXJuYWwg
QXJ0aWNsZSI+MTc8L3JlZi10eXBlPjxjb250cmlidXRvcnM+PGF1dGhvcnM+PGF1dGhvcj5CdWRh
dXMsIEwuPC9hdXRob3I+PGF1dGhvcj5Cb2xsYSwgTS48L2F1dGhvcj48YXV0aG9yPkJvc3NpLCBB
LjwvYXV0aG9yPjxhdXRob3I+Q296emFyaW5pLCBDLjwvYXV0aG9yPjxhdXRob3I+Q3Jvb2ssIEou
PC9hdXRob3I+PGF1dGhvcj5XaWRtYXJrLCBBLjwvYXV0aG9yPjxhdXRob3I+V2llZ2VsLCBULjwv
YXV0aG9yPjwvYXV0aG9ycz48L2NvbnRyaWJ1dG9ycz48YXV0aC1hZGRyZXNzPk1hcnRpbmktQ2xp
bmljIFByb3N0YXRlIENhbmNlciBDZW50cmUsIFVuaXZlcnNpdHkgSG9zcGl0YWwgSGFtYnVyZy1F
cHBlbmRvcmYsIEhhbWJ1cmcsIEdlcm1hbnkuIExhcnMuQnVkYWV1c0BnbWFpbC5jb208L2F1dGgt
YWRkcmVzcz48dGl0bGVzPjx0aXRsZT5GdW5jdGlvbmFsIG91dGNvbWVzIGFuZCBjb21wbGljYXRp
b25zIGZvbGxvd2luZyByYWRpYXRpb24gdGhlcmFweSBmb3IgcHJvc3RhdGUgY2FuY2VyOiBhIGNy
aXRpY2FsIGFuYWx5c2lzIG9mIHRoZSBsaXRlcmF0dXJlPC90aXRsZT48c2Vjb25kYXJ5LXRpdGxl
PkV1ciBVcm9sPC9zZWNvbmRhcnktdGl0bGU+PGFsdC10aXRsZT5FdXJvcGVhbiB1cm9sb2d5PC9h
bHQtdGl0bGU+PC90aXRsZXM+PHBlcmlvZGljYWw+PGZ1bGwtdGl0bGU+RXVyIFVyb2w8L2Z1bGwt
dGl0bGU+PC9wZXJpb2RpY2FsPjxhbHQtcGVyaW9kaWNhbD48ZnVsbC10aXRsZT5FdXJvcGVhbiB1
cm9sb2d5PC9mdWxsLXRpdGxlPjwvYWx0LXBlcmlvZGljYWw+PHBhZ2VzPjExMi0yNzwvcGFnZXM+
PHZvbHVtZT42MTwvdm9sdW1lPjxudW1iZXI+MTwvbnVtYmVyPjxlZGl0aW9uPjIwMTEvMTAvMTg8
L2VkaXRpb24+PGtleXdvcmRzPjxrZXl3b3JkPkRvc2UtUmVzcG9uc2UgUmVsYXRpb25zaGlwLCBS
YWRpYXRpb248L2tleXdvcmQ+PGtleXdvcmQ+RXZpZGVuY2UtQmFzZWQgTWVkaWNpbmU8L2tleXdv
cmQ+PGtleXdvcmQ+SHVtYW5zPC9rZXl3b3JkPjxrZXl3b3JkPk1hbGU8L2tleXdvcmQ+PGtleXdv
cmQ+UGF0aWVudCBTZWxlY3Rpb248L2tleXdvcmQ+PGtleXdvcmQ+UHJvc3RhdGljIE5lb3BsYXNt
cy9wYXRob2xvZ3kvKnJhZGlvdGhlcmFweTwva2V5d29yZD48a2V5d29yZD5SYWRpYXRpb24gSW5q
dXJpZXMvZXRpb2xvZ3k8L2tleXdvcmQ+PGtleXdvcmQ+UmFkaW90aGVyYXB5L2FkdmVyc2UgZWZm
ZWN0czwva2V5d29yZD48a2V5d29yZD5SaXNrIEFzc2Vzc21lbnQ8L2tleXdvcmQ+PGtleXdvcmQ+
UmlzayBGYWN0b3JzPC9rZXl3b3JkPjxrZXl3b3JkPlRyZWF0bWVudCBPdXRjb21lPC9rZXl3b3Jk
Pjwva2V5d29yZHM+PGRhdGVzPjx5ZWFyPjIwMTI8L3llYXI+PHB1Yi1kYXRlcz48ZGF0ZT5KYW48
L2RhdGU+PC9wdWItZGF0ZXM+PC9kYXRlcz48aXNibj4wMzAyLTI4Mzg8L2lzYm4+PGFjY2Vzc2lv
bi1udW0+MjIwMDExMDU8L2FjY2Vzc2lvbi1udW0+PHVybHM+PHJlbGF0ZWQtdXJscz48dXJsPmh0
dHA6Ly9keC5kb2kub3JnLzEwLjEwMTYvai5ldXJ1cm8uMjAxMS4wOS4wMjc8L3VybD48L3JlbGF0
ZWQtdXJscz48L3VybHM+PGVsZWN0cm9uaWMtcmVzb3VyY2UtbnVtPjEwLjEwMTYvai5ldXJ1cm8u
MjAxMS4wOS4wMjc8L2VsZWN0cm9uaWMtcmVzb3VyY2UtbnVtPjxyZW1vdGUtZGF0YWJhc2UtcHJv
dmlkZXI+TkxNPC9yZW1vdGUtZGF0YWJhc2UtcHJvdmlkZXI+PGxhbmd1YWdlPmVuZzwvbGFuZ3Vh
Z2U+PC9yZWNvcmQ+PC9DaXRlPjxDaXRlPjxBdXRob3I+SXA8L0F1dGhvcj48WWVhcj4yMDEwPC9Z
ZWFyPjxSZWNOdW0+NTYwPC9SZWNOdW0+PHJlY29yZD48cmVjLW51bWJlcj41NjA8L3JlYy1udW1i
ZXI+PGZvcmVpZ24ta2V5cz48a2V5IGFwcD0iRU4iIGRiLWlkPSI1OTByMHdhc2YycHpmb2V3eDJv
djA1OTlmeDlmemEwdnh4cGUiIHRpbWVzdGFtcD0iMTQ1MjA5NTYwNiI+NTYwPC9rZXk+PC9mb3Jl
aWduLWtleXM+PHJlZi10eXBlIG5hbWU9IkJvb2sgU2VjdGlvbiI+NTwvcmVmLXR5cGU+PGNvbnRy
aWJ1dG9ycz48YXV0aG9ycz48YXV0aG9yPklwLCBTLjwvYXV0aG9yPjxhdXRob3I+RHZvcmFrLCBU
LjwvYXV0aG9yPjxhdXRob3I+WXUsIFcuIFcuPC9hdXRob3I+PGF1dGhvcj5QYXRlbCwgSy48L2F1
dGhvcj48YXV0aG9yPk9iYWRhbiwgTi48L2F1dGhvcj48YXV0aG9yPkNodW5nLCBNLjwvYXV0aG9y
PjxhdXRob3I+QmFubnVydSwgUi4gUi48L2F1dGhvcj48YXV0aG9yPkxhdSwgSi48L2F1dGhvcj48
L2F1dGhvcnM+PC9jb250cmlidXRvcnM+PHRpdGxlcz48dGl0bGU+QUhSUSBUZWNobm9sb2d5IEFz
c2Vzc21lbnRzPC90aXRsZT48c2Vjb25kYXJ5LXRpdGxlPkNvbXBhcmF0aXZlIEV2YWx1YXRpb24g
b2YgUmFkaWF0aW9uIFRyZWF0bWVudHMgZm9yIENsaW5pY2FsbHkgTG9jYWxpemVkIFByb3N0YXRl
IENhbmNlcjogYW4gVXBkYXRlPC9zZWNvbmRhcnktdGl0bGU+PC90aXRsZXM+PGRhdGVzPjx5ZWFy
PjIwMTA8L3llYXI+PC9kYXRlcz48cHViLWxvY2F0aW9uPlJvY2t2aWxsZSAoTUQpPC9wdWItbG9j
YXRpb24+PHB1Ymxpc2hlcj5BZ2VuY3kgZm9yIEhlYWx0aGNhcmUgUmVzZWFyY2ggYW5kIFF1YWxp
dHkgKFVTKTwvcHVibGlzaGVyPjxhY2Nlc3Npb24tbnVtPjI1NDExNjYzPC9hY2Nlc3Npb24tbnVt
Pjx1cmxzPjxyZWxhdGVkLXVybHM+PHVybD5odHRwOi8vZHguZG9pLm9yZy88L3VybD48L3JlbGF0
ZWQtdXJscz48L3VybHM+PGxhbmd1YWdlPmVuZzwvbGFuZ3VhZ2U+PC9yZWNvcmQ+PC9DaXRlPjwv
RW5kTm90ZT4A
</w:fldData>
        </w:fldChar>
      </w:r>
      <w:r w:rsidR="00BA2847">
        <w:rPr>
          <w:color w:val="000000" w:themeColor="text1"/>
        </w:rPr>
        <w:instrText xml:space="preserve"> ADDIN EN.CITE.DATA </w:instrText>
      </w:r>
      <w:r w:rsidR="00BA2847">
        <w:rPr>
          <w:color w:val="000000" w:themeColor="text1"/>
        </w:rPr>
      </w:r>
      <w:r w:rsidR="00BA2847">
        <w:rPr>
          <w:color w:val="000000" w:themeColor="text1"/>
        </w:rPr>
        <w:fldChar w:fldCharType="end"/>
      </w:r>
      <w:r w:rsidR="008029DE">
        <w:rPr>
          <w:color w:val="000000" w:themeColor="text1"/>
        </w:rPr>
      </w:r>
      <w:r w:rsidR="008029DE">
        <w:rPr>
          <w:color w:val="000000" w:themeColor="text1"/>
        </w:rPr>
        <w:fldChar w:fldCharType="separate"/>
      </w:r>
      <w:r w:rsidR="00BA2847">
        <w:rPr>
          <w:noProof/>
          <w:color w:val="000000" w:themeColor="text1"/>
        </w:rPr>
        <w:t>(4, 5, 7, 34, 35)</w:t>
      </w:r>
      <w:r w:rsidR="008029DE">
        <w:rPr>
          <w:color w:val="000000" w:themeColor="text1"/>
        </w:rPr>
        <w:fldChar w:fldCharType="end"/>
      </w:r>
      <w:r w:rsidR="008029DE">
        <w:rPr>
          <w:color w:val="000000" w:themeColor="text1"/>
        </w:rPr>
        <w:t xml:space="preserve"> Prospective trials of interventions for </w:t>
      </w:r>
      <w:r w:rsidR="008029DE" w:rsidRPr="00DB45E8">
        <w:rPr>
          <w:color w:val="000000" w:themeColor="text1"/>
        </w:rPr>
        <w:t>localised prostate cancer</w:t>
      </w:r>
      <w:r w:rsidR="008029DE">
        <w:rPr>
          <w:color w:val="000000" w:themeColor="text1"/>
        </w:rPr>
        <w:t xml:space="preserve">, should consider adopting the COS. </w:t>
      </w:r>
      <w:r w:rsidR="00F042E4">
        <w:t>Using our COS, future trial</w:t>
      </w:r>
      <w:r w:rsidR="002F4D0A">
        <w:t>ist</w:t>
      </w:r>
      <w:r w:rsidR="00F042E4">
        <w:t>s have an opportunity to omit other outcomes which are not ‘core’</w:t>
      </w:r>
      <w:r w:rsidR="002F4D0A">
        <w:t>,</w:t>
      </w:r>
      <w:r w:rsidR="00F042E4">
        <w:t xml:space="preserve"> </w:t>
      </w:r>
      <w:r w:rsidR="002F4D0A">
        <w:t xml:space="preserve">thereby </w:t>
      </w:r>
      <w:r w:rsidR="00F042E4">
        <w:t>reduc</w:t>
      </w:r>
      <w:r w:rsidR="002F4D0A">
        <w:t>ing</w:t>
      </w:r>
      <w:r w:rsidR="00F042E4">
        <w:t xml:space="preserve"> the burden on trialists, patients and funders.</w:t>
      </w:r>
      <w:r w:rsidR="00672E2E">
        <w:t xml:space="preserve"> Some steps have been directed toward the implementation of the COS inasmuch as the COS </w:t>
      </w:r>
      <w:r w:rsidR="00672E2E">
        <w:lastRenderedPageBreak/>
        <w:t>is listed in the COMET database and COMET is targeting trial funders (e.g. NIHR guidance) and trialists (</w:t>
      </w:r>
      <w:r w:rsidR="00094128">
        <w:t>e</w:t>
      </w:r>
      <w:r w:rsidR="00672E2E">
        <w:t xml:space="preserve">.g. SPIRIT guidelines) to use COS, where they exist for planned trials. </w:t>
      </w:r>
    </w:p>
    <w:p w14:paraId="5282251C" w14:textId="0032C4FE" w:rsidR="00766313" w:rsidRDefault="008029DE" w:rsidP="009E1101">
      <w:pPr>
        <w:spacing w:line="480" w:lineRule="auto"/>
        <w:rPr>
          <w:color w:val="000000" w:themeColor="text1"/>
        </w:rPr>
      </w:pPr>
      <w:r>
        <w:rPr>
          <w:color w:val="000000" w:themeColor="text1"/>
        </w:rPr>
        <w:t xml:space="preserve">Additional outcomes </w:t>
      </w:r>
      <w:r w:rsidR="00374C1D">
        <w:rPr>
          <w:color w:val="000000" w:themeColor="text1"/>
        </w:rPr>
        <w:t>beyond the COS proposed</w:t>
      </w:r>
      <w:r>
        <w:rPr>
          <w:color w:val="000000" w:themeColor="text1"/>
        </w:rPr>
        <w:t xml:space="preserve"> (e.g. economic outcomes, related to use of health services, or specific surgical outcomes such as blood loss or anastomotic leak) </w:t>
      </w:r>
      <w:r w:rsidR="00374C1D">
        <w:rPr>
          <w:color w:val="000000" w:themeColor="text1"/>
        </w:rPr>
        <w:t xml:space="preserve">might </w:t>
      </w:r>
      <w:r>
        <w:rPr>
          <w:color w:val="000000" w:themeColor="text1"/>
        </w:rPr>
        <w:t>need to be measured to address questions beyond relative effectiveness</w:t>
      </w:r>
      <w:r w:rsidR="00F042E4">
        <w:rPr>
          <w:color w:val="000000" w:themeColor="text1"/>
        </w:rPr>
        <w:t>,</w:t>
      </w:r>
      <w:r>
        <w:rPr>
          <w:color w:val="000000" w:themeColor="text1"/>
        </w:rPr>
        <w:t xml:space="preserve"> as these outcomes may be determinants of the cost and effectiveness components of a cost-effectiveness analysis.</w:t>
      </w:r>
      <w:r>
        <w:rPr>
          <w:color w:val="000000" w:themeColor="text1"/>
        </w:rPr>
        <w:fldChar w:fldCharType="begin">
          <w:fldData xml:space="preserve">PEVuZE5vdGU+PENpdGU+PEF1dGhvcj5Cb2VyczwvQXV0aG9yPjxZZWFyPjIwMTQ8L1llYXI+PFJl
Y051bT42OTQ8L1JlY051bT48RGlzcGxheVRleHQ+KDM2KTwvRGlzcGxheVRleHQ+PHJlY29yZD48
cmVjLW51bWJlcj42OTQ8L3JlYy1udW1iZXI+PGZvcmVpZ24ta2V5cz48a2V5IGFwcD0iRU4iIGRi
LWlkPSI1OTByMHdhc2YycHpmb2V3eDJvdjA1OTlmeDlmemEwdnh4cGUiIHRpbWVzdGFtcD0iMTQ2
MjQ1ODM5MyI+Njk0PC9rZXk+PC9mb3JlaWduLWtleXM+PHJlZi10eXBlIG5hbWU9IkpvdXJuYWwg
QXJ0aWNsZSI+MTc8L3JlZi10eXBlPjxjb250cmlidXRvcnM+PGF1dGhvcnM+PGF1dGhvcj5Cb2Vy
cywgTS48L2F1dGhvcj48YXV0aG9yPktpcndhbiwgSi4gUi48L2F1dGhvcj48YXV0aG9yPldlbGxz
LCBHLjwvYXV0aG9yPjxhdXRob3I+QmVhdG9uLCBELjwvYXV0aG9yPjxhdXRob3I+R29zc2VjLCBM
LjwvYXV0aG9yPjxhdXRob3I+ZCZhcG9zO0Fnb3N0aW5vLCBNLiBBLjwvYXV0aG9yPjxhdXRob3I+
Q29uYWdoYW4sIFAuIEcuPC9hdXRob3I+PGF1dGhvcj5CaW5naGFtLCBDLiBPLiwgM3JkPC9hdXRo
b3I+PGF1dGhvcj5Ccm9va3MsIFAuPC9hdXRob3I+PGF1dGhvcj5MYW5kZXdlLCBSLjwvYXV0aG9y
PjxhdXRob3I+TWFyY2gsIEwuPC9hdXRob3I+PGF1dGhvcj5TaW1vbiwgTC4gUy48L2F1dGhvcj48
YXV0aG9yPlNpbmdoLCBKLiBBLjwvYXV0aG9yPjxhdXRob3I+U3RyYW5kLCBWLjwvYXV0aG9yPjxh
dXRob3I+VHVnd2VsbCwgUC48L2F1dGhvcj48L2F1dGhvcnM+PC9jb250cmlidXRvcnM+PGF1dGgt
YWRkcmVzcz5EZXBhcnRtZW50IG9mIEVwaWRlbWlvbG9neSBhbmQgQmlvc3RhdGlzdGljcywgVlUg
VW5pdmVyc2l0eSBNZWRpY2FsIENlbnRlciwgUEsgNlogMTY1LCBQTyBCb3ggNzA1NywgMTAwNyBN
QiBBbXN0ZXJkYW0sIFRoZSBOZXRoZXJsYW5kcy4gRWxlY3Ryb25pYyBhZGRyZXNzOiBlYkB2dW1j
Lm5sLlVuaXZlcnNpdHkgb2YgQnJpc3RvbCBBY2FkZW1pYyBSaGV1bWF0b2xvZ3kgVW5pdCwgQnJp
c3RvbCBSb3lhbCBJbmZpcm1hcnksIEJyaXN0b2wsIFVuaXRlZCBLaW5nZG9tLkRlcGFydG1lbnQg
b2YgRXBpZGVtaW9sb2d5IGFuZCBDb21tdW5pdHkgTWVkaWNpbmUsIFVuaXZlcnNpdHkgb2YgT3R0
YXdhLCBPdHRhd2EsIE9udGFyaW8sIENhbmFkYS5EZXBhcnRtZW50IG9mIE9jY3VwYXRpb25hbCBT
Y2llbmNlIGFuZCBPY2N1cGF0aW9uYWwgVGhlcmFweSwgVW5pdmVyc2l0eSBvZiBUb3JvbnRvLCBU
b3JvbnRvLCBPbnRhcmlvLCBDYW5hZGEuRGVwYXJ0bWVudCBvZiBSaGV1bWF0b2xvZ3ksIFVuaXZl
cnNpdGUgUGllcnJlIGV0IE1hcmllIEN1cmllIChVUE1DKSwgUGFyaXMgNiwgR1JDLVVNUEMgMDgg
KEVFTU9JUyksIGFuZCBBc3Npc3RhbmNlIFB1YmxpcXVlIEhvcGl0YXV4IGRlIFBhcmlzLCBIb3Bp
dGFsIFBpdGllLVNhbHBldHJpZXJlLCBQYXJpcywgRnJhbmNlLkRlcGFydG1lbnQgb2YgUmhldW1h
dG9sb2d5LCBVbml2ZXJzaXRlIFZlcnNhaWxsZXMtU2FpbnQgUXVlbnRpbiBlbiBZdmVsaW5lcywg
QW1icm9pc2UgUGFyZSBIb3NwaXRhbCwgQm91bG9nbmUtQmlsbGFuY291cnQsIEZyYW5jZS5OSUhS
IExlZWRzIE11c2N1bG9za2VsZXRhbCBCaW9tZWRpY2FsIFJlc2VhcmNoIFVuaXQsIFVuaXZlcnNp
dHkgb2YgTGVlZHMsIExlZWRzLCBVbml0ZWQgS2luZ2RvbS5EaXZpc2lvbiBvZiBSaGV1bWF0b2xv
Z3ksIEpvaG5zIEhvcGtpbnMgVW5pdmVyc2l0eSwgQmFsdGltb3JlLCBNRCAyMTIyNCwgVVNBLlNj
aG9vbCBvZiBQb3B1bGF0aW9uIGFuZCBHbG9iYWwgSGVhbHRoLCBVbml2ZXJzaXR5IG9mIE1lbGJv
dXJuZSwgTWVsYm91cm5lLCBBdXN0cmFsaWEuRGVwYXJ0bWVudCBvZiBDbGluaWNhbCBJbW11bm9s
b2d5IGFuZCBSaGV1bWF0b2xvZ3ksIEFjYWRlbWljIE1lZGljYWwgQ2VudGVyLCBVbml2ZXJzaXR5
IG9mIEFtc3RlcmRhbSwgQW1zdGVyZGFtLCBUaGUgTmV0aGVybGFuZHMuSW5zdGl0dXRlIG9mIEJv
bmUgYW5kIEpvaW50IFJlc2VhcmNoLCBLb2xsaW5nIEluc3RpdHV0ZSBvZiBNZWRpY2FsIFJlc2Vh
cmNoLCBVbml2ZXJzaXR5IG9mIFN5ZG5leSwgU3lkbmV5LCBBdXN0cmFsaWF8RGVwYXJ0bWVudCBv
ZiBSaGV1bWF0b2xvZ3ksIFJveWFsIE5vcnRoIFNob3JlIEhvc3BpdGFsLCBTdC4gTGVvbmFyZHMs
IE5ldyBTb3V0aCBXYWxlcywgQXVzdHJhbGlhLlNERyBMTEMsIENhbWJyaWRnZSwgTUEgMDIxMzgs
IFVTQS5EaXZpc2lvbiBvZiBSaGV1bWF0b2xvZ3ksIFVuaXZlcnNpdHkgb2YgQWxhYmFtYSBhdCBC
aXJtaW5naGFtLCBCaXJtaW5naGFtLCBBTCAzNTI5NCwgVVNBfFZldGVyYW5zIEFmZmFpcnMgTWVk
aWNhbCBDZW50ZXIsIEJpcm1pbmdoYW0sIEFMIDM1Mjk0LCBVU0EuRGl2aXNpb24gb2YgSW1tdW5v
bG9neS9SaGV1bWF0b2xvZ3ksIFN0YW5mb3JkIFVuaXZlcnNpdHkgU2Nob29sIG9mIE1lZGljaW5l
LCBQYWxvIEFsdG8sIENBIDk0MDI4LCBVU0EuRGVwYXJ0bWVudCBvZiBNZWRpY2luZSwgVW5pdmVy
c2l0eSBvZiBPdHRhd2EsIE90dGF3YSwgT250YXJpbywgQ2FuYWRhLjwvYXV0aC1hZGRyZXNzPjx0
aXRsZXM+PHRpdGxlPkRldmVsb3BpbmcgY29yZSBvdXRjb21lIG1lYXN1cmVtZW50IHNldHMgZm9y
IGNsaW5pY2FsIHRyaWFsczogT01FUkFDVCBmaWx0ZXIgMi4wPC90aXRsZT48c2Vjb25kYXJ5LXRp
dGxlPkogQ2xpbiBFcGlkZW1pb2w8L3NlY29uZGFyeS10aXRsZT48YWx0LXRpdGxlPkpvdXJuYWwg
b2YgY2xpbmljYWwgZXBpZGVtaW9sb2d5PC9hbHQtdGl0bGU+PC90aXRsZXM+PHBlcmlvZGljYWw+
PGFiYnItMT5KIENsaW4gRXBpZGVtaW9sPC9hYmJyLTE+PC9wZXJpb2RpY2FsPjxhbHQtcGVyaW9k
aWNhbD48ZnVsbC10aXRsZT5Kb3VybmFsIG9mIGNsaW5pY2FsIGVwaWRlbWlvbG9neTwvZnVsbC10
aXRsZT48L2FsdC1wZXJpb2RpY2FsPjxwYWdlcz43NDUtNTM8L3BhZ2VzPjx2b2x1bWU+Njc8L3Zv
bHVtZT48bnVtYmVyPjc8L251bWJlcj48ZWRpdGlvbj4yMDE0LzAzLzA0PC9lZGl0aW9uPjxrZXl3
b3Jkcz48a2V5d29yZD5Db25zZW5zdXM8L2tleXdvcmQ+PGtleXdvcmQ+Q29udHJvbGxlZCBDbGlu
aWNhbCBUcmlhbHMgYXMgVG9waWMvKm1ldGhvZHMvKnN0YW5kYXJkczwva2V5d29yZD48a2V5d29y
ZD5IZWFsdGggUGVyc29ubmVsPC9rZXl3b3JkPjxrZXl3b3JkPkh1bWFuczwva2V5d29yZD48a2V5
d29yZD5PdXRjb21lIEFzc2Vzc21lbnQgKEhlYWx0aCBDYXJlKS8qbWV0aG9kcy8qc3RhbmRhcmRz
PC9rZXl3b3JkPjxrZXl3b3JkPlJoZXVtYXRpYyBEaXNlYXNlcy90aGVyYXB5PC9rZXl3b3JkPjxr
ZXl3b3JkPlJoZXVtYXRvbG9neS9tZXRob2RzL3N0YW5kYXJkczwva2V5d29yZD48a2V5d29yZD5T
ZXZlcml0eSBvZiBJbGxuZXNzIEluZGV4PC9rZXl3b3JkPjxrZXl3b3JkPlRyZWF0bWVudCBPdXRj
b21lPC9rZXl3b3JkPjxrZXl3b3JkPkJpb2xvZ2ljYWwgbWFya2Vyczwva2V5d29yZD48a2V5d29y
ZD5DbGluaWNhbCB0cmlhbDwva2V5d29yZD48a2V5d29yZD5PdXRjb21lIGFzc2Vzc21lbnQgKGhl
YWx0aCBjYXJlKTwva2V5d29yZD48a2V5d29yZD5SZWZlcmVuY2UgU3RhbmRhcmRzPC9rZXl3b3Jk
PjxrZXl3b3JkPlJlc2VhcmNoIGRlc2lnbjwva2V5d29yZD48a2V5d29yZD5SaGV1bWF0b2xvZ3k8
L2tleXdvcmQ+PC9rZXl3b3Jkcz48ZGF0ZXM+PHllYXI+MjAxNDwveWVhcj48cHViLWRhdGVzPjxk
YXRlPkp1bDwvZGF0ZT48L3B1Yi1kYXRlcz48L2RhdGVzPjxpc2JuPjA4OTUtNDM1NjwvaXNibj48
YWNjZXNzaW9uLW51bT4yNDU4Mjk0NjwvYWNjZXNzaW9uLW51bT48dXJscz48cmVsYXRlZC11cmxz
Pjx1cmw+aHR0cDovL2R4LmRvaS5vcmcvMTAuMTAxNi9qLmpjbGluZXBpLjIwMTMuMTEuMDEzPC91
cmw+PC9yZWxhdGVkLXVybHM+PC91cmxzPjxlbGVjdHJvbmljLXJlc291cmNlLW51bT4xMC4xMDE2
L2ouamNsaW5lcGkuMjAxMy4xMS4wMTM8L2VsZWN0cm9uaWMtcmVzb3VyY2UtbnVtPjxyZW1vdGUt
ZGF0YWJhc2UtcHJvdmlkZXI+TkxNPC9yZW1vdGUtZGF0YWJhc2UtcHJvdmlkZXI+PGxhbmd1YWdl
PmVuZzwvbGFuZ3VhZ2U+PC9yZWNvcmQ+PC9DaXRlPjwvRW5kTm90ZT5=
</w:fldData>
        </w:fldChar>
      </w:r>
      <w:r w:rsidR="00BA2847">
        <w:rPr>
          <w:color w:val="000000" w:themeColor="text1"/>
        </w:rPr>
        <w:instrText xml:space="preserve"> ADDIN EN.CITE </w:instrText>
      </w:r>
      <w:r w:rsidR="00BA2847">
        <w:rPr>
          <w:color w:val="000000" w:themeColor="text1"/>
        </w:rPr>
        <w:fldChar w:fldCharType="begin">
          <w:fldData xml:space="preserve">PEVuZE5vdGU+PENpdGU+PEF1dGhvcj5Cb2VyczwvQXV0aG9yPjxZZWFyPjIwMTQ8L1llYXI+PFJl
Y051bT42OTQ8L1JlY051bT48RGlzcGxheVRleHQ+KDM2KTwvRGlzcGxheVRleHQ+PHJlY29yZD48
cmVjLW51bWJlcj42OTQ8L3JlYy1udW1iZXI+PGZvcmVpZ24ta2V5cz48a2V5IGFwcD0iRU4iIGRi
LWlkPSI1OTByMHdhc2YycHpmb2V3eDJvdjA1OTlmeDlmemEwdnh4cGUiIHRpbWVzdGFtcD0iMTQ2
MjQ1ODM5MyI+Njk0PC9rZXk+PC9mb3JlaWduLWtleXM+PHJlZi10eXBlIG5hbWU9IkpvdXJuYWwg
QXJ0aWNsZSI+MTc8L3JlZi10eXBlPjxjb250cmlidXRvcnM+PGF1dGhvcnM+PGF1dGhvcj5Cb2Vy
cywgTS48L2F1dGhvcj48YXV0aG9yPktpcndhbiwgSi4gUi48L2F1dGhvcj48YXV0aG9yPldlbGxz
LCBHLjwvYXV0aG9yPjxhdXRob3I+QmVhdG9uLCBELjwvYXV0aG9yPjxhdXRob3I+R29zc2VjLCBM
LjwvYXV0aG9yPjxhdXRob3I+ZCZhcG9zO0Fnb3N0aW5vLCBNLiBBLjwvYXV0aG9yPjxhdXRob3I+
Q29uYWdoYW4sIFAuIEcuPC9hdXRob3I+PGF1dGhvcj5CaW5naGFtLCBDLiBPLiwgM3JkPC9hdXRo
b3I+PGF1dGhvcj5Ccm9va3MsIFAuPC9hdXRob3I+PGF1dGhvcj5MYW5kZXdlLCBSLjwvYXV0aG9y
PjxhdXRob3I+TWFyY2gsIEwuPC9hdXRob3I+PGF1dGhvcj5TaW1vbiwgTC4gUy48L2F1dGhvcj48
YXV0aG9yPlNpbmdoLCBKLiBBLjwvYXV0aG9yPjxhdXRob3I+U3RyYW5kLCBWLjwvYXV0aG9yPjxh
dXRob3I+VHVnd2VsbCwgUC48L2F1dGhvcj48L2F1dGhvcnM+PC9jb250cmlidXRvcnM+PGF1dGgt
YWRkcmVzcz5EZXBhcnRtZW50IG9mIEVwaWRlbWlvbG9neSBhbmQgQmlvc3RhdGlzdGljcywgVlUg
VW5pdmVyc2l0eSBNZWRpY2FsIENlbnRlciwgUEsgNlogMTY1LCBQTyBCb3ggNzA1NywgMTAwNyBN
QiBBbXN0ZXJkYW0sIFRoZSBOZXRoZXJsYW5kcy4gRWxlY3Ryb25pYyBhZGRyZXNzOiBlYkB2dW1j
Lm5sLlVuaXZlcnNpdHkgb2YgQnJpc3RvbCBBY2FkZW1pYyBSaGV1bWF0b2xvZ3kgVW5pdCwgQnJp
c3RvbCBSb3lhbCBJbmZpcm1hcnksIEJyaXN0b2wsIFVuaXRlZCBLaW5nZG9tLkRlcGFydG1lbnQg
b2YgRXBpZGVtaW9sb2d5IGFuZCBDb21tdW5pdHkgTWVkaWNpbmUsIFVuaXZlcnNpdHkgb2YgT3R0
YXdhLCBPdHRhd2EsIE9udGFyaW8sIENhbmFkYS5EZXBhcnRtZW50IG9mIE9jY3VwYXRpb25hbCBT
Y2llbmNlIGFuZCBPY2N1cGF0aW9uYWwgVGhlcmFweSwgVW5pdmVyc2l0eSBvZiBUb3JvbnRvLCBU
b3JvbnRvLCBPbnRhcmlvLCBDYW5hZGEuRGVwYXJ0bWVudCBvZiBSaGV1bWF0b2xvZ3ksIFVuaXZl
cnNpdGUgUGllcnJlIGV0IE1hcmllIEN1cmllIChVUE1DKSwgUGFyaXMgNiwgR1JDLVVNUEMgMDgg
KEVFTU9JUyksIGFuZCBBc3Npc3RhbmNlIFB1YmxpcXVlIEhvcGl0YXV4IGRlIFBhcmlzLCBIb3Bp
dGFsIFBpdGllLVNhbHBldHJpZXJlLCBQYXJpcywgRnJhbmNlLkRlcGFydG1lbnQgb2YgUmhldW1h
dG9sb2d5LCBVbml2ZXJzaXRlIFZlcnNhaWxsZXMtU2FpbnQgUXVlbnRpbiBlbiBZdmVsaW5lcywg
QW1icm9pc2UgUGFyZSBIb3NwaXRhbCwgQm91bG9nbmUtQmlsbGFuY291cnQsIEZyYW5jZS5OSUhS
IExlZWRzIE11c2N1bG9za2VsZXRhbCBCaW9tZWRpY2FsIFJlc2VhcmNoIFVuaXQsIFVuaXZlcnNp
dHkgb2YgTGVlZHMsIExlZWRzLCBVbml0ZWQgS2luZ2RvbS5EaXZpc2lvbiBvZiBSaGV1bWF0b2xv
Z3ksIEpvaG5zIEhvcGtpbnMgVW5pdmVyc2l0eSwgQmFsdGltb3JlLCBNRCAyMTIyNCwgVVNBLlNj
aG9vbCBvZiBQb3B1bGF0aW9uIGFuZCBHbG9iYWwgSGVhbHRoLCBVbml2ZXJzaXR5IG9mIE1lbGJv
dXJuZSwgTWVsYm91cm5lLCBBdXN0cmFsaWEuRGVwYXJ0bWVudCBvZiBDbGluaWNhbCBJbW11bm9s
b2d5IGFuZCBSaGV1bWF0b2xvZ3ksIEFjYWRlbWljIE1lZGljYWwgQ2VudGVyLCBVbml2ZXJzaXR5
IG9mIEFtc3RlcmRhbSwgQW1zdGVyZGFtLCBUaGUgTmV0aGVybGFuZHMuSW5zdGl0dXRlIG9mIEJv
bmUgYW5kIEpvaW50IFJlc2VhcmNoLCBLb2xsaW5nIEluc3RpdHV0ZSBvZiBNZWRpY2FsIFJlc2Vh
cmNoLCBVbml2ZXJzaXR5IG9mIFN5ZG5leSwgU3lkbmV5LCBBdXN0cmFsaWF8RGVwYXJ0bWVudCBv
ZiBSaGV1bWF0b2xvZ3ksIFJveWFsIE5vcnRoIFNob3JlIEhvc3BpdGFsLCBTdC4gTGVvbmFyZHMs
IE5ldyBTb3V0aCBXYWxlcywgQXVzdHJhbGlhLlNERyBMTEMsIENhbWJyaWRnZSwgTUEgMDIxMzgs
IFVTQS5EaXZpc2lvbiBvZiBSaGV1bWF0b2xvZ3ksIFVuaXZlcnNpdHkgb2YgQWxhYmFtYSBhdCBC
aXJtaW5naGFtLCBCaXJtaW5naGFtLCBBTCAzNTI5NCwgVVNBfFZldGVyYW5zIEFmZmFpcnMgTWVk
aWNhbCBDZW50ZXIsIEJpcm1pbmdoYW0sIEFMIDM1Mjk0LCBVU0EuRGl2aXNpb24gb2YgSW1tdW5v
bG9neS9SaGV1bWF0b2xvZ3ksIFN0YW5mb3JkIFVuaXZlcnNpdHkgU2Nob29sIG9mIE1lZGljaW5l
LCBQYWxvIEFsdG8sIENBIDk0MDI4LCBVU0EuRGVwYXJ0bWVudCBvZiBNZWRpY2luZSwgVW5pdmVy
c2l0eSBvZiBPdHRhd2EsIE90dGF3YSwgT250YXJpbywgQ2FuYWRhLjwvYXV0aC1hZGRyZXNzPjx0
aXRsZXM+PHRpdGxlPkRldmVsb3BpbmcgY29yZSBvdXRjb21lIG1lYXN1cmVtZW50IHNldHMgZm9y
IGNsaW5pY2FsIHRyaWFsczogT01FUkFDVCBmaWx0ZXIgMi4wPC90aXRsZT48c2Vjb25kYXJ5LXRp
dGxlPkogQ2xpbiBFcGlkZW1pb2w8L3NlY29uZGFyeS10aXRsZT48YWx0LXRpdGxlPkpvdXJuYWwg
b2YgY2xpbmljYWwgZXBpZGVtaW9sb2d5PC9hbHQtdGl0bGU+PC90aXRsZXM+PHBlcmlvZGljYWw+
PGFiYnItMT5KIENsaW4gRXBpZGVtaW9sPC9hYmJyLTE+PC9wZXJpb2RpY2FsPjxhbHQtcGVyaW9k
aWNhbD48ZnVsbC10aXRsZT5Kb3VybmFsIG9mIGNsaW5pY2FsIGVwaWRlbWlvbG9neTwvZnVsbC10
aXRsZT48L2FsdC1wZXJpb2RpY2FsPjxwYWdlcz43NDUtNTM8L3BhZ2VzPjx2b2x1bWU+Njc8L3Zv
bHVtZT48bnVtYmVyPjc8L251bWJlcj48ZWRpdGlvbj4yMDE0LzAzLzA0PC9lZGl0aW9uPjxrZXl3
b3Jkcz48a2V5d29yZD5Db25zZW5zdXM8L2tleXdvcmQ+PGtleXdvcmQ+Q29udHJvbGxlZCBDbGlu
aWNhbCBUcmlhbHMgYXMgVG9waWMvKm1ldGhvZHMvKnN0YW5kYXJkczwva2V5d29yZD48a2V5d29y
ZD5IZWFsdGggUGVyc29ubmVsPC9rZXl3b3JkPjxrZXl3b3JkPkh1bWFuczwva2V5d29yZD48a2V5
d29yZD5PdXRjb21lIEFzc2Vzc21lbnQgKEhlYWx0aCBDYXJlKS8qbWV0aG9kcy8qc3RhbmRhcmRz
PC9rZXl3b3JkPjxrZXl3b3JkPlJoZXVtYXRpYyBEaXNlYXNlcy90aGVyYXB5PC9rZXl3b3JkPjxr
ZXl3b3JkPlJoZXVtYXRvbG9neS9tZXRob2RzL3N0YW5kYXJkczwva2V5d29yZD48a2V5d29yZD5T
ZXZlcml0eSBvZiBJbGxuZXNzIEluZGV4PC9rZXl3b3JkPjxrZXl3b3JkPlRyZWF0bWVudCBPdXRj
b21lPC9rZXl3b3JkPjxrZXl3b3JkPkJpb2xvZ2ljYWwgbWFya2Vyczwva2V5d29yZD48a2V5d29y
ZD5DbGluaWNhbCB0cmlhbDwva2V5d29yZD48a2V5d29yZD5PdXRjb21lIGFzc2Vzc21lbnQgKGhl
YWx0aCBjYXJlKTwva2V5d29yZD48a2V5d29yZD5SZWZlcmVuY2UgU3RhbmRhcmRzPC9rZXl3b3Jk
PjxrZXl3b3JkPlJlc2VhcmNoIGRlc2lnbjwva2V5d29yZD48a2V5d29yZD5SaGV1bWF0b2xvZ3k8
L2tleXdvcmQ+PC9rZXl3b3Jkcz48ZGF0ZXM+PHllYXI+MjAxNDwveWVhcj48cHViLWRhdGVzPjxk
YXRlPkp1bDwvZGF0ZT48L3B1Yi1kYXRlcz48L2RhdGVzPjxpc2JuPjA4OTUtNDM1NjwvaXNibj48
YWNjZXNzaW9uLW51bT4yNDU4Mjk0NjwvYWNjZXNzaW9uLW51bT48dXJscz48cmVsYXRlZC11cmxz
Pjx1cmw+aHR0cDovL2R4LmRvaS5vcmcvMTAuMTAxNi9qLmpjbGluZXBpLjIwMTMuMTEuMDEzPC91
cmw+PC9yZWxhdGVkLXVybHM+PC91cmxzPjxlbGVjdHJvbmljLXJlc291cmNlLW51bT4xMC4xMDE2
L2ouamNsaW5lcGkuMjAxMy4xMS4wMTM8L2VsZWN0cm9uaWMtcmVzb3VyY2UtbnVtPjxyZW1vdGUt
ZGF0YWJhc2UtcHJvdmlkZXI+TkxNPC9yZW1vdGUtZGF0YWJhc2UtcHJvdmlkZXI+PGxhbmd1YWdl
PmVuZzwvbGFuZ3VhZ2U+PC9yZWNvcmQ+PC9DaXRlPjwvRW5kTm90ZT5=
</w:fldData>
        </w:fldChar>
      </w:r>
      <w:r w:rsidR="00BA2847">
        <w:rPr>
          <w:color w:val="000000" w:themeColor="text1"/>
        </w:rPr>
        <w:instrText xml:space="preserve"> ADDIN EN.CITE.DATA </w:instrText>
      </w:r>
      <w:r w:rsidR="00BA2847">
        <w:rPr>
          <w:color w:val="000000" w:themeColor="text1"/>
        </w:rPr>
      </w:r>
      <w:r w:rsidR="00BA2847">
        <w:rPr>
          <w:color w:val="000000" w:themeColor="text1"/>
        </w:rPr>
        <w:fldChar w:fldCharType="end"/>
      </w:r>
      <w:r>
        <w:rPr>
          <w:color w:val="000000" w:themeColor="text1"/>
        </w:rPr>
      </w:r>
      <w:r>
        <w:rPr>
          <w:color w:val="000000" w:themeColor="text1"/>
        </w:rPr>
        <w:fldChar w:fldCharType="separate"/>
      </w:r>
      <w:r w:rsidR="00BA2847">
        <w:rPr>
          <w:noProof/>
          <w:color w:val="000000" w:themeColor="text1"/>
        </w:rPr>
        <w:t>(36)</w:t>
      </w:r>
      <w:r>
        <w:rPr>
          <w:color w:val="000000" w:themeColor="text1"/>
        </w:rPr>
        <w:fldChar w:fldCharType="end"/>
      </w:r>
      <w:r>
        <w:rPr>
          <w:color w:val="000000" w:themeColor="text1"/>
        </w:rPr>
        <w:t xml:space="preserve"> There is also a valid argument for adopting the COS in clinical practice, since it reflects outcomes of greatest importance to patients and HCPs in making healthcare decisions. There is evidence that COS for trials align very closely with those required for informed consent</w:t>
      </w:r>
      <w:r w:rsidR="00374C1D">
        <w:rPr>
          <w:color w:val="000000" w:themeColor="text1"/>
        </w:rPr>
        <w:t xml:space="preserve"> </w:t>
      </w:r>
      <w:r>
        <w:rPr>
          <w:color w:val="000000" w:themeColor="text1"/>
        </w:rPr>
        <w:fldChar w:fldCharType="begin"/>
      </w:r>
      <w:r w:rsidR="00BA2847">
        <w:rPr>
          <w:color w:val="000000" w:themeColor="text1"/>
        </w:rPr>
        <w:instrText xml:space="preserve"> ADDIN EN.CITE &lt;EndNote&gt;&lt;Cite&gt;&lt;Author&gt;McNair. A&lt;/Author&gt;&lt;Year&gt;2016&lt;/Year&gt;&lt;RecNum&gt;699&lt;/RecNum&gt;&lt;DisplayText&gt;(37)&lt;/DisplayText&gt;&lt;record&gt;&lt;rec-number&gt;699&lt;/rec-number&gt;&lt;foreign-keys&gt;&lt;key app="EN" db-id="590r0wasf2pzfoewx2ov0599fx9fza0vxxpe" timestamp="1462970106"&gt;699&lt;/key&gt;&lt;/foreign-keys&gt;&lt;ref-type name="Conference Paper"&gt;47&lt;/ref-type&gt;&lt;contributors&gt;&lt;authors&gt;&lt;author&gt;McNair. A, Whsitance. R, Macefiled. R, Brookes. S, Blazeby. J&lt;/author&gt;&lt;/authors&gt;&lt;/contributors&gt;&lt;titles&gt;&lt;title&gt;Do Patients want to know what Surgeons Tell Them before Colorectal Cancer Surgery? A Comparison of Surgeons’ and Patients’ Views of Important Information for Informed Consent&lt;/title&gt;&lt;secondary-title&gt;British Journal of Surgery&lt;/secondary-title&gt;&lt;/titles&gt;&lt;pages&gt;29&lt;/pages&gt;&lt;volume&gt;102&lt;/volume&gt;&lt;number&gt;s1&lt;/number&gt;&lt;dates&gt;&lt;year&gt;2016&lt;/year&gt;&lt;/dates&gt;&lt;publisher&gt;John Wiley &amp;amp; Sons, Ltd&lt;/publisher&gt;&lt;isbn&gt;1365-2168&lt;/isbn&gt;&lt;urls&gt;&lt;related-urls&gt;&lt;url&gt;http://onlinelibrary.wiley.com/doi/10.1002/bjs.9729/abstract&lt;/url&gt;&lt;url&gt;http://onlinelibrary.wiley.com/doi/10.1002/bjs.9729/pdf&lt;/url&gt;&lt;/related-urls&gt;&lt;/urls&gt;&lt;electronic-resource-num&gt;10.1002/bjs.9729&lt;/electronic-resource-num&gt;&lt;language&gt;en&lt;/language&gt;&lt;/record&gt;&lt;/Cite&gt;&lt;/EndNote&gt;</w:instrText>
      </w:r>
      <w:r>
        <w:rPr>
          <w:color w:val="000000" w:themeColor="text1"/>
        </w:rPr>
        <w:fldChar w:fldCharType="separate"/>
      </w:r>
      <w:r w:rsidR="00BA2847">
        <w:rPr>
          <w:noProof/>
          <w:color w:val="000000" w:themeColor="text1"/>
        </w:rPr>
        <w:t>(37)</w:t>
      </w:r>
      <w:r>
        <w:rPr>
          <w:color w:val="000000" w:themeColor="text1"/>
        </w:rPr>
        <w:fldChar w:fldCharType="end"/>
      </w:r>
      <w:r>
        <w:rPr>
          <w:color w:val="000000" w:themeColor="text1"/>
        </w:rPr>
        <w:t xml:space="preserve">. </w:t>
      </w:r>
    </w:p>
    <w:p w14:paraId="241987EB" w14:textId="61CDE1A6" w:rsidR="00A650BD" w:rsidRDefault="008029DE" w:rsidP="009E1101">
      <w:pPr>
        <w:spacing w:line="480" w:lineRule="auto"/>
        <w:rPr>
          <w:color w:val="000000" w:themeColor="text1"/>
        </w:rPr>
      </w:pPr>
      <w:r w:rsidRPr="000C1EDD">
        <w:rPr>
          <w:color w:val="000000" w:themeColor="text1"/>
        </w:rPr>
        <w:t xml:space="preserve">Future work should focus on how </w:t>
      </w:r>
      <w:r w:rsidR="00C53B4D">
        <w:rPr>
          <w:color w:val="000000" w:themeColor="text1"/>
        </w:rPr>
        <w:t xml:space="preserve">the COS </w:t>
      </w:r>
      <w:r>
        <w:rPr>
          <w:color w:val="000000" w:themeColor="text1"/>
        </w:rPr>
        <w:t>should be defined and measured in practice, incorporating elements such as standardising outcome definitions and thresholds, identifying the most appropriate measurement instruments, and time points for outcome assessment. We plan to address this in the next phase of our project, based on a strategy of</w:t>
      </w:r>
      <w:r w:rsidRPr="000C1EDD">
        <w:rPr>
          <w:color w:val="000000" w:themeColor="text1"/>
        </w:rPr>
        <w:t xml:space="preserve"> a</w:t>
      </w:r>
      <w:r>
        <w:rPr>
          <w:color w:val="000000" w:themeColor="text1"/>
        </w:rPr>
        <w:t xml:space="preserve">ppraising </w:t>
      </w:r>
      <w:r w:rsidRPr="000C1EDD">
        <w:rPr>
          <w:color w:val="000000" w:themeColor="text1"/>
        </w:rPr>
        <w:t xml:space="preserve">existing </w:t>
      </w:r>
      <w:r>
        <w:rPr>
          <w:color w:val="000000" w:themeColor="text1"/>
        </w:rPr>
        <w:t xml:space="preserve">outcome </w:t>
      </w:r>
      <w:r w:rsidRPr="000C1EDD">
        <w:rPr>
          <w:color w:val="000000" w:themeColor="text1"/>
        </w:rPr>
        <w:t>measure</w:t>
      </w:r>
      <w:r>
        <w:rPr>
          <w:color w:val="000000" w:themeColor="text1"/>
        </w:rPr>
        <w:t>ment</w:t>
      </w:r>
      <w:r w:rsidRPr="000C1EDD">
        <w:rPr>
          <w:color w:val="000000" w:themeColor="text1"/>
        </w:rPr>
        <w:t xml:space="preserve"> </w:t>
      </w:r>
      <w:r>
        <w:rPr>
          <w:color w:val="000000" w:themeColor="text1"/>
        </w:rPr>
        <w:t xml:space="preserve">tools </w:t>
      </w:r>
      <w:r w:rsidRPr="000C1EDD">
        <w:rPr>
          <w:color w:val="000000" w:themeColor="text1"/>
        </w:rPr>
        <w:t>using objective criteria</w:t>
      </w:r>
      <w:r>
        <w:rPr>
          <w:color w:val="000000" w:themeColor="text1"/>
        </w:rPr>
        <w:t>,</w:t>
      </w:r>
      <w:r w:rsidRPr="000C1EDD">
        <w:rPr>
          <w:color w:val="000000" w:themeColor="text1"/>
        </w:rPr>
        <w:t xml:space="preserve"> such as those </w:t>
      </w:r>
      <w:r>
        <w:rPr>
          <w:color w:val="000000" w:themeColor="text1"/>
        </w:rPr>
        <w:t xml:space="preserve">outlined in the OMERACT filter </w:t>
      </w:r>
      <w:r>
        <w:rPr>
          <w:color w:val="000000" w:themeColor="text1"/>
        </w:rPr>
        <w:fldChar w:fldCharType="begin">
          <w:fldData xml:space="preserve">PEVuZE5vdGU+PENpdGU+PEF1dGhvcj5Cb2VyczwvQXV0aG9yPjxZZWFyPjIwMTQ8L1llYXI+PFJl
Y051bT42OTQ8L1JlY051bT48RGlzcGxheVRleHQ+KDM2KTwvRGlzcGxheVRleHQ+PHJlY29yZD48
cmVjLW51bWJlcj42OTQ8L3JlYy1udW1iZXI+PGZvcmVpZ24ta2V5cz48a2V5IGFwcD0iRU4iIGRi
LWlkPSI1OTByMHdhc2YycHpmb2V3eDJvdjA1OTlmeDlmemEwdnh4cGUiIHRpbWVzdGFtcD0iMTQ2
MjQ1ODM5MyI+Njk0PC9rZXk+PC9mb3JlaWduLWtleXM+PHJlZi10eXBlIG5hbWU9IkpvdXJuYWwg
QXJ0aWNsZSI+MTc8L3JlZi10eXBlPjxjb250cmlidXRvcnM+PGF1dGhvcnM+PGF1dGhvcj5Cb2Vy
cywgTS48L2F1dGhvcj48YXV0aG9yPktpcndhbiwgSi4gUi48L2F1dGhvcj48YXV0aG9yPldlbGxz
LCBHLjwvYXV0aG9yPjxhdXRob3I+QmVhdG9uLCBELjwvYXV0aG9yPjxhdXRob3I+R29zc2VjLCBM
LjwvYXV0aG9yPjxhdXRob3I+ZCZhcG9zO0Fnb3N0aW5vLCBNLiBBLjwvYXV0aG9yPjxhdXRob3I+
Q29uYWdoYW4sIFAuIEcuPC9hdXRob3I+PGF1dGhvcj5CaW5naGFtLCBDLiBPLiwgM3JkPC9hdXRo
b3I+PGF1dGhvcj5Ccm9va3MsIFAuPC9hdXRob3I+PGF1dGhvcj5MYW5kZXdlLCBSLjwvYXV0aG9y
PjxhdXRob3I+TWFyY2gsIEwuPC9hdXRob3I+PGF1dGhvcj5TaW1vbiwgTC4gUy48L2F1dGhvcj48
YXV0aG9yPlNpbmdoLCBKLiBBLjwvYXV0aG9yPjxhdXRob3I+U3RyYW5kLCBWLjwvYXV0aG9yPjxh
dXRob3I+VHVnd2VsbCwgUC48L2F1dGhvcj48L2F1dGhvcnM+PC9jb250cmlidXRvcnM+PGF1dGgt
YWRkcmVzcz5EZXBhcnRtZW50IG9mIEVwaWRlbWlvbG9neSBhbmQgQmlvc3RhdGlzdGljcywgVlUg
VW5pdmVyc2l0eSBNZWRpY2FsIENlbnRlciwgUEsgNlogMTY1LCBQTyBCb3ggNzA1NywgMTAwNyBN
QiBBbXN0ZXJkYW0sIFRoZSBOZXRoZXJsYW5kcy4gRWxlY3Ryb25pYyBhZGRyZXNzOiBlYkB2dW1j
Lm5sLlVuaXZlcnNpdHkgb2YgQnJpc3RvbCBBY2FkZW1pYyBSaGV1bWF0b2xvZ3kgVW5pdCwgQnJp
c3RvbCBSb3lhbCBJbmZpcm1hcnksIEJyaXN0b2wsIFVuaXRlZCBLaW5nZG9tLkRlcGFydG1lbnQg
b2YgRXBpZGVtaW9sb2d5IGFuZCBDb21tdW5pdHkgTWVkaWNpbmUsIFVuaXZlcnNpdHkgb2YgT3R0
YXdhLCBPdHRhd2EsIE9udGFyaW8sIENhbmFkYS5EZXBhcnRtZW50IG9mIE9jY3VwYXRpb25hbCBT
Y2llbmNlIGFuZCBPY2N1cGF0aW9uYWwgVGhlcmFweSwgVW5pdmVyc2l0eSBvZiBUb3JvbnRvLCBU
b3JvbnRvLCBPbnRhcmlvLCBDYW5hZGEuRGVwYXJ0bWVudCBvZiBSaGV1bWF0b2xvZ3ksIFVuaXZl
cnNpdGUgUGllcnJlIGV0IE1hcmllIEN1cmllIChVUE1DKSwgUGFyaXMgNiwgR1JDLVVNUEMgMDgg
KEVFTU9JUyksIGFuZCBBc3Npc3RhbmNlIFB1YmxpcXVlIEhvcGl0YXV4IGRlIFBhcmlzLCBIb3Bp
dGFsIFBpdGllLVNhbHBldHJpZXJlLCBQYXJpcywgRnJhbmNlLkRlcGFydG1lbnQgb2YgUmhldW1h
dG9sb2d5LCBVbml2ZXJzaXRlIFZlcnNhaWxsZXMtU2FpbnQgUXVlbnRpbiBlbiBZdmVsaW5lcywg
QW1icm9pc2UgUGFyZSBIb3NwaXRhbCwgQm91bG9nbmUtQmlsbGFuY291cnQsIEZyYW5jZS5OSUhS
IExlZWRzIE11c2N1bG9za2VsZXRhbCBCaW9tZWRpY2FsIFJlc2VhcmNoIFVuaXQsIFVuaXZlcnNp
dHkgb2YgTGVlZHMsIExlZWRzLCBVbml0ZWQgS2luZ2RvbS5EaXZpc2lvbiBvZiBSaGV1bWF0b2xv
Z3ksIEpvaG5zIEhvcGtpbnMgVW5pdmVyc2l0eSwgQmFsdGltb3JlLCBNRCAyMTIyNCwgVVNBLlNj
aG9vbCBvZiBQb3B1bGF0aW9uIGFuZCBHbG9iYWwgSGVhbHRoLCBVbml2ZXJzaXR5IG9mIE1lbGJv
dXJuZSwgTWVsYm91cm5lLCBBdXN0cmFsaWEuRGVwYXJ0bWVudCBvZiBDbGluaWNhbCBJbW11bm9s
b2d5IGFuZCBSaGV1bWF0b2xvZ3ksIEFjYWRlbWljIE1lZGljYWwgQ2VudGVyLCBVbml2ZXJzaXR5
IG9mIEFtc3RlcmRhbSwgQW1zdGVyZGFtLCBUaGUgTmV0aGVybGFuZHMuSW5zdGl0dXRlIG9mIEJv
bmUgYW5kIEpvaW50IFJlc2VhcmNoLCBLb2xsaW5nIEluc3RpdHV0ZSBvZiBNZWRpY2FsIFJlc2Vh
cmNoLCBVbml2ZXJzaXR5IG9mIFN5ZG5leSwgU3lkbmV5LCBBdXN0cmFsaWF8RGVwYXJ0bWVudCBv
ZiBSaGV1bWF0b2xvZ3ksIFJveWFsIE5vcnRoIFNob3JlIEhvc3BpdGFsLCBTdC4gTGVvbmFyZHMs
IE5ldyBTb3V0aCBXYWxlcywgQXVzdHJhbGlhLlNERyBMTEMsIENhbWJyaWRnZSwgTUEgMDIxMzgs
IFVTQS5EaXZpc2lvbiBvZiBSaGV1bWF0b2xvZ3ksIFVuaXZlcnNpdHkgb2YgQWxhYmFtYSBhdCBC
aXJtaW5naGFtLCBCaXJtaW5naGFtLCBBTCAzNTI5NCwgVVNBfFZldGVyYW5zIEFmZmFpcnMgTWVk
aWNhbCBDZW50ZXIsIEJpcm1pbmdoYW0sIEFMIDM1Mjk0LCBVU0EuRGl2aXNpb24gb2YgSW1tdW5v
bG9neS9SaGV1bWF0b2xvZ3ksIFN0YW5mb3JkIFVuaXZlcnNpdHkgU2Nob29sIG9mIE1lZGljaW5l
LCBQYWxvIEFsdG8sIENBIDk0MDI4LCBVU0EuRGVwYXJ0bWVudCBvZiBNZWRpY2luZSwgVW5pdmVy
c2l0eSBvZiBPdHRhd2EsIE90dGF3YSwgT250YXJpbywgQ2FuYWRhLjwvYXV0aC1hZGRyZXNzPjx0
aXRsZXM+PHRpdGxlPkRldmVsb3BpbmcgY29yZSBvdXRjb21lIG1lYXN1cmVtZW50IHNldHMgZm9y
IGNsaW5pY2FsIHRyaWFsczogT01FUkFDVCBmaWx0ZXIgMi4wPC90aXRsZT48c2Vjb25kYXJ5LXRp
dGxlPkogQ2xpbiBFcGlkZW1pb2w8L3NlY29uZGFyeS10aXRsZT48YWx0LXRpdGxlPkpvdXJuYWwg
b2YgY2xpbmljYWwgZXBpZGVtaW9sb2d5PC9hbHQtdGl0bGU+PC90aXRsZXM+PHBlcmlvZGljYWw+
PGFiYnItMT5KIENsaW4gRXBpZGVtaW9sPC9hYmJyLTE+PC9wZXJpb2RpY2FsPjxhbHQtcGVyaW9k
aWNhbD48ZnVsbC10aXRsZT5Kb3VybmFsIG9mIGNsaW5pY2FsIGVwaWRlbWlvbG9neTwvZnVsbC10
aXRsZT48L2FsdC1wZXJpb2RpY2FsPjxwYWdlcz43NDUtNTM8L3BhZ2VzPjx2b2x1bWU+Njc8L3Zv
bHVtZT48bnVtYmVyPjc8L251bWJlcj48ZWRpdGlvbj4yMDE0LzAzLzA0PC9lZGl0aW9uPjxrZXl3
b3Jkcz48a2V5d29yZD5Db25zZW5zdXM8L2tleXdvcmQ+PGtleXdvcmQ+Q29udHJvbGxlZCBDbGlu
aWNhbCBUcmlhbHMgYXMgVG9waWMvKm1ldGhvZHMvKnN0YW5kYXJkczwva2V5d29yZD48a2V5d29y
ZD5IZWFsdGggUGVyc29ubmVsPC9rZXl3b3JkPjxrZXl3b3JkPkh1bWFuczwva2V5d29yZD48a2V5
d29yZD5PdXRjb21lIEFzc2Vzc21lbnQgKEhlYWx0aCBDYXJlKS8qbWV0aG9kcy8qc3RhbmRhcmRz
PC9rZXl3b3JkPjxrZXl3b3JkPlJoZXVtYXRpYyBEaXNlYXNlcy90aGVyYXB5PC9rZXl3b3JkPjxr
ZXl3b3JkPlJoZXVtYXRvbG9neS9tZXRob2RzL3N0YW5kYXJkczwva2V5d29yZD48a2V5d29yZD5T
ZXZlcml0eSBvZiBJbGxuZXNzIEluZGV4PC9rZXl3b3JkPjxrZXl3b3JkPlRyZWF0bWVudCBPdXRj
b21lPC9rZXl3b3JkPjxrZXl3b3JkPkJpb2xvZ2ljYWwgbWFya2Vyczwva2V5d29yZD48a2V5d29y
ZD5DbGluaWNhbCB0cmlhbDwva2V5d29yZD48a2V5d29yZD5PdXRjb21lIGFzc2Vzc21lbnQgKGhl
YWx0aCBjYXJlKTwva2V5d29yZD48a2V5d29yZD5SZWZlcmVuY2UgU3RhbmRhcmRzPC9rZXl3b3Jk
PjxrZXl3b3JkPlJlc2VhcmNoIGRlc2lnbjwva2V5d29yZD48a2V5d29yZD5SaGV1bWF0b2xvZ3k8
L2tleXdvcmQ+PC9rZXl3b3Jkcz48ZGF0ZXM+PHllYXI+MjAxNDwveWVhcj48cHViLWRhdGVzPjxk
YXRlPkp1bDwvZGF0ZT48L3B1Yi1kYXRlcz48L2RhdGVzPjxpc2JuPjA4OTUtNDM1NjwvaXNibj48
YWNjZXNzaW9uLW51bT4yNDU4Mjk0NjwvYWNjZXNzaW9uLW51bT48dXJscz48cmVsYXRlZC11cmxz
Pjx1cmw+aHR0cDovL2R4LmRvaS5vcmcvMTAuMTAxNi9qLmpjbGluZXBpLjIwMTMuMTEuMDEzPC91
cmw+PC9yZWxhdGVkLXVybHM+PC91cmxzPjxlbGVjdHJvbmljLXJlc291cmNlLW51bT4xMC4xMDE2
L2ouamNsaW5lcGkuMjAxMy4xMS4wMTM8L2VsZWN0cm9uaWMtcmVzb3VyY2UtbnVtPjxyZW1vdGUt
ZGF0YWJhc2UtcHJvdmlkZXI+TkxNPC9yZW1vdGUtZGF0YWJhc2UtcHJvdmlkZXI+PGxhbmd1YWdl
PmVuZzwvbGFuZ3VhZ2U+PC9yZWNvcmQ+PC9DaXRlPjwvRW5kTm90ZT5=
</w:fldData>
        </w:fldChar>
      </w:r>
      <w:r w:rsidR="00BA2847">
        <w:rPr>
          <w:color w:val="000000" w:themeColor="text1"/>
        </w:rPr>
        <w:instrText xml:space="preserve"> ADDIN EN.CITE </w:instrText>
      </w:r>
      <w:r w:rsidR="00BA2847">
        <w:rPr>
          <w:color w:val="000000" w:themeColor="text1"/>
        </w:rPr>
        <w:fldChar w:fldCharType="begin">
          <w:fldData xml:space="preserve">PEVuZE5vdGU+PENpdGU+PEF1dGhvcj5Cb2VyczwvQXV0aG9yPjxZZWFyPjIwMTQ8L1llYXI+PFJl
Y051bT42OTQ8L1JlY051bT48RGlzcGxheVRleHQ+KDM2KTwvRGlzcGxheVRleHQ+PHJlY29yZD48
cmVjLW51bWJlcj42OTQ8L3JlYy1udW1iZXI+PGZvcmVpZ24ta2V5cz48a2V5IGFwcD0iRU4iIGRi
LWlkPSI1OTByMHdhc2YycHpmb2V3eDJvdjA1OTlmeDlmemEwdnh4cGUiIHRpbWVzdGFtcD0iMTQ2
MjQ1ODM5MyI+Njk0PC9rZXk+PC9mb3JlaWduLWtleXM+PHJlZi10eXBlIG5hbWU9IkpvdXJuYWwg
QXJ0aWNsZSI+MTc8L3JlZi10eXBlPjxjb250cmlidXRvcnM+PGF1dGhvcnM+PGF1dGhvcj5Cb2Vy
cywgTS48L2F1dGhvcj48YXV0aG9yPktpcndhbiwgSi4gUi48L2F1dGhvcj48YXV0aG9yPldlbGxz
LCBHLjwvYXV0aG9yPjxhdXRob3I+QmVhdG9uLCBELjwvYXV0aG9yPjxhdXRob3I+R29zc2VjLCBM
LjwvYXV0aG9yPjxhdXRob3I+ZCZhcG9zO0Fnb3N0aW5vLCBNLiBBLjwvYXV0aG9yPjxhdXRob3I+
Q29uYWdoYW4sIFAuIEcuPC9hdXRob3I+PGF1dGhvcj5CaW5naGFtLCBDLiBPLiwgM3JkPC9hdXRo
b3I+PGF1dGhvcj5Ccm9va3MsIFAuPC9hdXRob3I+PGF1dGhvcj5MYW5kZXdlLCBSLjwvYXV0aG9y
PjxhdXRob3I+TWFyY2gsIEwuPC9hdXRob3I+PGF1dGhvcj5TaW1vbiwgTC4gUy48L2F1dGhvcj48
YXV0aG9yPlNpbmdoLCBKLiBBLjwvYXV0aG9yPjxhdXRob3I+U3RyYW5kLCBWLjwvYXV0aG9yPjxh
dXRob3I+VHVnd2VsbCwgUC48L2F1dGhvcj48L2F1dGhvcnM+PC9jb250cmlidXRvcnM+PGF1dGgt
YWRkcmVzcz5EZXBhcnRtZW50IG9mIEVwaWRlbWlvbG9neSBhbmQgQmlvc3RhdGlzdGljcywgVlUg
VW5pdmVyc2l0eSBNZWRpY2FsIENlbnRlciwgUEsgNlogMTY1LCBQTyBCb3ggNzA1NywgMTAwNyBN
QiBBbXN0ZXJkYW0sIFRoZSBOZXRoZXJsYW5kcy4gRWxlY3Ryb25pYyBhZGRyZXNzOiBlYkB2dW1j
Lm5sLlVuaXZlcnNpdHkgb2YgQnJpc3RvbCBBY2FkZW1pYyBSaGV1bWF0b2xvZ3kgVW5pdCwgQnJp
c3RvbCBSb3lhbCBJbmZpcm1hcnksIEJyaXN0b2wsIFVuaXRlZCBLaW5nZG9tLkRlcGFydG1lbnQg
b2YgRXBpZGVtaW9sb2d5IGFuZCBDb21tdW5pdHkgTWVkaWNpbmUsIFVuaXZlcnNpdHkgb2YgT3R0
YXdhLCBPdHRhd2EsIE9udGFyaW8sIENhbmFkYS5EZXBhcnRtZW50IG9mIE9jY3VwYXRpb25hbCBT
Y2llbmNlIGFuZCBPY2N1cGF0aW9uYWwgVGhlcmFweSwgVW5pdmVyc2l0eSBvZiBUb3JvbnRvLCBU
b3JvbnRvLCBPbnRhcmlvLCBDYW5hZGEuRGVwYXJ0bWVudCBvZiBSaGV1bWF0b2xvZ3ksIFVuaXZl
cnNpdGUgUGllcnJlIGV0IE1hcmllIEN1cmllIChVUE1DKSwgUGFyaXMgNiwgR1JDLVVNUEMgMDgg
KEVFTU9JUyksIGFuZCBBc3Npc3RhbmNlIFB1YmxpcXVlIEhvcGl0YXV4IGRlIFBhcmlzLCBIb3Bp
dGFsIFBpdGllLVNhbHBldHJpZXJlLCBQYXJpcywgRnJhbmNlLkRlcGFydG1lbnQgb2YgUmhldW1h
dG9sb2d5LCBVbml2ZXJzaXRlIFZlcnNhaWxsZXMtU2FpbnQgUXVlbnRpbiBlbiBZdmVsaW5lcywg
QW1icm9pc2UgUGFyZSBIb3NwaXRhbCwgQm91bG9nbmUtQmlsbGFuY291cnQsIEZyYW5jZS5OSUhS
IExlZWRzIE11c2N1bG9za2VsZXRhbCBCaW9tZWRpY2FsIFJlc2VhcmNoIFVuaXQsIFVuaXZlcnNp
dHkgb2YgTGVlZHMsIExlZWRzLCBVbml0ZWQgS2luZ2RvbS5EaXZpc2lvbiBvZiBSaGV1bWF0b2xv
Z3ksIEpvaG5zIEhvcGtpbnMgVW5pdmVyc2l0eSwgQmFsdGltb3JlLCBNRCAyMTIyNCwgVVNBLlNj
aG9vbCBvZiBQb3B1bGF0aW9uIGFuZCBHbG9iYWwgSGVhbHRoLCBVbml2ZXJzaXR5IG9mIE1lbGJv
dXJuZSwgTWVsYm91cm5lLCBBdXN0cmFsaWEuRGVwYXJ0bWVudCBvZiBDbGluaWNhbCBJbW11bm9s
b2d5IGFuZCBSaGV1bWF0b2xvZ3ksIEFjYWRlbWljIE1lZGljYWwgQ2VudGVyLCBVbml2ZXJzaXR5
IG9mIEFtc3RlcmRhbSwgQW1zdGVyZGFtLCBUaGUgTmV0aGVybGFuZHMuSW5zdGl0dXRlIG9mIEJv
bmUgYW5kIEpvaW50IFJlc2VhcmNoLCBLb2xsaW5nIEluc3RpdHV0ZSBvZiBNZWRpY2FsIFJlc2Vh
cmNoLCBVbml2ZXJzaXR5IG9mIFN5ZG5leSwgU3lkbmV5LCBBdXN0cmFsaWF8RGVwYXJ0bWVudCBv
ZiBSaGV1bWF0b2xvZ3ksIFJveWFsIE5vcnRoIFNob3JlIEhvc3BpdGFsLCBTdC4gTGVvbmFyZHMs
IE5ldyBTb3V0aCBXYWxlcywgQXVzdHJhbGlhLlNERyBMTEMsIENhbWJyaWRnZSwgTUEgMDIxMzgs
IFVTQS5EaXZpc2lvbiBvZiBSaGV1bWF0b2xvZ3ksIFVuaXZlcnNpdHkgb2YgQWxhYmFtYSBhdCBC
aXJtaW5naGFtLCBCaXJtaW5naGFtLCBBTCAzNTI5NCwgVVNBfFZldGVyYW5zIEFmZmFpcnMgTWVk
aWNhbCBDZW50ZXIsIEJpcm1pbmdoYW0sIEFMIDM1Mjk0LCBVU0EuRGl2aXNpb24gb2YgSW1tdW5v
bG9neS9SaGV1bWF0b2xvZ3ksIFN0YW5mb3JkIFVuaXZlcnNpdHkgU2Nob29sIG9mIE1lZGljaW5l
LCBQYWxvIEFsdG8sIENBIDk0MDI4LCBVU0EuRGVwYXJ0bWVudCBvZiBNZWRpY2luZSwgVW5pdmVy
c2l0eSBvZiBPdHRhd2EsIE90dGF3YSwgT250YXJpbywgQ2FuYWRhLjwvYXV0aC1hZGRyZXNzPjx0
aXRsZXM+PHRpdGxlPkRldmVsb3BpbmcgY29yZSBvdXRjb21lIG1lYXN1cmVtZW50IHNldHMgZm9y
IGNsaW5pY2FsIHRyaWFsczogT01FUkFDVCBmaWx0ZXIgMi4wPC90aXRsZT48c2Vjb25kYXJ5LXRp
dGxlPkogQ2xpbiBFcGlkZW1pb2w8L3NlY29uZGFyeS10aXRsZT48YWx0LXRpdGxlPkpvdXJuYWwg
b2YgY2xpbmljYWwgZXBpZGVtaW9sb2d5PC9hbHQtdGl0bGU+PC90aXRsZXM+PHBlcmlvZGljYWw+
PGFiYnItMT5KIENsaW4gRXBpZGVtaW9sPC9hYmJyLTE+PC9wZXJpb2RpY2FsPjxhbHQtcGVyaW9k
aWNhbD48ZnVsbC10aXRsZT5Kb3VybmFsIG9mIGNsaW5pY2FsIGVwaWRlbWlvbG9neTwvZnVsbC10
aXRsZT48L2FsdC1wZXJpb2RpY2FsPjxwYWdlcz43NDUtNTM8L3BhZ2VzPjx2b2x1bWU+Njc8L3Zv
bHVtZT48bnVtYmVyPjc8L251bWJlcj48ZWRpdGlvbj4yMDE0LzAzLzA0PC9lZGl0aW9uPjxrZXl3
b3Jkcz48a2V5d29yZD5Db25zZW5zdXM8L2tleXdvcmQ+PGtleXdvcmQ+Q29udHJvbGxlZCBDbGlu
aWNhbCBUcmlhbHMgYXMgVG9waWMvKm1ldGhvZHMvKnN0YW5kYXJkczwva2V5d29yZD48a2V5d29y
ZD5IZWFsdGggUGVyc29ubmVsPC9rZXl3b3JkPjxrZXl3b3JkPkh1bWFuczwva2V5d29yZD48a2V5
d29yZD5PdXRjb21lIEFzc2Vzc21lbnQgKEhlYWx0aCBDYXJlKS8qbWV0aG9kcy8qc3RhbmRhcmRz
PC9rZXl3b3JkPjxrZXl3b3JkPlJoZXVtYXRpYyBEaXNlYXNlcy90aGVyYXB5PC9rZXl3b3JkPjxr
ZXl3b3JkPlJoZXVtYXRvbG9neS9tZXRob2RzL3N0YW5kYXJkczwva2V5d29yZD48a2V5d29yZD5T
ZXZlcml0eSBvZiBJbGxuZXNzIEluZGV4PC9rZXl3b3JkPjxrZXl3b3JkPlRyZWF0bWVudCBPdXRj
b21lPC9rZXl3b3JkPjxrZXl3b3JkPkJpb2xvZ2ljYWwgbWFya2Vyczwva2V5d29yZD48a2V5d29y
ZD5DbGluaWNhbCB0cmlhbDwva2V5d29yZD48a2V5d29yZD5PdXRjb21lIGFzc2Vzc21lbnQgKGhl
YWx0aCBjYXJlKTwva2V5d29yZD48a2V5d29yZD5SZWZlcmVuY2UgU3RhbmRhcmRzPC9rZXl3b3Jk
PjxrZXl3b3JkPlJlc2VhcmNoIGRlc2lnbjwva2V5d29yZD48a2V5d29yZD5SaGV1bWF0b2xvZ3k8
L2tleXdvcmQ+PC9rZXl3b3Jkcz48ZGF0ZXM+PHllYXI+MjAxNDwveWVhcj48cHViLWRhdGVzPjxk
YXRlPkp1bDwvZGF0ZT48L3B1Yi1kYXRlcz48L2RhdGVzPjxpc2JuPjA4OTUtNDM1NjwvaXNibj48
YWNjZXNzaW9uLW51bT4yNDU4Mjk0NjwvYWNjZXNzaW9uLW51bT48dXJscz48cmVsYXRlZC11cmxz
Pjx1cmw+aHR0cDovL2R4LmRvaS5vcmcvMTAuMTAxNi9qLmpjbGluZXBpLjIwMTMuMTEuMDEzPC91
cmw+PC9yZWxhdGVkLXVybHM+PC91cmxzPjxlbGVjdHJvbmljLXJlc291cmNlLW51bT4xMC4xMDE2
L2ouamNsaW5lcGkuMjAxMy4xMS4wMTM8L2VsZWN0cm9uaWMtcmVzb3VyY2UtbnVtPjxyZW1vdGUt
ZGF0YWJhc2UtcHJvdmlkZXI+TkxNPC9yZW1vdGUtZGF0YWJhc2UtcHJvdmlkZXI+PGxhbmd1YWdl
PmVuZzwvbGFuZ3VhZ2U+PC9yZWNvcmQ+PC9DaXRlPjwvRW5kTm90ZT5=
</w:fldData>
        </w:fldChar>
      </w:r>
      <w:r w:rsidR="00BA2847">
        <w:rPr>
          <w:color w:val="000000" w:themeColor="text1"/>
        </w:rPr>
        <w:instrText xml:space="preserve"> ADDIN EN.CITE.DATA </w:instrText>
      </w:r>
      <w:r w:rsidR="00BA2847">
        <w:rPr>
          <w:color w:val="000000" w:themeColor="text1"/>
        </w:rPr>
      </w:r>
      <w:r w:rsidR="00BA2847">
        <w:rPr>
          <w:color w:val="000000" w:themeColor="text1"/>
        </w:rPr>
        <w:fldChar w:fldCharType="end"/>
      </w:r>
      <w:r>
        <w:rPr>
          <w:color w:val="000000" w:themeColor="text1"/>
        </w:rPr>
      </w:r>
      <w:r>
        <w:rPr>
          <w:color w:val="000000" w:themeColor="text1"/>
        </w:rPr>
        <w:fldChar w:fldCharType="separate"/>
      </w:r>
      <w:r w:rsidR="00BA2847">
        <w:rPr>
          <w:noProof/>
          <w:color w:val="000000" w:themeColor="text1"/>
        </w:rPr>
        <w:t>(36)</w:t>
      </w:r>
      <w:r>
        <w:rPr>
          <w:color w:val="000000" w:themeColor="text1"/>
        </w:rPr>
        <w:fldChar w:fldCharType="end"/>
      </w:r>
      <w:r w:rsidR="00EF4B1E">
        <w:rPr>
          <w:color w:val="000000" w:themeColor="text1"/>
        </w:rPr>
        <w:t xml:space="preserve"> </w:t>
      </w:r>
      <w:r>
        <w:rPr>
          <w:color w:val="000000" w:themeColor="text1"/>
        </w:rPr>
        <w:t>or recommended by COSMIN.</w:t>
      </w:r>
      <w:r w:rsidRPr="000C1EDD">
        <w:rPr>
          <w:color w:val="000000" w:themeColor="text1"/>
        </w:rPr>
        <w:t xml:space="preserve"> </w:t>
      </w:r>
      <w:r w:rsidR="00180335">
        <w:rPr>
          <w:color w:val="000000" w:themeColor="text1"/>
        </w:rPr>
        <w:fldChar w:fldCharType="begin">
          <w:fldData xml:space="preserve">PEVuZE5vdGU+PENpdGU+PEF1dGhvcj5Qcmluc2VuPC9BdXRob3I+PFllYXI+MjAxNjwvWWVhcj48
UmVjTnVtPjkzNTwvUmVjTnVtPjxEaXNwbGF5VGV4dD4oMTMpPC9EaXNwbGF5VGV4dD48cmVjb3Jk
PjxyZWMtbnVtYmVyPjkzNTwvcmVjLW51bWJlcj48Zm9yZWlnbi1rZXlzPjxrZXkgYXBwPSJFTiIg
ZGItaWQ9IjU5MHIwd2FzZjJwemZvZXd4Mm92MDU5OWZ4OWZ6YTB2eHhwZSIgdGltZXN0YW1wPSIx
NDc5ODA5MjY1Ij45MzU8L2tleT48L2ZvcmVpZ24ta2V5cz48cmVmLXR5cGUgbmFtZT0iSm91cm5h
bCBBcnRpY2xlIj4xNzwvcmVmLXR5cGU+PGNvbnRyaWJ1dG9ycz48YXV0aG9ycz48YXV0aG9yPlBy
aW5zZW4sIEMuIEEuPC9hdXRob3I+PGF1dGhvcj5Wb2hyYSwgUy48L2F1dGhvcj48YXV0aG9yPlJv
c2UsIE0uIFIuPC9hdXRob3I+PGF1dGhvcj5Cb2VycywgTS48L2F1dGhvcj48YXV0aG9yPlR1Z3dl
bGwsIFAuPC9hdXRob3I+PGF1dGhvcj5DbGFya2UsIE0uPC9hdXRob3I+PGF1dGhvcj5XaWxsaWFt
c29uLCBQLiBSLjwvYXV0aG9yPjxhdXRob3I+VGVyd2VlLCBDLiBCLjwvYXV0aG9yPjwvYXV0aG9y
cz48L2NvbnRyaWJ1dG9ycz48YXV0aC1hZGRyZXNzPkRlcGFydG1lbnQgb2YgRXBpZGVtaW9sb2d5
IGFuZCBCaW9zdGF0aXN0aWNzLCBFTUdPIEluc3RpdHV0ZSBmb3IgSGVhbHRoIGFuZCBDYXJlIFJl
c2VhcmNoLCBWVSBVbml2ZXJzaXR5IE1lZGljYWwgQ2VudGVyLCBEZSBCb2VsZWxhYW4gMTA4OWEs
IDEwODEgSFYsIEFtc3RlcmRhbSwgVGhlIE5ldGhlcmxhbmRzLiBjLnByaW5zZW5AdnVtYy5ubC5E
ZXBhcnRtZW50IG9mIFBlZGlhdHJpY3MsIEZhY3VsdHkgb2YgTWVkaWNpbmUgYW5kIERlbnRpc3Ry
eSwgVW5pdmVyc2l0eSBvZiBBbGJlcnRhLCBFZG1vbnRvbiwgQUIsIENhbmFkYS5TY2hvb2wgb2Yg
UHVibGljIEhlYWx0aCwgVW5pdmVyc2l0eSBvZiBBbGJlcnRhLCBFZG1vbnRvbiwgQUIsIENhbmFk
YS5Xb21lbiZhcG9zO3MgYW5kIENoaWxkcmVuJmFwb3M7cyBIZWFsdGggUmVzZWFyY2ggSW5zdGl0
dXRlLCBVbml2ZXJzaXR5IG9mIEFsYmVydGEsIEVkbW9udG9uLCBBQiwgQ2FuYWRhLkRlcGFydG1l
bnQgb2YgTmV1cm9sb2d5LCBLaW5nJmFwb3M7cyBDb2xsZWdlIEhvc3BpdGFsLCBMb25kb24sIFVL
LkRlcGFydG1lbnQgb2YgRXBpZGVtaW9sb2d5IGFuZCBCaW9zdGF0aXN0aWNzLCBFTUdPIEluc3Rp
dHV0ZSBmb3IgSGVhbHRoIGFuZCBDYXJlIFJlc2VhcmNoLCBWVSBVbml2ZXJzaXR5IE1lZGljYWwg
Q2VudGVyLCBEZSBCb2VsZWxhYW4gMTA4OWEsIDEwODEgSFYsIEFtc3RlcmRhbSwgVGhlIE5ldGhl
cmxhbmRzLkFtc3RlcmRhbSBSaGV1bWF0b2xvZ3kgJmFtcDsgSW1tdW5vbG9neSBDZW50ZXIsIEFt
c3RlcmRhbSwgVGhlIE5ldGhlcmxhbmRzLkRlcGFydG1lbnQgb2YgTWVkaWNpbmUsIFVuaXZlcnNp
dHkgb2YgT3R0YXdhLCBPdHRhd2EsIE9OLCBDYW5hZGEuTm9ydGhlcm4gSXJlbGFuZCBOZXR3b3Jr
IGZvciBUcmlhbHMgTWV0aG9kb2xvZ3kgUmVzZWFyY2gsIEluc3RpdHV0ZSBvZiBDbGluaWNhbCBT
Y2llbmNlcywgUm95YWwgSG9zcGl0YWxzLCBRdWVlbiZhcG9zO3MgVW5pdmVyc2l0eSBCZWxmYXN0
LCBCZWxmYXN0LCBVSy5EZXBhcnRtZW50IG9mIEJpb3N0YXRpc3RpY3MsIFVuaXZlcnNpdHkgb2Yg
TGl2ZXJwb29sLCBMaXZlcnBvb2wsIFVLLjwvYXV0aC1hZGRyZXNzPjx0aXRsZXM+PHRpdGxlPkhv
dyB0byBzZWxlY3Qgb3V0Y29tZSBtZWFzdXJlbWVudCBpbnN0cnVtZW50cyBmb3Igb3V0Y29tZXMg
aW5jbHVkZWQgaW4gYSAmcXVvdDtDb3JlIE91dGNvbWUgU2V0JnF1b3Q7IC0gYSBwcmFjdGljYWwg
Z3VpZGVsaW5lPC90aXRsZT48c2Vjb25kYXJ5LXRpdGxlPlRyaWFsczwvc2Vjb25kYXJ5LXRpdGxl
PjxhbHQtdGl0bGU+VHJpYWxzPC9hbHQtdGl0bGU+PC90aXRsZXM+PHBlcmlvZGljYWw+PGZ1bGwt
dGl0bGU+VHJpYWxzPC9mdWxsLXRpdGxlPjwvcGVyaW9kaWNhbD48YWx0LXBlcmlvZGljYWw+PGZ1
bGwtdGl0bGU+VHJpYWxzPC9mdWxsLXRpdGxlPjwvYWx0LXBlcmlvZGljYWw+PHBhZ2VzPjQ0OTwv
cGFnZXM+PHZvbHVtZT4xNzwvdm9sdW1lPjxudW1iZXI+MTwvbnVtYmVyPjxlZGl0aW9uPjIwMTYv
MDkvMTQ8L2VkaXRpb24+PGtleXdvcmRzPjxrZXl3b3JkPkNvbWV0PC9rZXl3b3JkPjxrZXl3b3Jk
PkNvc21pbjwva2V5d29yZD48a2V5d29yZD5Db3JlIE91dGNvbWUgU2V0PC9rZXl3b3JkPjxrZXl3
b3JkPkRlbHBoaSBzdHVkeTwva2V5d29yZD48a2V5d29yZD5HdWlkZWxpbmU8L2tleXdvcmQ+PGtl
eXdvcmQ+SW5zdHJ1bWVudCBzZWxlY3Rpb248L2tleXdvcmQ+PGtleXdvcmQ+T3V0Y29tZSBtZWFz
dXJlbWVudCBpbnN0cnVtZW50PC9rZXl3b3JkPjxrZXl3b3JkPk91dGNvbWVzIHJlc2VhcmNoPC9r
ZXl3b3JkPjwva2V5d29yZHM+PGRhdGVzPjx5ZWFyPjIwMTY8L3llYXI+PHB1Yi1kYXRlcz48ZGF0
ZT5TZXAgMTM8L2RhdGU+PC9wdWItZGF0ZXM+PC9kYXRlcz48aXNibj4xNzQ1LTYyMTU8L2lzYm4+
PGFjY2Vzc2lvbi1udW0+Mjc2MTg5MTQ8L2FjY2Vzc2lvbi1udW0+PHVybHM+PHJlbGF0ZWQtdXJs
cz48dXJsPmh0dHA6Ly9keC5kb2kub3JnLzEwLjExODYvczEzMDYzLTAxNi0xNTU1LTI8L3VybD48
dXJsPmh0dHBzOi8vd3d3Lm5jYmkubmxtLm5paC5nb3YvcG1jL2FydGljbGVzL1BNQzUwMjA1NDkv
cGRmLzEzMDYzXzIwMTZfQXJ0aWNsZV8xNTU1LnBkZjwvdXJsPjwvcmVsYXRlZC11cmxzPjwvdXJs
cz48Y3VzdG9tMj5QTUM1MDIwNTQ5PC9jdXN0b20yPjxlbGVjdHJvbmljLXJlc291cmNlLW51bT4x
MC4xMTg2L3MxMzA2My0wMTYtMTU1NS0yPC9lbGVjdHJvbmljLXJlc291cmNlLW51bT48cmVtb3Rl
LWRhdGFiYXNlLXByb3ZpZGVyPk5MTTwvcmVtb3RlLWRhdGFiYXNlLXByb3ZpZGVyPjxsYW5ndWFn
ZT5Fbmc8L2xhbmd1YWdlPjwvcmVjb3JkPjwvQ2l0ZT48L0VuZE5vdGU+AG==
</w:fldData>
        </w:fldChar>
      </w:r>
      <w:r w:rsidR="00BA2847">
        <w:rPr>
          <w:color w:val="000000" w:themeColor="text1"/>
        </w:rPr>
        <w:instrText xml:space="preserve"> ADDIN EN.CITE </w:instrText>
      </w:r>
      <w:r w:rsidR="00BA2847">
        <w:rPr>
          <w:color w:val="000000" w:themeColor="text1"/>
        </w:rPr>
        <w:fldChar w:fldCharType="begin">
          <w:fldData xml:space="preserve">PEVuZE5vdGU+PENpdGU+PEF1dGhvcj5Qcmluc2VuPC9BdXRob3I+PFllYXI+MjAxNjwvWWVhcj48
UmVjTnVtPjkzNTwvUmVjTnVtPjxEaXNwbGF5VGV4dD4oMTMpPC9EaXNwbGF5VGV4dD48cmVjb3Jk
PjxyZWMtbnVtYmVyPjkzNTwvcmVjLW51bWJlcj48Zm9yZWlnbi1rZXlzPjxrZXkgYXBwPSJFTiIg
ZGItaWQ9IjU5MHIwd2FzZjJwemZvZXd4Mm92MDU5OWZ4OWZ6YTB2eHhwZSIgdGltZXN0YW1wPSIx
NDc5ODA5MjY1Ij45MzU8L2tleT48L2ZvcmVpZ24ta2V5cz48cmVmLXR5cGUgbmFtZT0iSm91cm5h
bCBBcnRpY2xlIj4xNzwvcmVmLXR5cGU+PGNvbnRyaWJ1dG9ycz48YXV0aG9ycz48YXV0aG9yPlBy
aW5zZW4sIEMuIEEuPC9hdXRob3I+PGF1dGhvcj5Wb2hyYSwgUy48L2F1dGhvcj48YXV0aG9yPlJv
c2UsIE0uIFIuPC9hdXRob3I+PGF1dGhvcj5Cb2VycywgTS48L2F1dGhvcj48YXV0aG9yPlR1Z3dl
bGwsIFAuPC9hdXRob3I+PGF1dGhvcj5DbGFya2UsIE0uPC9hdXRob3I+PGF1dGhvcj5XaWxsaWFt
c29uLCBQLiBSLjwvYXV0aG9yPjxhdXRob3I+VGVyd2VlLCBDLiBCLjwvYXV0aG9yPjwvYXV0aG9y
cz48L2NvbnRyaWJ1dG9ycz48YXV0aC1hZGRyZXNzPkRlcGFydG1lbnQgb2YgRXBpZGVtaW9sb2d5
IGFuZCBCaW9zdGF0aXN0aWNzLCBFTUdPIEluc3RpdHV0ZSBmb3IgSGVhbHRoIGFuZCBDYXJlIFJl
c2VhcmNoLCBWVSBVbml2ZXJzaXR5IE1lZGljYWwgQ2VudGVyLCBEZSBCb2VsZWxhYW4gMTA4OWEs
IDEwODEgSFYsIEFtc3RlcmRhbSwgVGhlIE5ldGhlcmxhbmRzLiBjLnByaW5zZW5AdnVtYy5ubC5E
ZXBhcnRtZW50IG9mIFBlZGlhdHJpY3MsIEZhY3VsdHkgb2YgTWVkaWNpbmUgYW5kIERlbnRpc3Ry
eSwgVW5pdmVyc2l0eSBvZiBBbGJlcnRhLCBFZG1vbnRvbiwgQUIsIENhbmFkYS5TY2hvb2wgb2Yg
UHVibGljIEhlYWx0aCwgVW5pdmVyc2l0eSBvZiBBbGJlcnRhLCBFZG1vbnRvbiwgQUIsIENhbmFk
YS5Xb21lbiZhcG9zO3MgYW5kIENoaWxkcmVuJmFwb3M7cyBIZWFsdGggUmVzZWFyY2ggSW5zdGl0
dXRlLCBVbml2ZXJzaXR5IG9mIEFsYmVydGEsIEVkbW9udG9uLCBBQiwgQ2FuYWRhLkRlcGFydG1l
bnQgb2YgTmV1cm9sb2d5LCBLaW5nJmFwb3M7cyBDb2xsZWdlIEhvc3BpdGFsLCBMb25kb24sIFVL
LkRlcGFydG1lbnQgb2YgRXBpZGVtaW9sb2d5IGFuZCBCaW9zdGF0aXN0aWNzLCBFTUdPIEluc3Rp
dHV0ZSBmb3IgSGVhbHRoIGFuZCBDYXJlIFJlc2VhcmNoLCBWVSBVbml2ZXJzaXR5IE1lZGljYWwg
Q2VudGVyLCBEZSBCb2VsZWxhYW4gMTA4OWEsIDEwODEgSFYsIEFtc3RlcmRhbSwgVGhlIE5ldGhl
cmxhbmRzLkFtc3RlcmRhbSBSaGV1bWF0b2xvZ3kgJmFtcDsgSW1tdW5vbG9neSBDZW50ZXIsIEFt
c3RlcmRhbSwgVGhlIE5ldGhlcmxhbmRzLkRlcGFydG1lbnQgb2YgTWVkaWNpbmUsIFVuaXZlcnNp
dHkgb2YgT3R0YXdhLCBPdHRhd2EsIE9OLCBDYW5hZGEuTm9ydGhlcm4gSXJlbGFuZCBOZXR3b3Jr
IGZvciBUcmlhbHMgTWV0aG9kb2xvZ3kgUmVzZWFyY2gsIEluc3RpdHV0ZSBvZiBDbGluaWNhbCBT
Y2llbmNlcywgUm95YWwgSG9zcGl0YWxzLCBRdWVlbiZhcG9zO3MgVW5pdmVyc2l0eSBCZWxmYXN0
LCBCZWxmYXN0LCBVSy5EZXBhcnRtZW50IG9mIEJpb3N0YXRpc3RpY3MsIFVuaXZlcnNpdHkgb2Yg
TGl2ZXJwb29sLCBMaXZlcnBvb2wsIFVLLjwvYXV0aC1hZGRyZXNzPjx0aXRsZXM+PHRpdGxlPkhv
dyB0byBzZWxlY3Qgb3V0Y29tZSBtZWFzdXJlbWVudCBpbnN0cnVtZW50cyBmb3Igb3V0Y29tZXMg
aW5jbHVkZWQgaW4gYSAmcXVvdDtDb3JlIE91dGNvbWUgU2V0JnF1b3Q7IC0gYSBwcmFjdGljYWwg
Z3VpZGVsaW5lPC90aXRsZT48c2Vjb25kYXJ5LXRpdGxlPlRyaWFsczwvc2Vjb25kYXJ5LXRpdGxl
PjxhbHQtdGl0bGU+VHJpYWxzPC9hbHQtdGl0bGU+PC90aXRsZXM+PHBlcmlvZGljYWw+PGZ1bGwt
dGl0bGU+VHJpYWxzPC9mdWxsLXRpdGxlPjwvcGVyaW9kaWNhbD48YWx0LXBlcmlvZGljYWw+PGZ1
bGwtdGl0bGU+VHJpYWxzPC9mdWxsLXRpdGxlPjwvYWx0LXBlcmlvZGljYWw+PHBhZ2VzPjQ0OTwv
cGFnZXM+PHZvbHVtZT4xNzwvdm9sdW1lPjxudW1iZXI+MTwvbnVtYmVyPjxlZGl0aW9uPjIwMTYv
MDkvMTQ8L2VkaXRpb24+PGtleXdvcmRzPjxrZXl3b3JkPkNvbWV0PC9rZXl3b3JkPjxrZXl3b3Jk
PkNvc21pbjwva2V5d29yZD48a2V5d29yZD5Db3JlIE91dGNvbWUgU2V0PC9rZXl3b3JkPjxrZXl3
b3JkPkRlbHBoaSBzdHVkeTwva2V5d29yZD48a2V5d29yZD5HdWlkZWxpbmU8L2tleXdvcmQ+PGtl
eXdvcmQ+SW5zdHJ1bWVudCBzZWxlY3Rpb248L2tleXdvcmQ+PGtleXdvcmQ+T3V0Y29tZSBtZWFz
dXJlbWVudCBpbnN0cnVtZW50PC9rZXl3b3JkPjxrZXl3b3JkPk91dGNvbWVzIHJlc2VhcmNoPC9r
ZXl3b3JkPjwva2V5d29yZHM+PGRhdGVzPjx5ZWFyPjIwMTY8L3llYXI+PHB1Yi1kYXRlcz48ZGF0
ZT5TZXAgMTM8L2RhdGU+PC9wdWItZGF0ZXM+PC9kYXRlcz48aXNibj4xNzQ1LTYyMTU8L2lzYm4+
PGFjY2Vzc2lvbi1udW0+Mjc2MTg5MTQ8L2FjY2Vzc2lvbi1udW0+PHVybHM+PHJlbGF0ZWQtdXJs
cz48dXJsPmh0dHA6Ly9keC5kb2kub3JnLzEwLjExODYvczEzMDYzLTAxNi0xNTU1LTI8L3VybD48
dXJsPmh0dHBzOi8vd3d3Lm5jYmkubmxtLm5paC5nb3YvcG1jL2FydGljbGVzL1BNQzUwMjA1NDkv
cGRmLzEzMDYzXzIwMTZfQXJ0aWNsZV8xNTU1LnBkZjwvdXJsPjwvcmVsYXRlZC11cmxzPjwvdXJs
cz48Y3VzdG9tMj5QTUM1MDIwNTQ5PC9jdXN0b20yPjxlbGVjdHJvbmljLXJlc291cmNlLW51bT4x
MC4xMTg2L3MxMzA2My0wMTYtMTU1NS0yPC9lbGVjdHJvbmljLXJlc291cmNlLW51bT48cmVtb3Rl
LWRhdGFiYXNlLXByb3ZpZGVyPk5MTTwvcmVtb3RlLWRhdGFiYXNlLXByb3ZpZGVyPjxsYW5ndWFn
ZT5Fbmc8L2xhbmd1YWdlPjwvcmVjb3JkPjwvQ2l0ZT48L0VuZE5vdGU+AG==
</w:fldData>
        </w:fldChar>
      </w:r>
      <w:r w:rsidR="00BA2847">
        <w:rPr>
          <w:color w:val="000000" w:themeColor="text1"/>
        </w:rPr>
        <w:instrText xml:space="preserve"> ADDIN EN.CITE.DATA </w:instrText>
      </w:r>
      <w:r w:rsidR="00BA2847">
        <w:rPr>
          <w:color w:val="000000" w:themeColor="text1"/>
        </w:rPr>
      </w:r>
      <w:r w:rsidR="00BA2847">
        <w:rPr>
          <w:color w:val="000000" w:themeColor="text1"/>
        </w:rPr>
        <w:fldChar w:fldCharType="end"/>
      </w:r>
      <w:r w:rsidR="00180335">
        <w:rPr>
          <w:color w:val="000000" w:themeColor="text1"/>
        </w:rPr>
      </w:r>
      <w:r w:rsidR="00180335">
        <w:rPr>
          <w:color w:val="000000" w:themeColor="text1"/>
        </w:rPr>
        <w:fldChar w:fldCharType="separate"/>
      </w:r>
      <w:r w:rsidR="00BA2847">
        <w:rPr>
          <w:noProof/>
          <w:color w:val="000000" w:themeColor="text1"/>
        </w:rPr>
        <w:t>(13)</w:t>
      </w:r>
      <w:r w:rsidR="00180335">
        <w:rPr>
          <w:color w:val="000000" w:themeColor="text1"/>
        </w:rPr>
        <w:fldChar w:fldCharType="end"/>
      </w:r>
    </w:p>
    <w:p w14:paraId="7653F60A" w14:textId="5D5D6F17" w:rsidR="0053286C" w:rsidRDefault="00637912" w:rsidP="009E1101">
      <w:pPr>
        <w:spacing w:line="480" w:lineRule="auto"/>
      </w:pPr>
      <w:r>
        <w:t>In conclusion, o</w:t>
      </w:r>
      <w:r w:rsidR="00C53B4D">
        <w:t>ur study</w:t>
      </w:r>
      <w:r w:rsidR="00471A3D">
        <w:t xml:space="preserve"> reports </w:t>
      </w:r>
      <w:r w:rsidR="00C53B4D">
        <w:t xml:space="preserve">on </w:t>
      </w:r>
      <w:r w:rsidR="00A742EE">
        <w:t xml:space="preserve">the robust development of </w:t>
      </w:r>
      <w:r w:rsidR="00C53B4D">
        <w:t>a</w:t>
      </w:r>
      <w:r w:rsidR="00A742EE">
        <w:t xml:space="preserve"> comprehensive core outcome set for use in trials </w:t>
      </w:r>
      <w:r w:rsidR="00C53B4D">
        <w:t xml:space="preserve">assessing interventions for </w:t>
      </w:r>
      <w:r w:rsidR="00495635">
        <w:t>localised prostate cancer</w:t>
      </w:r>
      <w:r w:rsidR="00193C55">
        <w:t xml:space="preserve">. The final core outcome set </w:t>
      </w:r>
      <w:r w:rsidR="00FA378F">
        <w:t>include</w:t>
      </w:r>
      <w:r w:rsidR="00E32DA4">
        <w:t>s</w:t>
      </w:r>
      <w:r w:rsidR="00DF77FE">
        <w:t xml:space="preserve"> </w:t>
      </w:r>
      <w:r w:rsidR="0092496C">
        <w:t>19</w:t>
      </w:r>
      <w:r w:rsidR="00FA378F">
        <w:t xml:space="preserve"> core outcomes, </w:t>
      </w:r>
      <w:r w:rsidR="00C53B4D">
        <w:t>with</w:t>
      </w:r>
      <w:r w:rsidR="00FA378F">
        <w:t xml:space="preserve"> 1</w:t>
      </w:r>
      <w:r w:rsidR="0092496C">
        <w:t>2</w:t>
      </w:r>
      <w:r w:rsidR="00FA378F">
        <w:t xml:space="preserve"> universal and 7 intervention-specific</w:t>
      </w:r>
      <w:r w:rsidR="006566C2">
        <w:t>.</w:t>
      </w:r>
      <w:r w:rsidR="00F21B65">
        <w:t xml:space="preserve">  </w:t>
      </w:r>
      <w:r w:rsidR="00A742EE">
        <w:t xml:space="preserve">The routine adoption of this COS in future trials of </w:t>
      </w:r>
      <w:r w:rsidR="00C53B4D">
        <w:t>interventions for localised prostate cancer</w:t>
      </w:r>
      <w:r w:rsidR="00A742EE">
        <w:t xml:space="preserve"> should ensure that outcomes of importance to patients and healthcare professionals will be collected </w:t>
      </w:r>
      <w:r w:rsidR="00C53B4D">
        <w:t>and thus</w:t>
      </w:r>
      <w:r w:rsidR="00A742EE">
        <w:t xml:space="preserve"> facilitate comparisons across </w:t>
      </w:r>
      <w:r w:rsidR="00C53B4D">
        <w:t xml:space="preserve">different studies to allow </w:t>
      </w:r>
      <w:r w:rsidR="00A742EE">
        <w:t xml:space="preserve">informed treatment choices for patients, health care professionals and service providers. </w:t>
      </w:r>
    </w:p>
    <w:p w14:paraId="5D20468E" w14:textId="3A301B78" w:rsidR="006566C2" w:rsidRDefault="006566C2" w:rsidP="009E1101">
      <w:pPr>
        <w:pStyle w:val="Heading1"/>
        <w:spacing w:line="480" w:lineRule="auto"/>
      </w:pPr>
      <w:r>
        <w:t xml:space="preserve">Acknowledgements </w:t>
      </w:r>
    </w:p>
    <w:p w14:paraId="67A0B240" w14:textId="2D8F550B" w:rsidR="0053286C" w:rsidRDefault="006566C2" w:rsidP="009E1101">
      <w:pPr>
        <w:spacing w:line="480" w:lineRule="auto"/>
      </w:pPr>
      <w:r>
        <w:t>The autho</w:t>
      </w:r>
      <w:r w:rsidR="00BA70BD">
        <w:t>rs wish to thank the following</w:t>
      </w:r>
      <w:r>
        <w:t>:</w:t>
      </w:r>
    </w:p>
    <w:p w14:paraId="25060FAA" w14:textId="6229D713" w:rsidR="00D25D93" w:rsidRDefault="00D25D93" w:rsidP="009E1101">
      <w:pPr>
        <w:spacing w:line="480" w:lineRule="auto"/>
      </w:pPr>
      <w:r>
        <w:lastRenderedPageBreak/>
        <w:t>Heather Bag</w:t>
      </w:r>
      <w:r w:rsidR="002E1AAA">
        <w:t>l</w:t>
      </w:r>
      <w:r>
        <w:t>ey and Linda Pennet for their advice and assistance reg</w:t>
      </w:r>
      <w:r w:rsidR="002E1AAA">
        <w:t>a</w:t>
      </w:r>
      <w:r>
        <w:t xml:space="preserve">rding </w:t>
      </w:r>
      <w:r w:rsidR="00646F37">
        <w:t>patient and public involvement in research</w:t>
      </w:r>
      <w:r w:rsidR="00646F37" w:rsidRPr="00FA120A">
        <w:rPr>
          <w:rStyle w:val="CommentReference"/>
        </w:rPr>
        <w:t>;</w:t>
      </w:r>
      <w:r>
        <w:t xml:space="preserve"> Janice Forsyth and Sarah Murdoch for their assistance with logistics before and during the consensus meeting</w:t>
      </w:r>
      <w:r w:rsidR="0048285C">
        <w:t>;</w:t>
      </w:r>
      <w:r>
        <w:t xml:space="preserve"> </w:t>
      </w:r>
      <w:r w:rsidR="00BA77FF">
        <w:t>Melanie Harper-Jones and Duncan Appelbe for their support in designing and managing the online Delphi survey and data</w:t>
      </w:r>
      <w:r w:rsidR="0048285C">
        <w:t xml:space="preserve">; Vikki Entwistle for </w:t>
      </w:r>
      <w:r w:rsidR="00646F37">
        <w:t>her</w:t>
      </w:r>
      <w:r w:rsidR="0048285C">
        <w:t xml:space="preserve"> advice during the protocol development stage</w:t>
      </w:r>
      <w:r w:rsidR="007338BB">
        <w:t xml:space="preserve">; and Jane Blazeby and Liz Gargon for providing </w:t>
      </w:r>
      <w:r w:rsidR="00D122C9">
        <w:t>advice on Delphi survey and consensus meeting methods</w:t>
      </w:r>
      <w:r w:rsidR="00BA77FF">
        <w:t xml:space="preserve">. </w:t>
      </w:r>
      <w:r w:rsidR="0048285C">
        <w:t>Finally, w</w:t>
      </w:r>
      <w:r w:rsidR="00BA77FF">
        <w:t xml:space="preserve">e would like to </w:t>
      </w:r>
      <w:r w:rsidR="00176D1B">
        <w:t xml:space="preserve">thank all </w:t>
      </w:r>
      <w:r w:rsidR="0048285C">
        <w:t xml:space="preserve">patients and HCPs </w:t>
      </w:r>
      <w:r w:rsidR="00BA77FF">
        <w:t xml:space="preserve">who took part in the interview study and Delphi survey. </w:t>
      </w:r>
    </w:p>
    <w:p w14:paraId="1AE31EEA" w14:textId="77777777" w:rsidR="0053286C" w:rsidRDefault="0053286C" w:rsidP="009E1101">
      <w:pPr>
        <w:spacing w:line="480" w:lineRule="auto"/>
      </w:pPr>
    </w:p>
    <w:p w14:paraId="7FE53EA4" w14:textId="77777777" w:rsidR="00DF5629" w:rsidRDefault="00DF5629" w:rsidP="009E1101">
      <w:pPr>
        <w:pStyle w:val="Heading1"/>
        <w:spacing w:line="480" w:lineRule="auto"/>
      </w:pPr>
      <w:r>
        <w:t xml:space="preserve">References </w:t>
      </w:r>
    </w:p>
    <w:p w14:paraId="46F32B07" w14:textId="77777777" w:rsidR="00BA2847" w:rsidRPr="00BA2847" w:rsidRDefault="00AC0A35" w:rsidP="00BA2847">
      <w:pPr>
        <w:pStyle w:val="EndNoteBibliography"/>
        <w:spacing w:after="0"/>
      </w:pPr>
      <w:r>
        <w:fldChar w:fldCharType="begin"/>
      </w:r>
      <w:r w:rsidR="00DF5629">
        <w:instrText xml:space="preserve"> ADDIN EN.REFLIST </w:instrText>
      </w:r>
      <w:r>
        <w:fldChar w:fldCharType="separate"/>
      </w:r>
      <w:r w:rsidR="00BA2847" w:rsidRPr="00BA2847">
        <w:t>1.</w:t>
      </w:r>
      <w:r w:rsidR="00BA2847" w:rsidRPr="00BA2847">
        <w:tab/>
        <w:t>Daskivich TJ, Lai J, Dick AW, Setodji CM, Hanley JM, Litwin MS, et al. Variation in treatment associated with life expectancy in a population-based cohort of men with early-stage prostate cancer. Cancer. 2014;120(23):3642-50.</w:t>
      </w:r>
    </w:p>
    <w:p w14:paraId="6951B951" w14:textId="77777777" w:rsidR="00BA2847" w:rsidRPr="00BA2847" w:rsidRDefault="00BA2847" w:rsidP="00BA2847">
      <w:pPr>
        <w:pStyle w:val="EndNoteBibliography"/>
        <w:spacing w:after="0"/>
      </w:pPr>
      <w:r w:rsidRPr="00BA2847">
        <w:t>2.</w:t>
      </w:r>
      <w:r w:rsidRPr="00BA2847">
        <w:tab/>
        <w:t>Lotan Y, Cadeddu JA, Gettman MT. The new economics of radical prostatectomy: cost comparison of open, laparoscopic and robot assisted techniques. The Journal of urology. 2004;172(4 Pt 1):1431-5.</w:t>
      </w:r>
    </w:p>
    <w:p w14:paraId="5E610D3C" w14:textId="77777777" w:rsidR="00BA2847" w:rsidRPr="00BA2847" w:rsidRDefault="00BA2847" w:rsidP="00BA2847">
      <w:pPr>
        <w:pStyle w:val="EndNoteBibliography"/>
        <w:spacing w:after="0"/>
      </w:pPr>
      <w:r w:rsidRPr="00BA2847">
        <w:t>3.</w:t>
      </w:r>
      <w:r w:rsidRPr="00BA2847">
        <w:tab/>
        <w:t>Zeliadt SB, Ramsey SD, Penson DF, Hall IJ, Ekwueme DU, Stroud L, et al. Why do men choose one treatment over another?: a review of patient decision making for localized prostate cancer. Cancer. 2006;106(9):1865-74.</w:t>
      </w:r>
    </w:p>
    <w:p w14:paraId="1A642F1B" w14:textId="77777777" w:rsidR="00BA2847" w:rsidRPr="00BA2847" w:rsidRDefault="00BA2847" w:rsidP="00BA2847">
      <w:pPr>
        <w:pStyle w:val="EndNoteBibliography"/>
        <w:spacing w:after="0"/>
      </w:pPr>
      <w:r w:rsidRPr="00BA2847">
        <w:t>4.</w:t>
      </w:r>
      <w:r w:rsidRPr="00BA2847">
        <w:tab/>
        <w:t>Ip S, Dvorak T, Yu WW, Patel K, Obadan N, Chung M, et al. AHRQ Technology Assessments.  Comparative Evaluation of Radiation Treatments for Clinically Localized Prostate Cancer: an Update. Rockville (MD): Agency for Healthcare Research and Quality (US); 2010.</w:t>
      </w:r>
    </w:p>
    <w:p w14:paraId="55F4C053" w14:textId="77777777" w:rsidR="00BA2847" w:rsidRPr="00BA2847" w:rsidRDefault="00BA2847" w:rsidP="00BA2847">
      <w:pPr>
        <w:pStyle w:val="EndNoteBibliography"/>
        <w:spacing w:after="0"/>
      </w:pPr>
      <w:r w:rsidRPr="00BA2847">
        <w:t>5.</w:t>
      </w:r>
      <w:r w:rsidRPr="00BA2847">
        <w:tab/>
        <w:t>Ramsay CR, Adewuyi TE, Gray J, Hislop J, Shirley MD, Jayakody S, et al. Ablative therapy for people with localised prostate cancer: a systematic review and economic evaluation. Health Technol Assess. 2015;19(49):1-490.</w:t>
      </w:r>
    </w:p>
    <w:p w14:paraId="53623DE3" w14:textId="77777777" w:rsidR="00BA2847" w:rsidRPr="00BA2847" w:rsidRDefault="00BA2847" w:rsidP="00BA2847">
      <w:pPr>
        <w:pStyle w:val="EndNoteBibliography"/>
        <w:spacing w:after="0"/>
      </w:pPr>
      <w:r w:rsidRPr="00BA2847">
        <w:t>6.</w:t>
      </w:r>
      <w:r w:rsidRPr="00BA2847">
        <w:tab/>
        <w:t>Hegarty J, Beirne PV, Walsh E, Comber H, Fitzgerald T, Wallace Kazer M. Radical prostatectomy versus watchful waiting for prostate cancer. 2010.</w:t>
      </w:r>
    </w:p>
    <w:p w14:paraId="72AB4817" w14:textId="77777777" w:rsidR="00BA2847" w:rsidRPr="00BA2847" w:rsidRDefault="00BA2847" w:rsidP="00BA2847">
      <w:pPr>
        <w:pStyle w:val="EndNoteBibliography"/>
        <w:spacing w:after="0"/>
      </w:pPr>
      <w:r w:rsidRPr="00BA2847">
        <w:t>7.</w:t>
      </w:r>
      <w:r w:rsidRPr="00BA2847">
        <w:tab/>
        <w:t>Wilt TJ, MacDonald R, Rutks I, Shamliyan TA, Taylor BC, Kane RL. Systematic review: comparative effectiveness and harms of treatments for clinically localized prostate cancer. Annals of internal medicine. 2008;148(6):435-48.</w:t>
      </w:r>
    </w:p>
    <w:p w14:paraId="366A7F45" w14:textId="77777777" w:rsidR="00BA2847" w:rsidRPr="00BA2847" w:rsidRDefault="00BA2847" w:rsidP="00BA2847">
      <w:pPr>
        <w:pStyle w:val="EndNoteBibliography"/>
        <w:spacing w:after="0"/>
      </w:pPr>
      <w:r w:rsidRPr="00BA2847">
        <w:t>8.</w:t>
      </w:r>
      <w:r w:rsidRPr="00BA2847">
        <w:tab/>
        <w:t>Ollendorf DA HJ, McMahon P, et al. . Active surveillance and radical prostatectomy for clinically localized, low-risk prostate cancer.; 2009.</w:t>
      </w:r>
    </w:p>
    <w:p w14:paraId="64975B40" w14:textId="77777777" w:rsidR="00BA2847" w:rsidRPr="00BA2847" w:rsidRDefault="00BA2847" w:rsidP="00BA2847">
      <w:pPr>
        <w:pStyle w:val="EndNoteBibliography"/>
        <w:spacing w:after="0"/>
      </w:pPr>
      <w:r w:rsidRPr="00BA2847">
        <w:t>9.</w:t>
      </w:r>
      <w:r w:rsidRPr="00BA2847">
        <w:tab/>
        <w:t>Ficarra V, Novara G, Artibani W, Cestari A, Galfano A, Graefen M, et al. Retropubic, laparoscopic, and robot-assisted radical prostatectomy: a systematic review and cumulative analysis of comparative studies. European urology. 2009;55(5):1037-63.</w:t>
      </w:r>
    </w:p>
    <w:p w14:paraId="690FA0E0" w14:textId="77777777" w:rsidR="00BA2847" w:rsidRPr="00BA2847" w:rsidRDefault="00BA2847" w:rsidP="00BA2847">
      <w:pPr>
        <w:pStyle w:val="EndNoteBibliography"/>
        <w:spacing w:after="0"/>
      </w:pPr>
      <w:r w:rsidRPr="00BA2847">
        <w:t>10.</w:t>
      </w:r>
      <w:r w:rsidRPr="00BA2847">
        <w:tab/>
        <w:t>Thompson I, Thrasher JB, Aus G, Burnett AL, Canby-Hagino ED, Cookson MS, et al. Guideline for the management of clinically localized prostate cancer: 2007 update. J Urol. 2007;177(6):2106-31.</w:t>
      </w:r>
    </w:p>
    <w:p w14:paraId="467D600A" w14:textId="77777777" w:rsidR="00BA2847" w:rsidRPr="00BA2847" w:rsidRDefault="00BA2847" w:rsidP="00BA2847">
      <w:pPr>
        <w:pStyle w:val="EndNoteBibliography"/>
        <w:spacing w:after="0"/>
      </w:pPr>
      <w:r w:rsidRPr="00BA2847">
        <w:t>11.</w:t>
      </w:r>
      <w:r w:rsidRPr="00BA2847">
        <w:tab/>
        <w:t>Williamson P, Altman D, Blazeby J, Clarke M, Gargon E. Driving up the quality and relevance of research through the use of agreed core outcomes. J Health Serv Res Policy. 2012;17(1):1-2.</w:t>
      </w:r>
    </w:p>
    <w:p w14:paraId="12B3284D" w14:textId="77777777" w:rsidR="00BA2847" w:rsidRPr="00BA2847" w:rsidRDefault="00BA2847" w:rsidP="00BA2847">
      <w:pPr>
        <w:pStyle w:val="EndNoteBibliography"/>
        <w:spacing w:after="0"/>
      </w:pPr>
      <w:r w:rsidRPr="00BA2847">
        <w:lastRenderedPageBreak/>
        <w:t>12.</w:t>
      </w:r>
      <w:r w:rsidRPr="00BA2847">
        <w:tab/>
        <w:t>Williamson PR, Altman DG, Blazeby JM, Clarke M, Devane D, Gargon E, et al. Developing core outcome sets for clinical trials: issues to consider. Trials. 2012;13(1):1.</w:t>
      </w:r>
    </w:p>
    <w:p w14:paraId="5613E661" w14:textId="77777777" w:rsidR="00BA2847" w:rsidRPr="00BA2847" w:rsidRDefault="00BA2847" w:rsidP="00BA2847">
      <w:pPr>
        <w:pStyle w:val="EndNoteBibliography"/>
        <w:spacing w:after="0"/>
      </w:pPr>
      <w:r w:rsidRPr="00BA2847">
        <w:t>13.</w:t>
      </w:r>
      <w:r w:rsidRPr="00BA2847">
        <w:tab/>
        <w:t>Prinsen CA, Vohra S, Rose MR, Boers M, Tugwell P, Clarke M, et al. How to select outcome measurement instruments for outcomes included in a "Core Outcome Set" - a practical guideline. Trials. 2016;17(1):449.</w:t>
      </w:r>
    </w:p>
    <w:p w14:paraId="7E7F837E" w14:textId="77777777" w:rsidR="00BA2847" w:rsidRPr="00BA2847" w:rsidRDefault="00BA2847" w:rsidP="00BA2847">
      <w:pPr>
        <w:pStyle w:val="EndNoteBibliography"/>
        <w:spacing w:after="0"/>
      </w:pPr>
      <w:r w:rsidRPr="00BA2847">
        <w:t>14.</w:t>
      </w:r>
      <w:r w:rsidRPr="00BA2847">
        <w:tab/>
        <w:t>Martin NE, Massey L, Stowell C, Bangma C, Briganti A, Bill-Axelson A, et al. Defining a Standard Set of Patient-centered Outcomes for Men with Localized Prostate Cancer. European Urology. 2015;67(3):460-7.</w:t>
      </w:r>
    </w:p>
    <w:p w14:paraId="3B5B37AA" w14:textId="77777777" w:rsidR="00BA2847" w:rsidRPr="00BA2847" w:rsidRDefault="00BA2847" w:rsidP="00BA2847">
      <w:pPr>
        <w:pStyle w:val="EndNoteBibliography"/>
        <w:spacing w:after="0"/>
      </w:pPr>
      <w:r w:rsidRPr="00BA2847">
        <w:t>15.</w:t>
      </w:r>
      <w:r w:rsidRPr="00BA2847">
        <w:tab/>
        <w:t>Martin NE, Stowell C, Huland H. Reply to Steven MacLennan, Paula R. Williamson, and Thomas B. Lam's Letter to the Editor re: Neil E. Martin, Laura Massey, Caleb Stowell, et al. Defining a Standard Set of Patient-centered Outcomes for Men with Localized Prostate Cancer. Eur Urol 2015;67:460-7. Eur Urol. 2015;68(6):e125-6.</w:t>
      </w:r>
    </w:p>
    <w:p w14:paraId="5877919C" w14:textId="77777777" w:rsidR="00BA2847" w:rsidRPr="00BA2847" w:rsidRDefault="00BA2847" w:rsidP="00BA2847">
      <w:pPr>
        <w:pStyle w:val="EndNoteBibliography"/>
        <w:spacing w:after="0"/>
      </w:pPr>
      <w:r w:rsidRPr="00BA2847">
        <w:t>16.</w:t>
      </w:r>
      <w:r w:rsidRPr="00BA2847">
        <w:tab/>
        <w:t>MacLennan S, Williamson PR, Lam TB. Re: Neil E. Martin, Laura Massey, Caleb Stowell, et al. Defining a Standard Set of Patient-centered Outcomes for Men with Localized Prostate Cancer. Eur Urol 2015;67:460–7. European Urology. 2016;68(6).</w:t>
      </w:r>
    </w:p>
    <w:p w14:paraId="76A374E2" w14:textId="77777777" w:rsidR="00BA2847" w:rsidRPr="00BA2847" w:rsidRDefault="00BA2847" w:rsidP="00BA2847">
      <w:pPr>
        <w:pStyle w:val="EndNoteBibliography"/>
        <w:spacing w:after="0"/>
      </w:pPr>
      <w:r w:rsidRPr="00BA2847">
        <w:t>17.</w:t>
      </w:r>
      <w:r w:rsidRPr="00BA2847">
        <w:tab/>
        <w:t>MacLennan S, Bekema HJ, Williamson PR, Campbell MK, Stewart F, MacLennan SJ, et al. A core outcome set for localised prostate cancer effectiveness trials: protocol for a systematic review of the literature and stakeholder involvement through interviews and a Delphi survey. Trials. 2015;16(1):76-.</w:t>
      </w:r>
    </w:p>
    <w:p w14:paraId="12B60B8B" w14:textId="77777777" w:rsidR="00BA2847" w:rsidRPr="00BA2847" w:rsidRDefault="00BA2847" w:rsidP="00BA2847">
      <w:pPr>
        <w:pStyle w:val="EndNoteBibliography"/>
        <w:spacing w:after="0"/>
      </w:pPr>
      <w:r w:rsidRPr="00BA2847">
        <w:t>18.</w:t>
      </w:r>
      <w:r w:rsidRPr="00BA2847">
        <w:tab/>
        <w:t>Kirkham JJ, Gorst S, Altman DG, Blazeby JM, Clarke M, Devane D, et al. Core Outcome Set-STAndards for Reporting: The COS-STAR Statement. PLoS Med. 2016;13(10):e1002148.</w:t>
      </w:r>
    </w:p>
    <w:p w14:paraId="3D9ABE52" w14:textId="77777777" w:rsidR="00BA2847" w:rsidRPr="00BA2847" w:rsidRDefault="00BA2847" w:rsidP="00BA2847">
      <w:pPr>
        <w:pStyle w:val="EndNoteBibliography"/>
        <w:spacing w:after="0"/>
      </w:pPr>
      <w:r w:rsidRPr="00BA2847">
        <w:t>19.</w:t>
      </w:r>
      <w:r w:rsidRPr="00BA2847">
        <w:tab/>
        <w:t>Leslie H. Sobin (Editor) MKGE, Christian Wittekind (Editor). TNM Classification of Malignant Tumours, 7th Edition2009 November 2009, Wiley-Blackwell. 336 p.</w:t>
      </w:r>
    </w:p>
    <w:p w14:paraId="0ADF5274" w14:textId="151F933B" w:rsidR="00BA2847" w:rsidRPr="00BA2847" w:rsidRDefault="00BA2847" w:rsidP="00BA2847">
      <w:pPr>
        <w:pStyle w:val="EndNoteBibliography"/>
        <w:spacing w:after="0"/>
      </w:pPr>
      <w:r w:rsidRPr="00BA2847">
        <w:t>20.</w:t>
      </w:r>
      <w:r w:rsidRPr="00BA2847">
        <w:tab/>
        <w:t xml:space="preserve">COMET. Home: Core Outcome Measures in Effectiveness Trials Initiative (COMET)  [Available from: </w:t>
      </w:r>
      <w:hyperlink r:id="rId8" w:history="1">
        <w:r w:rsidRPr="00BA2847">
          <w:rPr>
            <w:rStyle w:val="Hyperlink"/>
          </w:rPr>
          <w:t>http://www.comet-initiative.org/</w:t>
        </w:r>
      </w:hyperlink>
      <w:r w:rsidRPr="00BA2847">
        <w:t>.</w:t>
      </w:r>
    </w:p>
    <w:p w14:paraId="014EF92D" w14:textId="77777777" w:rsidR="00BA2847" w:rsidRPr="00BA2847" w:rsidRDefault="00BA2847" w:rsidP="00BA2847">
      <w:pPr>
        <w:pStyle w:val="EndNoteBibliography"/>
        <w:spacing w:after="0"/>
      </w:pPr>
      <w:r w:rsidRPr="00BA2847">
        <w:t>21.</w:t>
      </w:r>
      <w:r w:rsidRPr="00BA2847">
        <w:tab/>
        <w:t>Gorst SL, Gargon E, Clarke M, Blazeby JM, Altman DG, Williamson PR. Choosing Important Health Outcomes for Comparative Effectiveness Research: An Updated Review and User Survey. PLoS One. 2016;11(1):e0146444.</w:t>
      </w:r>
    </w:p>
    <w:p w14:paraId="375427EE" w14:textId="77777777" w:rsidR="00BA2847" w:rsidRPr="00BA2847" w:rsidRDefault="00BA2847" w:rsidP="00BA2847">
      <w:pPr>
        <w:pStyle w:val="EndNoteBibliography"/>
        <w:spacing w:after="0"/>
      </w:pPr>
      <w:r w:rsidRPr="00BA2847">
        <w:t>22.</w:t>
      </w:r>
      <w:r w:rsidRPr="00BA2847">
        <w:tab/>
        <w:t>Maclennan SL, TBL. MacLennan, SJ. and N'Dow. J. Developing a core outcome set for localised prostate cancer effectivenes trials: Study outline and early results.  COMET III; Pontificia Università Lateranense , Rome, Italy2014.</w:t>
      </w:r>
    </w:p>
    <w:p w14:paraId="56E69468" w14:textId="692D8DEE" w:rsidR="00BA2847" w:rsidRPr="00BA2847" w:rsidRDefault="00BA2847" w:rsidP="00BA2847">
      <w:pPr>
        <w:pStyle w:val="EndNoteBibliography"/>
        <w:spacing w:after="0"/>
      </w:pPr>
      <w:r w:rsidRPr="00BA2847">
        <w:t>23.</w:t>
      </w:r>
      <w:r w:rsidRPr="00BA2847">
        <w:tab/>
        <w:t xml:space="preserve">UCAN Urological Cancer Charity 2016 [Available from: </w:t>
      </w:r>
      <w:hyperlink r:id="rId9" w:history="1">
        <w:r w:rsidRPr="00BA2847">
          <w:rPr>
            <w:rStyle w:val="Hyperlink"/>
          </w:rPr>
          <w:t>http://www.ucanhelp.org.uk/</w:t>
        </w:r>
      </w:hyperlink>
      <w:r w:rsidRPr="00BA2847">
        <w:t>.</w:t>
      </w:r>
    </w:p>
    <w:p w14:paraId="3861BFD1" w14:textId="72DBFD48" w:rsidR="00BA2847" w:rsidRPr="00BA2847" w:rsidRDefault="00BA2847" w:rsidP="00BA2847">
      <w:pPr>
        <w:pStyle w:val="EndNoteBibliography"/>
        <w:spacing w:after="0"/>
      </w:pPr>
      <w:r w:rsidRPr="00BA2847">
        <w:t>24.</w:t>
      </w:r>
      <w:r w:rsidRPr="00BA2847">
        <w:tab/>
        <w:t xml:space="preserve">NFPCwebsite. National Federation of Prostate Cancer Support Groups  [Available from: </w:t>
      </w:r>
      <w:hyperlink r:id="rId10" w:history="1">
        <w:r w:rsidRPr="00BA2847">
          <w:rPr>
            <w:rStyle w:val="Hyperlink"/>
          </w:rPr>
          <w:t>http://www.tackleprostate.org/member-organisations.php</w:t>
        </w:r>
      </w:hyperlink>
      <w:r w:rsidRPr="00BA2847">
        <w:t>.</w:t>
      </w:r>
    </w:p>
    <w:p w14:paraId="755489A9" w14:textId="77777777" w:rsidR="00BA2847" w:rsidRPr="00BA2847" w:rsidRDefault="00BA2847" w:rsidP="00BA2847">
      <w:pPr>
        <w:pStyle w:val="EndNoteBibliography"/>
        <w:spacing w:after="0"/>
      </w:pPr>
      <w:r w:rsidRPr="00BA2847">
        <w:t>25.</w:t>
      </w:r>
      <w:r w:rsidRPr="00BA2847">
        <w:tab/>
        <w:t>Guyatt GH, Oxman AD, Kunz R, Vist GE, Falck-Ytter Y, Schünemann HJ. What is “quality of evidence” and why is it important to clinicians? 2008.</w:t>
      </w:r>
    </w:p>
    <w:p w14:paraId="253F6A75" w14:textId="77777777" w:rsidR="00BA2847" w:rsidRPr="00BA2847" w:rsidRDefault="00BA2847" w:rsidP="00BA2847">
      <w:pPr>
        <w:pStyle w:val="EndNoteBibliography"/>
        <w:spacing w:after="0"/>
      </w:pPr>
      <w:r w:rsidRPr="00BA2847">
        <w:t>26.</w:t>
      </w:r>
      <w:r w:rsidRPr="00BA2847">
        <w:tab/>
        <w:t>Bruce I, Harman N, Williamson P, Tierney S, Callery P, Mohiuddin S, et al. The management of Otitis Media with Effusion in children with cleft palate (mOMEnt): a feasibility study and economic evaluation. 2015.</w:t>
      </w:r>
    </w:p>
    <w:p w14:paraId="7239AB2B" w14:textId="77777777" w:rsidR="00BA2847" w:rsidRPr="00BA2847" w:rsidRDefault="00BA2847" w:rsidP="00BA2847">
      <w:pPr>
        <w:pStyle w:val="EndNoteBibliography"/>
        <w:spacing w:after="0"/>
      </w:pPr>
      <w:r w:rsidRPr="00BA2847">
        <w:t>27.</w:t>
      </w:r>
      <w:r w:rsidRPr="00BA2847">
        <w:tab/>
        <w:t>McNair AG, Whistance RN, Forsythe RO, Macefield R, Rees J, Pullyblank AM, et al. Core Outcomes for Colorectal Cancer Surgery: A Consensus Study. PLoS Med. 2016;13(8):e1002071.</w:t>
      </w:r>
    </w:p>
    <w:p w14:paraId="701B1E50" w14:textId="77777777" w:rsidR="00BA2847" w:rsidRPr="00BA2847" w:rsidRDefault="00BA2847" w:rsidP="00BA2847">
      <w:pPr>
        <w:pStyle w:val="EndNoteBibliography"/>
        <w:spacing w:after="0"/>
      </w:pPr>
      <w:r w:rsidRPr="00BA2847">
        <w:t>28.</w:t>
      </w:r>
      <w:r w:rsidRPr="00BA2847">
        <w:tab/>
        <w:t>Potter S, Holcombe C, Ward JA, Blazeby JM. Development of a core outcome set for research and audit studies in reconstructive breast surgery. The British journal of surgery. 2015;102(11):1360-71.</w:t>
      </w:r>
    </w:p>
    <w:p w14:paraId="1523B9B6" w14:textId="77777777" w:rsidR="00BA2847" w:rsidRPr="00BA2847" w:rsidRDefault="00BA2847" w:rsidP="00BA2847">
      <w:pPr>
        <w:pStyle w:val="EndNoteBibliography"/>
        <w:spacing w:after="0"/>
      </w:pPr>
      <w:r w:rsidRPr="00BA2847">
        <w:t>29.</w:t>
      </w:r>
      <w:r w:rsidRPr="00BA2847">
        <w:tab/>
        <w:t>Banxia. Student response systems. 2016.</w:t>
      </w:r>
    </w:p>
    <w:p w14:paraId="054ED6AF" w14:textId="77777777" w:rsidR="00BA2847" w:rsidRPr="00BA2847" w:rsidRDefault="00BA2847" w:rsidP="00BA2847">
      <w:pPr>
        <w:pStyle w:val="EndNoteBibliography"/>
        <w:spacing w:after="0"/>
      </w:pPr>
      <w:r w:rsidRPr="00BA2847">
        <w:t>30.</w:t>
      </w:r>
      <w:r w:rsidRPr="00BA2847">
        <w:tab/>
        <w:t>van den Bos W, Muller BG, de Bruin DM, de Castro Abreu AL, Chaussy C, Coleman JA, et al. Salvage ablative therapy in prostate cancer: international multidisciplinary consensus on trial design. Urol Oncol. 2015;33(11):495.e1-7.</w:t>
      </w:r>
    </w:p>
    <w:p w14:paraId="0478344C" w14:textId="77777777" w:rsidR="00BA2847" w:rsidRPr="00BA2847" w:rsidRDefault="00BA2847" w:rsidP="00BA2847">
      <w:pPr>
        <w:pStyle w:val="EndNoteBibliography"/>
        <w:spacing w:after="0"/>
      </w:pPr>
      <w:r w:rsidRPr="00BA2847">
        <w:t>31.</w:t>
      </w:r>
      <w:r w:rsidRPr="00BA2847">
        <w:tab/>
        <w:t>Wittmann D, Skolarus TA. Re: Neil E. Martin, Laura Massey, Caleb Stowell, et al. Defining a Standard Set of Patient-centered Outcomes for Men with Localized Prostate Cancer. Eur Urol 2015;67:460-7. Eur Urol. 2016;69(6):e125-6.</w:t>
      </w:r>
    </w:p>
    <w:p w14:paraId="11DCF9BB" w14:textId="77777777" w:rsidR="00BA2847" w:rsidRPr="00BA2847" w:rsidRDefault="00BA2847" w:rsidP="00BA2847">
      <w:pPr>
        <w:pStyle w:val="EndNoteBibliography"/>
        <w:spacing w:after="0"/>
      </w:pPr>
      <w:r w:rsidRPr="00BA2847">
        <w:lastRenderedPageBreak/>
        <w:t>32.</w:t>
      </w:r>
      <w:r w:rsidRPr="00BA2847">
        <w:tab/>
        <w:t>Blazeby JM. Consistency in design and collaboration in delivery: key to successful randomised controlled trials in focal therapy for prostate cancer. Eur Urol. 2014;65(6):1084-5.</w:t>
      </w:r>
    </w:p>
    <w:p w14:paraId="120C2D65" w14:textId="77777777" w:rsidR="00BA2847" w:rsidRPr="00BA2847" w:rsidRDefault="00BA2847" w:rsidP="00BA2847">
      <w:pPr>
        <w:pStyle w:val="EndNoteBibliography"/>
        <w:spacing w:after="0"/>
      </w:pPr>
      <w:r w:rsidRPr="00BA2847">
        <w:t>33.</w:t>
      </w:r>
      <w:r w:rsidRPr="00BA2847">
        <w:tab/>
        <w:t>Bob Phillips CBDSDBSSBHMDsNUbJHM. Oxford Centre for Evidence-based Medicine - Levels of Evidence (March 2009) - CEBM.</w:t>
      </w:r>
    </w:p>
    <w:p w14:paraId="21E02AE9" w14:textId="77777777" w:rsidR="00BA2847" w:rsidRPr="00BA2847" w:rsidRDefault="00BA2847" w:rsidP="00BA2847">
      <w:pPr>
        <w:pStyle w:val="EndNoteBibliography"/>
        <w:spacing w:after="0"/>
      </w:pPr>
      <w:r w:rsidRPr="00BA2847">
        <w:t>34.</w:t>
      </w:r>
      <w:r w:rsidRPr="00BA2847">
        <w:tab/>
        <w:t>Ramsay C, Pickard R, Robertson C, Close A, Vale L, Armstrong N. Systematic review and economic modelling of the relative clinical benefit and cost-effectiveness of laparoscopic surgery and robotic surgery for removal of the prostate in men with localised prostate cancer. 2012;16(41).</w:t>
      </w:r>
    </w:p>
    <w:p w14:paraId="1C9D3176" w14:textId="77777777" w:rsidR="00BA2847" w:rsidRPr="00BA2847" w:rsidRDefault="00BA2847" w:rsidP="00BA2847">
      <w:pPr>
        <w:pStyle w:val="EndNoteBibliography"/>
        <w:spacing w:after="0"/>
      </w:pPr>
      <w:r w:rsidRPr="00BA2847">
        <w:t>35.</w:t>
      </w:r>
      <w:r w:rsidRPr="00BA2847">
        <w:tab/>
        <w:t>Budaus L, Bolla M, Bossi A, Cozzarini C, Crook J, Widmark A, et al. Functional outcomes and complications following radiation therapy for prostate cancer: a critical analysis of the literature. Eur Urol. 2012;61(1):112-27.</w:t>
      </w:r>
    </w:p>
    <w:p w14:paraId="7CB4F218" w14:textId="77777777" w:rsidR="00BA2847" w:rsidRPr="00BA2847" w:rsidRDefault="00BA2847" w:rsidP="00BA2847">
      <w:pPr>
        <w:pStyle w:val="EndNoteBibliography"/>
        <w:spacing w:after="0"/>
      </w:pPr>
      <w:r w:rsidRPr="00BA2847">
        <w:t>36.</w:t>
      </w:r>
      <w:r w:rsidRPr="00BA2847">
        <w:tab/>
        <w:t>Boers M, Kirwan JR, Wells G, Beaton D, Gossec L, d'Agostino MA, et al. Developing core outcome measurement sets for clinical trials: OMERACT filter 2.0. J Clin Epidemiol. 2014;67(7):745-53.</w:t>
      </w:r>
    </w:p>
    <w:p w14:paraId="6702F4BF" w14:textId="77777777" w:rsidR="00BA2847" w:rsidRPr="00BA2847" w:rsidRDefault="00BA2847" w:rsidP="00BA2847">
      <w:pPr>
        <w:pStyle w:val="EndNoteBibliography"/>
      </w:pPr>
      <w:r w:rsidRPr="00BA2847">
        <w:t>37.</w:t>
      </w:r>
      <w:r w:rsidRPr="00BA2847">
        <w:tab/>
        <w:t>McNair. A WR, Macefiled. R, Brookes. S, Blazeby. J. Do Patients want to know what Surgeons Tell Them before Colorectal Cancer Surgery? A Comparison of Surgeons’ and Patients’ Views of Important Information for Informed Consent.  British Journal of Surgery: John Wiley &amp; Sons, Ltd; 2016. p. 29.</w:t>
      </w:r>
    </w:p>
    <w:p w14:paraId="105E5F11" w14:textId="43018949" w:rsidR="00264FC1" w:rsidRDefault="00AC0A35" w:rsidP="009E1101">
      <w:pPr>
        <w:spacing w:line="480" w:lineRule="auto"/>
      </w:pPr>
      <w:r>
        <w:fldChar w:fldCharType="end"/>
      </w:r>
    </w:p>
    <w:sectPr w:rsidR="00264FC1" w:rsidSect="00957B6C">
      <w:head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9B43CE" w14:textId="77777777" w:rsidR="00184C92" w:rsidRDefault="00184C92" w:rsidP="001058C8">
      <w:pPr>
        <w:spacing w:after="0" w:line="240" w:lineRule="auto"/>
      </w:pPr>
      <w:r>
        <w:separator/>
      </w:r>
    </w:p>
  </w:endnote>
  <w:endnote w:type="continuationSeparator" w:id="0">
    <w:p w14:paraId="6048C5DD" w14:textId="77777777" w:rsidR="00184C92" w:rsidRDefault="00184C92" w:rsidP="001058C8">
      <w:pPr>
        <w:spacing w:after="0" w:line="240" w:lineRule="auto"/>
      </w:pPr>
      <w:r>
        <w:continuationSeparator/>
      </w:r>
    </w:p>
  </w:endnote>
  <w:endnote w:type="continuationNotice" w:id="1">
    <w:p w14:paraId="1BFFF89A" w14:textId="77777777" w:rsidR="00184C92" w:rsidRDefault="00184C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B8917B" w14:textId="77777777" w:rsidR="00184C92" w:rsidRDefault="00184C92" w:rsidP="001058C8">
      <w:pPr>
        <w:spacing w:after="0" w:line="240" w:lineRule="auto"/>
      </w:pPr>
      <w:r>
        <w:separator/>
      </w:r>
    </w:p>
  </w:footnote>
  <w:footnote w:type="continuationSeparator" w:id="0">
    <w:p w14:paraId="38F97246" w14:textId="77777777" w:rsidR="00184C92" w:rsidRDefault="00184C92" w:rsidP="001058C8">
      <w:pPr>
        <w:spacing w:after="0" w:line="240" w:lineRule="auto"/>
      </w:pPr>
      <w:r>
        <w:continuationSeparator/>
      </w:r>
    </w:p>
  </w:footnote>
  <w:footnote w:type="continuationNotice" w:id="1">
    <w:p w14:paraId="5980C844" w14:textId="77777777" w:rsidR="00184C92" w:rsidRDefault="00184C9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883869"/>
      <w:docPartObj>
        <w:docPartGallery w:val="Page Numbers (Top of Page)"/>
        <w:docPartUnique/>
      </w:docPartObj>
    </w:sdtPr>
    <w:sdtEndPr>
      <w:rPr>
        <w:noProof/>
      </w:rPr>
    </w:sdtEndPr>
    <w:sdtContent>
      <w:p w14:paraId="6296F3D8" w14:textId="03330D79" w:rsidR="00180335" w:rsidRDefault="00180335">
        <w:pPr>
          <w:pStyle w:val="Header"/>
          <w:jc w:val="right"/>
        </w:pPr>
        <w:r>
          <w:fldChar w:fldCharType="begin"/>
        </w:r>
        <w:r>
          <w:instrText xml:space="preserve"> PAGE   \* MERGEFORMAT </w:instrText>
        </w:r>
        <w:r>
          <w:fldChar w:fldCharType="separate"/>
        </w:r>
        <w:r w:rsidR="003337E6">
          <w:rPr>
            <w:noProof/>
          </w:rPr>
          <w:t>13</w:t>
        </w:r>
        <w:r>
          <w:rPr>
            <w:noProof/>
          </w:rPr>
          <w:fldChar w:fldCharType="end"/>
        </w:r>
      </w:p>
    </w:sdtContent>
  </w:sdt>
  <w:p w14:paraId="6C32407E" w14:textId="77777777" w:rsidR="00180335" w:rsidRDefault="0018033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A3074"/>
    <w:multiLevelType w:val="hybridMultilevel"/>
    <w:tmpl w:val="3002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5E0168"/>
    <w:multiLevelType w:val="multilevel"/>
    <w:tmpl w:val="1130DAE2"/>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DF34502"/>
    <w:multiLevelType w:val="multilevel"/>
    <w:tmpl w:val="5ABC77B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0EE15B8"/>
    <w:multiLevelType w:val="multilevel"/>
    <w:tmpl w:val="C3D69B68"/>
    <w:lvl w:ilvl="0">
      <w:start w:val="3"/>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51C4D2A"/>
    <w:multiLevelType w:val="multilevel"/>
    <w:tmpl w:val="1130DAE2"/>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0E87865"/>
    <w:multiLevelType w:val="hybridMultilevel"/>
    <w:tmpl w:val="8DCC46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043170"/>
    <w:multiLevelType w:val="multilevel"/>
    <w:tmpl w:val="E0B03A4A"/>
    <w:lvl w:ilvl="0">
      <w:start w:val="1"/>
      <w:numFmt w:val="decimal"/>
      <w:lvlText w:val="%1."/>
      <w:lvlJc w:val="left"/>
      <w:pPr>
        <w:ind w:left="765" w:hanging="360"/>
      </w:pPr>
      <w:rPr>
        <w:rFonts w:hint="default"/>
      </w:rPr>
    </w:lvl>
    <w:lvl w:ilvl="1">
      <w:start w:val="1"/>
      <w:numFmt w:val="decimal"/>
      <w:isLgl/>
      <w:lvlText w:val="%1.%2"/>
      <w:lvlJc w:val="left"/>
      <w:pPr>
        <w:ind w:left="795" w:hanging="390"/>
      </w:pPr>
      <w:rPr>
        <w:rFonts w:hint="default"/>
      </w:rPr>
    </w:lvl>
    <w:lvl w:ilvl="2">
      <w:start w:val="1"/>
      <w:numFmt w:val="decimal"/>
      <w:isLgl/>
      <w:lvlText w:val="%1.%2.%3"/>
      <w:lvlJc w:val="left"/>
      <w:pPr>
        <w:ind w:left="1125"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485" w:hanging="1080"/>
      </w:pPr>
      <w:rPr>
        <w:rFonts w:hint="default"/>
      </w:rPr>
    </w:lvl>
    <w:lvl w:ilvl="5">
      <w:start w:val="1"/>
      <w:numFmt w:val="decimal"/>
      <w:isLgl/>
      <w:lvlText w:val="%1.%2.%3.%4.%5.%6"/>
      <w:lvlJc w:val="left"/>
      <w:pPr>
        <w:ind w:left="1485" w:hanging="1080"/>
      </w:pPr>
      <w:rPr>
        <w:rFonts w:hint="default"/>
      </w:rPr>
    </w:lvl>
    <w:lvl w:ilvl="6">
      <w:start w:val="1"/>
      <w:numFmt w:val="decimal"/>
      <w:isLgl/>
      <w:lvlText w:val="%1.%2.%3.%4.%5.%6.%7"/>
      <w:lvlJc w:val="left"/>
      <w:pPr>
        <w:ind w:left="1845" w:hanging="1440"/>
      </w:pPr>
      <w:rPr>
        <w:rFonts w:hint="default"/>
      </w:rPr>
    </w:lvl>
    <w:lvl w:ilvl="7">
      <w:start w:val="1"/>
      <w:numFmt w:val="decimal"/>
      <w:isLgl/>
      <w:lvlText w:val="%1.%2.%3.%4.%5.%6.%7.%8"/>
      <w:lvlJc w:val="left"/>
      <w:pPr>
        <w:ind w:left="1845" w:hanging="1440"/>
      </w:pPr>
      <w:rPr>
        <w:rFonts w:hint="default"/>
      </w:rPr>
    </w:lvl>
    <w:lvl w:ilvl="8">
      <w:start w:val="1"/>
      <w:numFmt w:val="decimal"/>
      <w:isLgl/>
      <w:lvlText w:val="%1.%2.%3.%4.%5.%6.%7.%8.%9"/>
      <w:lvlJc w:val="left"/>
      <w:pPr>
        <w:ind w:left="1845" w:hanging="1440"/>
      </w:pPr>
      <w:rPr>
        <w:rFonts w:hint="default"/>
      </w:rPr>
    </w:lvl>
  </w:abstractNum>
  <w:abstractNum w:abstractNumId="7" w15:restartNumberingAfterBreak="0">
    <w:nsid w:val="451B56BA"/>
    <w:multiLevelType w:val="multilevel"/>
    <w:tmpl w:val="1130DAE2"/>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EB7535B"/>
    <w:multiLevelType w:val="hybridMultilevel"/>
    <w:tmpl w:val="2AF684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60A52D1"/>
    <w:multiLevelType w:val="multilevel"/>
    <w:tmpl w:val="E0B03A4A"/>
    <w:lvl w:ilvl="0">
      <w:start w:val="1"/>
      <w:numFmt w:val="decimal"/>
      <w:lvlText w:val="%1."/>
      <w:lvlJc w:val="left"/>
      <w:pPr>
        <w:ind w:left="765" w:hanging="360"/>
      </w:pPr>
      <w:rPr>
        <w:rFonts w:hint="default"/>
      </w:rPr>
    </w:lvl>
    <w:lvl w:ilvl="1">
      <w:start w:val="1"/>
      <w:numFmt w:val="decimal"/>
      <w:isLgl/>
      <w:lvlText w:val="%1.%2"/>
      <w:lvlJc w:val="left"/>
      <w:pPr>
        <w:ind w:left="795" w:hanging="390"/>
      </w:pPr>
      <w:rPr>
        <w:rFonts w:hint="default"/>
      </w:rPr>
    </w:lvl>
    <w:lvl w:ilvl="2">
      <w:start w:val="1"/>
      <w:numFmt w:val="decimal"/>
      <w:isLgl/>
      <w:lvlText w:val="%1.%2.%3"/>
      <w:lvlJc w:val="left"/>
      <w:pPr>
        <w:ind w:left="1125"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485" w:hanging="1080"/>
      </w:pPr>
      <w:rPr>
        <w:rFonts w:hint="default"/>
      </w:rPr>
    </w:lvl>
    <w:lvl w:ilvl="5">
      <w:start w:val="1"/>
      <w:numFmt w:val="decimal"/>
      <w:isLgl/>
      <w:lvlText w:val="%1.%2.%3.%4.%5.%6"/>
      <w:lvlJc w:val="left"/>
      <w:pPr>
        <w:ind w:left="1485" w:hanging="1080"/>
      </w:pPr>
      <w:rPr>
        <w:rFonts w:hint="default"/>
      </w:rPr>
    </w:lvl>
    <w:lvl w:ilvl="6">
      <w:start w:val="1"/>
      <w:numFmt w:val="decimal"/>
      <w:isLgl/>
      <w:lvlText w:val="%1.%2.%3.%4.%5.%6.%7"/>
      <w:lvlJc w:val="left"/>
      <w:pPr>
        <w:ind w:left="1845" w:hanging="1440"/>
      </w:pPr>
      <w:rPr>
        <w:rFonts w:hint="default"/>
      </w:rPr>
    </w:lvl>
    <w:lvl w:ilvl="7">
      <w:start w:val="1"/>
      <w:numFmt w:val="decimal"/>
      <w:isLgl/>
      <w:lvlText w:val="%1.%2.%3.%4.%5.%6.%7.%8"/>
      <w:lvlJc w:val="left"/>
      <w:pPr>
        <w:ind w:left="1845" w:hanging="1440"/>
      </w:pPr>
      <w:rPr>
        <w:rFonts w:hint="default"/>
      </w:rPr>
    </w:lvl>
    <w:lvl w:ilvl="8">
      <w:start w:val="1"/>
      <w:numFmt w:val="decimal"/>
      <w:isLgl/>
      <w:lvlText w:val="%1.%2.%3.%4.%5.%6.%7.%8.%9"/>
      <w:lvlJc w:val="left"/>
      <w:pPr>
        <w:ind w:left="1845" w:hanging="1440"/>
      </w:pPr>
      <w:rPr>
        <w:rFonts w:hint="default"/>
      </w:rPr>
    </w:lvl>
  </w:abstractNum>
  <w:abstractNum w:abstractNumId="10" w15:restartNumberingAfterBreak="0">
    <w:nsid w:val="67254495"/>
    <w:multiLevelType w:val="hybridMultilevel"/>
    <w:tmpl w:val="899A735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69EC4512"/>
    <w:multiLevelType w:val="hybridMultilevel"/>
    <w:tmpl w:val="32A65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A147E5"/>
    <w:multiLevelType w:val="multilevel"/>
    <w:tmpl w:val="B6F68D06"/>
    <w:lvl w:ilvl="0">
      <w:start w:val="4"/>
      <w:numFmt w:val="decimal"/>
      <w:lvlText w:val="%1"/>
      <w:lvlJc w:val="left"/>
      <w:pPr>
        <w:ind w:left="360" w:hanging="360"/>
      </w:pPr>
      <w:rPr>
        <w:rFonts w:hint="default"/>
      </w:rPr>
    </w:lvl>
    <w:lvl w:ilvl="1">
      <w:start w:val="1"/>
      <w:numFmt w:val="decimal"/>
      <w:lvlText w:val="%1.%2"/>
      <w:lvlJc w:val="left"/>
      <w:pPr>
        <w:ind w:left="765"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465" w:hanging="144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635" w:hanging="1800"/>
      </w:pPr>
      <w:rPr>
        <w:rFonts w:hint="default"/>
      </w:rPr>
    </w:lvl>
    <w:lvl w:ilvl="8">
      <w:start w:val="1"/>
      <w:numFmt w:val="decimal"/>
      <w:lvlText w:val="%1.%2.%3.%4.%5.%6.%7.%8.%9"/>
      <w:lvlJc w:val="left"/>
      <w:pPr>
        <w:ind w:left="5040" w:hanging="1800"/>
      </w:pPr>
      <w:rPr>
        <w:rFonts w:hint="default"/>
      </w:rPr>
    </w:lvl>
  </w:abstractNum>
  <w:abstractNum w:abstractNumId="13" w15:restartNumberingAfterBreak="0">
    <w:nsid w:val="72D5214E"/>
    <w:multiLevelType w:val="hybridMultilevel"/>
    <w:tmpl w:val="EF449688"/>
    <w:lvl w:ilvl="0" w:tplc="6AEEAD9E">
      <w:start w:val="1"/>
      <w:numFmt w:val="bullet"/>
      <w:lvlText w:val="•"/>
      <w:lvlJc w:val="left"/>
      <w:pPr>
        <w:tabs>
          <w:tab w:val="num" w:pos="720"/>
        </w:tabs>
        <w:ind w:left="720" w:hanging="360"/>
      </w:pPr>
      <w:rPr>
        <w:rFonts w:ascii="Arial" w:hAnsi="Arial" w:hint="default"/>
      </w:rPr>
    </w:lvl>
    <w:lvl w:ilvl="1" w:tplc="00E8FF22">
      <w:start w:val="1"/>
      <w:numFmt w:val="bullet"/>
      <w:lvlText w:val="•"/>
      <w:lvlJc w:val="left"/>
      <w:pPr>
        <w:tabs>
          <w:tab w:val="num" w:pos="1440"/>
        </w:tabs>
        <w:ind w:left="1440" w:hanging="360"/>
      </w:pPr>
      <w:rPr>
        <w:rFonts w:ascii="Arial" w:hAnsi="Arial" w:hint="default"/>
      </w:rPr>
    </w:lvl>
    <w:lvl w:ilvl="2" w:tplc="5FFE1D76" w:tentative="1">
      <w:start w:val="1"/>
      <w:numFmt w:val="bullet"/>
      <w:lvlText w:val="•"/>
      <w:lvlJc w:val="left"/>
      <w:pPr>
        <w:tabs>
          <w:tab w:val="num" w:pos="2160"/>
        </w:tabs>
        <w:ind w:left="2160" w:hanging="360"/>
      </w:pPr>
      <w:rPr>
        <w:rFonts w:ascii="Arial" w:hAnsi="Arial" w:hint="default"/>
      </w:rPr>
    </w:lvl>
    <w:lvl w:ilvl="3" w:tplc="7A28E2C4" w:tentative="1">
      <w:start w:val="1"/>
      <w:numFmt w:val="bullet"/>
      <w:lvlText w:val="•"/>
      <w:lvlJc w:val="left"/>
      <w:pPr>
        <w:tabs>
          <w:tab w:val="num" w:pos="2880"/>
        </w:tabs>
        <w:ind w:left="2880" w:hanging="360"/>
      </w:pPr>
      <w:rPr>
        <w:rFonts w:ascii="Arial" w:hAnsi="Arial" w:hint="default"/>
      </w:rPr>
    </w:lvl>
    <w:lvl w:ilvl="4" w:tplc="17D6AA68" w:tentative="1">
      <w:start w:val="1"/>
      <w:numFmt w:val="bullet"/>
      <w:lvlText w:val="•"/>
      <w:lvlJc w:val="left"/>
      <w:pPr>
        <w:tabs>
          <w:tab w:val="num" w:pos="3600"/>
        </w:tabs>
        <w:ind w:left="3600" w:hanging="360"/>
      </w:pPr>
      <w:rPr>
        <w:rFonts w:ascii="Arial" w:hAnsi="Arial" w:hint="default"/>
      </w:rPr>
    </w:lvl>
    <w:lvl w:ilvl="5" w:tplc="C77C8D54" w:tentative="1">
      <w:start w:val="1"/>
      <w:numFmt w:val="bullet"/>
      <w:lvlText w:val="•"/>
      <w:lvlJc w:val="left"/>
      <w:pPr>
        <w:tabs>
          <w:tab w:val="num" w:pos="4320"/>
        </w:tabs>
        <w:ind w:left="4320" w:hanging="360"/>
      </w:pPr>
      <w:rPr>
        <w:rFonts w:ascii="Arial" w:hAnsi="Arial" w:hint="default"/>
      </w:rPr>
    </w:lvl>
    <w:lvl w:ilvl="6" w:tplc="427AC02A" w:tentative="1">
      <w:start w:val="1"/>
      <w:numFmt w:val="bullet"/>
      <w:lvlText w:val="•"/>
      <w:lvlJc w:val="left"/>
      <w:pPr>
        <w:tabs>
          <w:tab w:val="num" w:pos="5040"/>
        </w:tabs>
        <w:ind w:left="5040" w:hanging="360"/>
      </w:pPr>
      <w:rPr>
        <w:rFonts w:ascii="Arial" w:hAnsi="Arial" w:hint="default"/>
      </w:rPr>
    </w:lvl>
    <w:lvl w:ilvl="7" w:tplc="84227F7E" w:tentative="1">
      <w:start w:val="1"/>
      <w:numFmt w:val="bullet"/>
      <w:lvlText w:val="•"/>
      <w:lvlJc w:val="left"/>
      <w:pPr>
        <w:tabs>
          <w:tab w:val="num" w:pos="5760"/>
        </w:tabs>
        <w:ind w:left="5760" w:hanging="360"/>
      </w:pPr>
      <w:rPr>
        <w:rFonts w:ascii="Arial" w:hAnsi="Arial" w:hint="default"/>
      </w:rPr>
    </w:lvl>
    <w:lvl w:ilvl="8" w:tplc="9D462B9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3BF45BC"/>
    <w:multiLevelType w:val="hybridMultilevel"/>
    <w:tmpl w:val="57FE0600"/>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0"/>
  </w:num>
  <w:num w:numId="3">
    <w:abstractNumId w:val="9"/>
  </w:num>
  <w:num w:numId="4">
    <w:abstractNumId w:val="13"/>
  </w:num>
  <w:num w:numId="5">
    <w:abstractNumId w:val="7"/>
  </w:num>
  <w:num w:numId="6">
    <w:abstractNumId w:val="11"/>
  </w:num>
  <w:num w:numId="7">
    <w:abstractNumId w:val="1"/>
  </w:num>
  <w:num w:numId="8">
    <w:abstractNumId w:val="6"/>
  </w:num>
  <w:num w:numId="9">
    <w:abstractNumId w:val="5"/>
  </w:num>
  <w:num w:numId="10">
    <w:abstractNumId w:val="12"/>
  </w:num>
  <w:num w:numId="11">
    <w:abstractNumId w:val="2"/>
  </w:num>
  <w:num w:numId="12">
    <w:abstractNumId w:val="4"/>
  </w:num>
  <w:num w:numId="13">
    <w:abstractNumId w:val="3"/>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0r0wasf2pzfoewx2ov0599fx9fza0vxxpe&quot;&gt;My EndNote Library&lt;record-ids&gt;&lt;item&gt;8&lt;/item&gt;&lt;item&gt;10&lt;/item&gt;&lt;item&gt;11&lt;/item&gt;&lt;item&gt;12&lt;/item&gt;&lt;item&gt;65&lt;/item&gt;&lt;item&gt;69&lt;/item&gt;&lt;item&gt;72&lt;/item&gt;&lt;item&gt;92&lt;/item&gt;&lt;item&gt;256&lt;/item&gt;&lt;item&gt;481&lt;/item&gt;&lt;item&gt;559&lt;/item&gt;&lt;item&gt;560&lt;/item&gt;&lt;item&gt;561&lt;/item&gt;&lt;item&gt;563&lt;/item&gt;&lt;item&gt;565&lt;/item&gt;&lt;item&gt;566&lt;/item&gt;&lt;item&gt;604&lt;/item&gt;&lt;item&gt;646&lt;/item&gt;&lt;item&gt;650&lt;/item&gt;&lt;item&gt;652&lt;/item&gt;&lt;item&gt;683&lt;/item&gt;&lt;item&gt;692&lt;/item&gt;&lt;item&gt;693&lt;/item&gt;&lt;item&gt;694&lt;/item&gt;&lt;item&gt;697&lt;/item&gt;&lt;item&gt;698&lt;/item&gt;&lt;item&gt;699&lt;/item&gt;&lt;item&gt;884&lt;/item&gt;&lt;item&gt;890&lt;/item&gt;&lt;item&gt;893&lt;/item&gt;&lt;item&gt;897&lt;/item&gt;&lt;item&gt;905&lt;/item&gt;&lt;item&gt;934&lt;/item&gt;&lt;item&gt;935&lt;/item&gt;&lt;item&gt;937&lt;/item&gt;&lt;item&gt;938&lt;/item&gt;&lt;item&gt;941&lt;/item&gt;&lt;/record-ids&gt;&lt;/item&gt;&lt;/Libraries&gt;"/>
  </w:docVars>
  <w:rsids>
    <w:rsidRoot w:val="00264FC1"/>
    <w:rsid w:val="0000108C"/>
    <w:rsid w:val="00001302"/>
    <w:rsid w:val="00002159"/>
    <w:rsid w:val="00012F7F"/>
    <w:rsid w:val="00014571"/>
    <w:rsid w:val="0002016E"/>
    <w:rsid w:val="000207D6"/>
    <w:rsid w:val="00022999"/>
    <w:rsid w:val="00023882"/>
    <w:rsid w:val="000302E2"/>
    <w:rsid w:val="0003462D"/>
    <w:rsid w:val="000347A7"/>
    <w:rsid w:val="00037F41"/>
    <w:rsid w:val="00043E50"/>
    <w:rsid w:val="00047FE7"/>
    <w:rsid w:val="00051854"/>
    <w:rsid w:val="0005344C"/>
    <w:rsid w:val="00055CFF"/>
    <w:rsid w:val="000567EF"/>
    <w:rsid w:val="00057E49"/>
    <w:rsid w:val="00062592"/>
    <w:rsid w:val="000630F2"/>
    <w:rsid w:val="00064339"/>
    <w:rsid w:val="0007108A"/>
    <w:rsid w:val="0007178B"/>
    <w:rsid w:val="00074E04"/>
    <w:rsid w:val="0007565F"/>
    <w:rsid w:val="00076990"/>
    <w:rsid w:val="00077CE8"/>
    <w:rsid w:val="00081394"/>
    <w:rsid w:val="00084EF5"/>
    <w:rsid w:val="000870AD"/>
    <w:rsid w:val="000874FD"/>
    <w:rsid w:val="000910F3"/>
    <w:rsid w:val="00092BDD"/>
    <w:rsid w:val="00094128"/>
    <w:rsid w:val="000A594B"/>
    <w:rsid w:val="000A6F22"/>
    <w:rsid w:val="000B4797"/>
    <w:rsid w:val="000B6628"/>
    <w:rsid w:val="000B67D8"/>
    <w:rsid w:val="000C1EDD"/>
    <w:rsid w:val="000C3B55"/>
    <w:rsid w:val="000C4A49"/>
    <w:rsid w:val="000C52D1"/>
    <w:rsid w:val="000C5C0E"/>
    <w:rsid w:val="000D4643"/>
    <w:rsid w:val="000D76EB"/>
    <w:rsid w:val="000E0967"/>
    <w:rsid w:val="000E51CE"/>
    <w:rsid w:val="000E7520"/>
    <w:rsid w:val="000F5975"/>
    <w:rsid w:val="00103888"/>
    <w:rsid w:val="001058C8"/>
    <w:rsid w:val="001075DD"/>
    <w:rsid w:val="00115944"/>
    <w:rsid w:val="00123CC2"/>
    <w:rsid w:val="001321C1"/>
    <w:rsid w:val="00140F44"/>
    <w:rsid w:val="00141782"/>
    <w:rsid w:val="00145F12"/>
    <w:rsid w:val="00146A36"/>
    <w:rsid w:val="00151ADC"/>
    <w:rsid w:val="00151B18"/>
    <w:rsid w:val="00151CB7"/>
    <w:rsid w:val="001539A6"/>
    <w:rsid w:val="00155903"/>
    <w:rsid w:val="0015618C"/>
    <w:rsid w:val="00167B19"/>
    <w:rsid w:val="00170A89"/>
    <w:rsid w:val="001717BD"/>
    <w:rsid w:val="00176866"/>
    <w:rsid w:val="00176D1B"/>
    <w:rsid w:val="00177ED6"/>
    <w:rsid w:val="00180335"/>
    <w:rsid w:val="00184C92"/>
    <w:rsid w:val="001861FF"/>
    <w:rsid w:val="0019247D"/>
    <w:rsid w:val="00193C55"/>
    <w:rsid w:val="0019524E"/>
    <w:rsid w:val="001A358E"/>
    <w:rsid w:val="001A4672"/>
    <w:rsid w:val="001A4A77"/>
    <w:rsid w:val="001A5A76"/>
    <w:rsid w:val="001C4409"/>
    <w:rsid w:val="001C7424"/>
    <w:rsid w:val="001D3BB4"/>
    <w:rsid w:val="001E112F"/>
    <w:rsid w:val="001F037C"/>
    <w:rsid w:val="001F29E1"/>
    <w:rsid w:val="001F3B8E"/>
    <w:rsid w:val="001F3F40"/>
    <w:rsid w:val="001F5AEC"/>
    <w:rsid w:val="001F603C"/>
    <w:rsid w:val="001F7549"/>
    <w:rsid w:val="00200360"/>
    <w:rsid w:val="0020434A"/>
    <w:rsid w:val="0020751A"/>
    <w:rsid w:val="002119AA"/>
    <w:rsid w:val="00214122"/>
    <w:rsid w:val="0021524D"/>
    <w:rsid w:val="002164D7"/>
    <w:rsid w:val="00220144"/>
    <w:rsid w:val="00221F36"/>
    <w:rsid w:val="00224204"/>
    <w:rsid w:val="00226038"/>
    <w:rsid w:val="0022644D"/>
    <w:rsid w:val="00227B4B"/>
    <w:rsid w:val="00230D30"/>
    <w:rsid w:val="00233BCF"/>
    <w:rsid w:val="00234C8C"/>
    <w:rsid w:val="0023568C"/>
    <w:rsid w:val="00235A9E"/>
    <w:rsid w:val="00236AB1"/>
    <w:rsid w:val="002400EB"/>
    <w:rsid w:val="0024081D"/>
    <w:rsid w:val="00241954"/>
    <w:rsid w:val="002445AD"/>
    <w:rsid w:val="0024683C"/>
    <w:rsid w:val="00252EE1"/>
    <w:rsid w:val="00256276"/>
    <w:rsid w:val="0025633F"/>
    <w:rsid w:val="00256760"/>
    <w:rsid w:val="00257CC2"/>
    <w:rsid w:val="002611B6"/>
    <w:rsid w:val="00262714"/>
    <w:rsid w:val="0026312E"/>
    <w:rsid w:val="00264FC1"/>
    <w:rsid w:val="002651FE"/>
    <w:rsid w:val="00265E11"/>
    <w:rsid w:val="002700C9"/>
    <w:rsid w:val="00273621"/>
    <w:rsid w:val="00282F80"/>
    <w:rsid w:val="0029027B"/>
    <w:rsid w:val="00291650"/>
    <w:rsid w:val="002954EB"/>
    <w:rsid w:val="00296DA5"/>
    <w:rsid w:val="00296F7F"/>
    <w:rsid w:val="002A01EE"/>
    <w:rsid w:val="002A17E9"/>
    <w:rsid w:val="002A2053"/>
    <w:rsid w:val="002A537C"/>
    <w:rsid w:val="002B1011"/>
    <w:rsid w:val="002B264E"/>
    <w:rsid w:val="002B2C27"/>
    <w:rsid w:val="002B35A2"/>
    <w:rsid w:val="002B492D"/>
    <w:rsid w:val="002B5F47"/>
    <w:rsid w:val="002B5F71"/>
    <w:rsid w:val="002B68EA"/>
    <w:rsid w:val="002B6FE8"/>
    <w:rsid w:val="002C16E4"/>
    <w:rsid w:val="002D30D0"/>
    <w:rsid w:val="002E06AC"/>
    <w:rsid w:val="002E08FA"/>
    <w:rsid w:val="002E18C5"/>
    <w:rsid w:val="002E1AAA"/>
    <w:rsid w:val="002E389D"/>
    <w:rsid w:val="002E3E07"/>
    <w:rsid w:val="002F0DE7"/>
    <w:rsid w:val="002F219C"/>
    <w:rsid w:val="002F4D0A"/>
    <w:rsid w:val="00301BC6"/>
    <w:rsid w:val="0030320B"/>
    <w:rsid w:val="00304091"/>
    <w:rsid w:val="00306EE6"/>
    <w:rsid w:val="003136E5"/>
    <w:rsid w:val="00314C2D"/>
    <w:rsid w:val="00316546"/>
    <w:rsid w:val="00316914"/>
    <w:rsid w:val="0032109E"/>
    <w:rsid w:val="00321705"/>
    <w:rsid w:val="00321717"/>
    <w:rsid w:val="00323E56"/>
    <w:rsid w:val="003337E6"/>
    <w:rsid w:val="003358BF"/>
    <w:rsid w:val="00340062"/>
    <w:rsid w:val="00340E49"/>
    <w:rsid w:val="00341CE5"/>
    <w:rsid w:val="00343878"/>
    <w:rsid w:val="00344355"/>
    <w:rsid w:val="00344953"/>
    <w:rsid w:val="0034517B"/>
    <w:rsid w:val="00345E5F"/>
    <w:rsid w:val="003460DC"/>
    <w:rsid w:val="00351286"/>
    <w:rsid w:val="00351865"/>
    <w:rsid w:val="00351BBE"/>
    <w:rsid w:val="00353AC7"/>
    <w:rsid w:val="00355311"/>
    <w:rsid w:val="0035600E"/>
    <w:rsid w:val="00356A54"/>
    <w:rsid w:val="00360C87"/>
    <w:rsid w:val="00360E3A"/>
    <w:rsid w:val="003632D1"/>
    <w:rsid w:val="00372057"/>
    <w:rsid w:val="00374C1D"/>
    <w:rsid w:val="00381DE4"/>
    <w:rsid w:val="0038767B"/>
    <w:rsid w:val="003916E5"/>
    <w:rsid w:val="003941BF"/>
    <w:rsid w:val="0039796E"/>
    <w:rsid w:val="003A4533"/>
    <w:rsid w:val="003A481D"/>
    <w:rsid w:val="003B1454"/>
    <w:rsid w:val="003B32AE"/>
    <w:rsid w:val="003B3A32"/>
    <w:rsid w:val="003B6556"/>
    <w:rsid w:val="003B7DE6"/>
    <w:rsid w:val="003C606A"/>
    <w:rsid w:val="003D0143"/>
    <w:rsid w:val="003D0973"/>
    <w:rsid w:val="003D29A5"/>
    <w:rsid w:val="003E1FD0"/>
    <w:rsid w:val="003E224A"/>
    <w:rsid w:val="003E5B64"/>
    <w:rsid w:val="003E67DA"/>
    <w:rsid w:val="003F0882"/>
    <w:rsid w:val="003F6B44"/>
    <w:rsid w:val="003F779F"/>
    <w:rsid w:val="003F790A"/>
    <w:rsid w:val="00400B00"/>
    <w:rsid w:val="00400CEC"/>
    <w:rsid w:val="00401B85"/>
    <w:rsid w:val="00401E82"/>
    <w:rsid w:val="00405A7F"/>
    <w:rsid w:val="004063A9"/>
    <w:rsid w:val="0041271E"/>
    <w:rsid w:val="00416881"/>
    <w:rsid w:val="00421A27"/>
    <w:rsid w:val="00424E80"/>
    <w:rsid w:val="00426AF3"/>
    <w:rsid w:val="00427F18"/>
    <w:rsid w:val="004359E6"/>
    <w:rsid w:val="00436E63"/>
    <w:rsid w:val="004410AE"/>
    <w:rsid w:val="00441E78"/>
    <w:rsid w:val="00447AAA"/>
    <w:rsid w:val="00450391"/>
    <w:rsid w:val="00450F84"/>
    <w:rsid w:val="0045538F"/>
    <w:rsid w:val="00456041"/>
    <w:rsid w:val="0045608B"/>
    <w:rsid w:val="004563D7"/>
    <w:rsid w:val="00456526"/>
    <w:rsid w:val="00456662"/>
    <w:rsid w:val="00457DF9"/>
    <w:rsid w:val="00462A99"/>
    <w:rsid w:val="00463442"/>
    <w:rsid w:val="0046348C"/>
    <w:rsid w:val="00464A7C"/>
    <w:rsid w:val="00466B35"/>
    <w:rsid w:val="00471A3D"/>
    <w:rsid w:val="0047224B"/>
    <w:rsid w:val="00477CB6"/>
    <w:rsid w:val="0048026A"/>
    <w:rsid w:val="0048076C"/>
    <w:rsid w:val="0048285C"/>
    <w:rsid w:val="004836A5"/>
    <w:rsid w:val="00483B2C"/>
    <w:rsid w:val="0048622A"/>
    <w:rsid w:val="00490DB2"/>
    <w:rsid w:val="004916EA"/>
    <w:rsid w:val="00491770"/>
    <w:rsid w:val="00493578"/>
    <w:rsid w:val="004949D4"/>
    <w:rsid w:val="00495635"/>
    <w:rsid w:val="004A55C0"/>
    <w:rsid w:val="004A666E"/>
    <w:rsid w:val="004A7149"/>
    <w:rsid w:val="004A7ABF"/>
    <w:rsid w:val="004B0DCE"/>
    <w:rsid w:val="004B1634"/>
    <w:rsid w:val="004B5550"/>
    <w:rsid w:val="004B5F70"/>
    <w:rsid w:val="004B6609"/>
    <w:rsid w:val="004B7C77"/>
    <w:rsid w:val="004C07E0"/>
    <w:rsid w:val="004C085F"/>
    <w:rsid w:val="004D2A93"/>
    <w:rsid w:val="004D477D"/>
    <w:rsid w:val="004D48BF"/>
    <w:rsid w:val="004D55E1"/>
    <w:rsid w:val="004D6064"/>
    <w:rsid w:val="004E7361"/>
    <w:rsid w:val="004F38D3"/>
    <w:rsid w:val="004F6A1E"/>
    <w:rsid w:val="00501FFC"/>
    <w:rsid w:val="00502829"/>
    <w:rsid w:val="005030FB"/>
    <w:rsid w:val="0050314C"/>
    <w:rsid w:val="005112C2"/>
    <w:rsid w:val="00511B75"/>
    <w:rsid w:val="00515EEC"/>
    <w:rsid w:val="00516A69"/>
    <w:rsid w:val="00520600"/>
    <w:rsid w:val="005236B6"/>
    <w:rsid w:val="0053286C"/>
    <w:rsid w:val="00532981"/>
    <w:rsid w:val="005400AA"/>
    <w:rsid w:val="00541090"/>
    <w:rsid w:val="00552E1A"/>
    <w:rsid w:val="005568BB"/>
    <w:rsid w:val="005605A7"/>
    <w:rsid w:val="00567A42"/>
    <w:rsid w:val="005766C8"/>
    <w:rsid w:val="0057752A"/>
    <w:rsid w:val="005778F6"/>
    <w:rsid w:val="00584430"/>
    <w:rsid w:val="005918AA"/>
    <w:rsid w:val="005924C1"/>
    <w:rsid w:val="00593163"/>
    <w:rsid w:val="0059691D"/>
    <w:rsid w:val="00597587"/>
    <w:rsid w:val="005A0966"/>
    <w:rsid w:val="005A2E67"/>
    <w:rsid w:val="005A7A44"/>
    <w:rsid w:val="005B64B6"/>
    <w:rsid w:val="005C1415"/>
    <w:rsid w:val="005C1D34"/>
    <w:rsid w:val="005C27AE"/>
    <w:rsid w:val="005C3E46"/>
    <w:rsid w:val="005C5862"/>
    <w:rsid w:val="005C76C9"/>
    <w:rsid w:val="005D04EC"/>
    <w:rsid w:val="005D0E62"/>
    <w:rsid w:val="005D2A3C"/>
    <w:rsid w:val="005D30A2"/>
    <w:rsid w:val="005D395A"/>
    <w:rsid w:val="005E0DFB"/>
    <w:rsid w:val="005E33EE"/>
    <w:rsid w:val="005E3C3A"/>
    <w:rsid w:val="005E6328"/>
    <w:rsid w:val="005E66A2"/>
    <w:rsid w:val="005E7B91"/>
    <w:rsid w:val="005F1524"/>
    <w:rsid w:val="005F204E"/>
    <w:rsid w:val="005F4900"/>
    <w:rsid w:val="005F63B2"/>
    <w:rsid w:val="006016CB"/>
    <w:rsid w:val="00604DBC"/>
    <w:rsid w:val="00605D6F"/>
    <w:rsid w:val="0060778C"/>
    <w:rsid w:val="00610D54"/>
    <w:rsid w:val="00610FFB"/>
    <w:rsid w:val="00612681"/>
    <w:rsid w:val="006203D3"/>
    <w:rsid w:val="00620C68"/>
    <w:rsid w:val="006230A9"/>
    <w:rsid w:val="006231F4"/>
    <w:rsid w:val="006243F6"/>
    <w:rsid w:val="00626FB4"/>
    <w:rsid w:val="006331A3"/>
    <w:rsid w:val="006332D0"/>
    <w:rsid w:val="00634DCF"/>
    <w:rsid w:val="00637912"/>
    <w:rsid w:val="00641E25"/>
    <w:rsid w:val="0064324A"/>
    <w:rsid w:val="006452EC"/>
    <w:rsid w:val="00646E45"/>
    <w:rsid w:val="00646F37"/>
    <w:rsid w:val="006472C1"/>
    <w:rsid w:val="006476C8"/>
    <w:rsid w:val="00654BE1"/>
    <w:rsid w:val="00655828"/>
    <w:rsid w:val="00655D5E"/>
    <w:rsid w:val="006566C2"/>
    <w:rsid w:val="006570B2"/>
    <w:rsid w:val="00660F7D"/>
    <w:rsid w:val="00664198"/>
    <w:rsid w:val="006666E1"/>
    <w:rsid w:val="006725E7"/>
    <w:rsid w:val="00672E2E"/>
    <w:rsid w:val="00673D42"/>
    <w:rsid w:val="00675A87"/>
    <w:rsid w:val="00676FA6"/>
    <w:rsid w:val="00682608"/>
    <w:rsid w:val="00684272"/>
    <w:rsid w:val="006876D5"/>
    <w:rsid w:val="006903C6"/>
    <w:rsid w:val="0069183B"/>
    <w:rsid w:val="006929B7"/>
    <w:rsid w:val="00694586"/>
    <w:rsid w:val="0069764D"/>
    <w:rsid w:val="006A0817"/>
    <w:rsid w:val="006A1097"/>
    <w:rsid w:val="006A1832"/>
    <w:rsid w:val="006A5205"/>
    <w:rsid w:val="006B0D51"/>
    <w:rsid w:val="006B0EE2"/>
    <w:rsid w:val="006B13D9"/>
    <w:rsid w:val="006B1E07"/>
    <w:rsid w:val="006B4EAC"/>
    <w:rsid w:val="006B5D95"/>
    <w:rsid w:val="006B6AEF"/>
    <w:rsid w:val="006D22A2"/>
    <w:rsid w:val="006D4BE6"/>
    <w:rsid w:val="006D5E49"/>
    <w:rsid w:val="006D6171"/>
    <w:rsid w:val="006D7059"/>
    <w:rsid w:val="006E4985"/>
    <w:rsid w:val="006E5C79"/>
    <w:rsid w:val="006E5E9A"/>
    <w:rsid w:val="006E6668"/>
    <w:rsid w:val="006F0C00"/>
    <w:rsid w:val="006F0EAB"/>
    <w:rsid w:val="006F28C9"/>
    <w:rsid w:val="006F399A"/>
    <w:rsid w:val="006F597F"/>
    <w:rsid w:val="006F62F5"/>
    <w:rsid w:val="0070179C"/>
    <w:rsid w:val="00701F5A"/>
    <w:rsid w:val="00702A41"/>
    <w:rsid w:val="0070369A"/>
    <w:rsid w:val="00706959"/>
    <w:rsid w:val="00706B38"/>
    <w:rsid w:val="00707990"/>
    <w:rsid w:val="007128D1"/>
    <w:rsid w:val="00713E72"/>
    <w:rsid w:val="007158FF"/>
    <w:rsid w:val="00715CEE"/>
    <w:rsid w:val="007250A3"/>
    <w:rsid w:val="007278A3"/>
    <w:rsid w:val="007338BB"/>
    <w:rsid w:val="00733F1A"/>
    <w:rsid w:val="00735E88"/>
    <w:rsid w:val="0074171A"/>
    <w:rsid w:val="007543EB"/>
    <w:rsid w:val="00754AB1"/>
    <w:rsid w:val="007570CE"/>
    <w:rsid w:val="007577F1"/>
    <w:rsid w:val="00762C69"/>
    <w:rsid w:val="00766313"/>
    <w:rsid w:val="00766BE7"/>
    <w:rsid w:val="00780E9B"/>
    <w:rsid w:val="0078480B"/>
    <w:rsid w:val="00784911"/>
    <w:rsid w:val="00785FB5"/>
    <w:rsid w:val="00787605"/>
    <w:rsid w:val="00791F1C"/>
    <w:rsid w:val="00792278"/>
    <w:rsid w:val="00795F47"/>
    <w:rsid w:val="007A1D66"/>
    <w:rsid w:val="007A2EE8"/>
    <w:rsid w:val="007A397D"/>
    <w:rsid w:val="007A4351"/>
    <w:rsid w:val="007B252B"/>
    <w:rsid w:val="007B50B4"/>
    <w:rsid w:val="007B54F4"/>
    <w:rsid w:val="007B56D5"/>
    <w:rsid w:val="007B724D"/>
    <w:rsid w:val="007B7AF1"/>
    <w:rsid w:val="007C02C9"/>
    <w:rsid w:val="007C1236"/>
    <w:rsid w:val="007C58B8"/>
    <w:rsid w:val="007C6F43"/>
    <w:rsid w:val="007C6FE4"/>
    <w:rsid w:val="007D06FE"/>
    <w:rsid w:val="007D218D"/>
    <w:rsid w:val="007D3746"/>
    <w:rsid w:val="007D6A3C"/>
    <w:rsid w:val="007D76E2"/>
    <w:rsid w:val="007D7C40"/>
    <w:rsid w:val="007E73B4"/>
    <w:rsid w:val="007F3968"/>
    <w:rsid w:val="007F3D4B"/>
    <w:rsid w:val="008029DE"/>
    <w:rsid w:val="00804695"/>
    <w:rsid w:val="008077F6"/>
    <w:rsid w:val="00807EC5"/>
    <w:rsid w:val="00807F0B"/>
    <w:rsid w:val="00810B34"/>
    <w:rsid w:val="008130B0"/>
    <w:rsid w:val="0081554E"/>
    <w:rsid w:val="00817304"/>
    <w:rsid w:val="0082055A"/>
    <w:rsid w:val="008231BC"/>
    <w:rsid w:val="00826248"/>
    <w:rsid w:val="008335DC"/>
    <w:rsid w:val="00837C13"/>
    <w:rsid w:val="008414BC"/>
    <w:rsid w:val="00846BCC"/>
    <w:rsid w:val="008509E3"/>
    <w:rsid w:val="0086545B"/>
    <w:rsid w:val="00866841"/>
    <w:rsid w:val="00873A51"/>
    <w:rsid w:val="00874BD4"/>
    <w:rsid w:val="008763B1"/>
    <w:rsid w:val="00880483"/>
    <w:rsid w:val="00881B8E"/>
    <w:rsid w:val="00882113"/>
    <w:rsid w:val="00886975"/>
    <w:rsid w:val="00891CEA"/>
    <w:rsid w:val="008926C2"/>
    <w:rsid w:val="00892A66"/>
    <w:rsid w:val="00893E7F"/>
    <w:rsid w:val="00895821"/>
    <w:rsid w:val="008A0588"/>
    <w:rsid w:val="008A1A2C"/>
    <w:rsid w:val="008B208D"/>
    <w:rsid w:val="008B4E10"/>
    <w:rsid w:val="008B600E"/>
    <w:rsid w:val="008C1A81"/>
    <w:rsid w:val="008C5044"/>
    <w:rsid w:val="008C736A"/>
    <w:rsid w:val="008D3789"/>
    <w:rsid w:val="008D7E46"/>
    <w:rsid w:val="008E4D51"/>
    <w:rsid w:val="008E6054"/>
    <w:rsid w:val="008F0592"/>
    <w:rsid w:val="008F11B3"/>
    <w:rsid w:val="008F304B"/>
    <w:rsid w:val="008F4F08"/>
    <w:rsid w:val="008F5116"/>
    <w:rsid w:val="008F5B18"/>
    <w:rsid w:val="009013D7"/>
    <w:rsid w:val="009040BE"/>
    <w:rsid w:val="00907E28"/>
    <w:rsid w:val="00913489"/>
    <w:rsid w:val="009137FF"/>
    <w:rsid w:val="00915B10"/>
    <w:rsid w:val="009211C7"/>
    <w:rsid w:val="00921FBE"/>
    <w:rsid w:val="009234A8"/>
    <w:rsid w:val="0092496C"/>
    <w:rsid w:val="009258C8"/>
    <w:rsid w:val="00930464"/>
    <w:rsid w:val="00941B33"/>
    <w:rsid w:val="00941C6A"/>
    <w:rsid w:val="00943854"/>
    <w:rsid w:val="0094746A"/>
    <w:rsid w:val="0095100D"/>
    <w:rsid w:val="00952F39"/>
    <w:rsid w:val="0095593F"/>
    <w:rsid w:val="00957B6C"/>
    <w:rsid w:val="0096141E"/>
    <w:rsid w:val="00962221"/>
    <w:rsid w:val="00976D24"/>
    <w:rsid w:val="00977B11"/>
    <w:rsid w:val="00981136"/>
    <w:rsid w:val="00984D41"/>
    <w:rsid w:val="00985DDD"/>
    <w:rsid w:val="00991D39"/>
    <w:rsid w:val="009928C5"/>
    <w:rsid w:val="009936CE"/>
    <w:rsid w:val="00994925"/>
    <w:rsid w:val="009961F2"/>
    <w:rsid w:val="009A0F77"/>
    <w:rsid w:val="009A345F"/>
    <w:rsid w:val="009A35A4"/>
    <w:rsid w:val="009A3EA3"/>
    <w:rsid w:val="009A5381"/>
    <w:rsid w:val="009A6B94"/>
    <w:rsid w:val="009B299D"/>
    <w:rsid w:val="009B6AFE"/>
    <w:rsid w:val="009B711A"/>
    <w:rsid w:val="009C12AF"/>
    <w:rsid w:val="009C4A43"/>
    <w:rsid w:val="009C6A85"/>
    <w:rsid w:val="009D2924"/>
    <w:rsid w:val="009D3749"/>
    <w:rsid w:val="009D6944"/>
    <w:rsid w:val="009E1101"/>
    <w:rsid w:val="009E1A30"/>
    <w:rsid w:val="009E2484"/>
    <w:rsid w:val="009E5F21"/>
    <w:rsid w:val="009F02B7"/>
    <w:rsid w:val="009F2CD3"/>
    <w:rsid w:val="009F6848"/>
    <w:rsid w:val="00A01C6C"/>
    <w:rsid w:val="00A045E4"/>
    <w:rsid w:val="00A10D3A"/>
    <w:rsid w:val="00A1141C"/>
    <w:rsid w:val="00A1202D"/>
    <w:rsid w:val="00A13497"/>
    <w:rsid w:val="00A1479B"/>
    <w:rsid w:val="00A17444"/>
    <w:rsid w:val="00A17BD0"/>
    <w:rsid w:val="00A206BE"/>
    <w:rsid w:val="00A20FF3"/>
    <w:rsid w:val="00A22439"/>
    <w:rsid w:val="00A2397E"/>
    <w:rsid w:val="00A24198"/>
    <w:rsid w:val="00A246D3"/>
    <w:rsid w:val="00A27D80"/>
    <w:rsid w:val="00A31381"/>
    <w:rsid w:val="00A41DE9"/>
    <w:rsid w:val="00A421BE"/>
    <w:rsid w:val="00A44761"/>
    <w:rsid w:val="00A44F03"/>
    <w:rsid w:val="00A463D3"/>
    <w:rsid w:val="00A468F5"/>
    <w:rsid w:val="00A47016"/>
    <w:rsid w:val="00A5041C"/>
    <w:rsid w:val="00A50C5F"/>
    <w:rsid w:val="00A52AB9"/>
    <w:rsid w:val="00A53DBE"/>
    <w:rsid w:val="00A543F4"/>
    <w:rsid w:val="00A54A32"/>
    <w:rsid w:val="00A57D52"/>
    <w:rsid w:val="00A607DA"/>
    <w:rsid w:val="00A6087B"/>
    <w:rsid w:val="00A617B0"/>
    <w:rsid w:val="00A62D85"/>
    <w:rsid w:val="00A650BD"/>
    <w:rsid w:val="00A65E02"/>
    <w:rsid w:val="00A672BB"/>
    <w:rsid w:val="00A714E8"/>
    <w:rsid w:val="00A742EE"/>
    <w:rsid w:val="00A81317"/>
    <w:rsid w:val="00A917D9"/>
    <w:rsid w:val="00A91FC7"/>
    <w:rsid w:val="00A92F06"/>
    <w:rsid w:val="00A96C60"/>
    <w:rsid w:val="00A96CF0"/>
    <w:rsid w:val="00AA11A6"/>
    <w:rsid w:val="00AA1B10"/>
    <w:rsid w:val="00AA47F3"/>
    <w:rsid w:val="00AA489F"/>
    <w:rsid w:val="00AB01F7"/>
    <w:rsid w:val="00AB38E3"/>
    <w:rsid w:val="00AB60A2"/>
    <w:rsid w:val="00AB64E6"/>
    <w:rsid w:val="00AB7C01"/>
    <w:rsid w:val="00AB7EC3"/>
    <w:rsid w:val="00AC0A35"/>
    <w:rsid w:val="00AC16DF"/>
    <w:rsid w:val="00AC4BFF"/>
    <w:rsid w:val="00AC4DCA"/>
    <w:rsid w:val="00AC5A57"/>
    <w:rsid w:val="00AC67DB"/>
    <w:rsid w:val="00AC7546"/>
    <w:rsid w:val="00AD09ED"/>
    <w:rsid w:val="00AD763B"/>
    <w:rsid w:val="00AE1FE3"/>
    <w:rsid w:val="00AE67E4"/>
    <w:rsid w:val="00AF1298"/>
    <w:rsid w:val="00AF4F65"/>
    <w:rsid w:val="00AF5A52"/>
    <w:rsid w:val="00AF7C62"/>
    <w:rsid w:val="00AF7FEF"/>
    <w:rsid w:val="00B01863"/>
    <w:rsid w:val="00B07691"/>
    <w:rsid w:val="00B1087F"/>
    <w:rsid w:val="00B115C0"/>
    <w:rsid w:val="00B1425D"/>
    <w:rsid w:val="00B14A5D"/>
    <w:rsid w:val="00B17DEF"/>
    <w:rsid w:val="00B21673"/>
    <w:rsid w:val="00B21E09"/>
    <w:rsid w:val="00B2224B"/>
    <w:rsid w:val="00B31172"/>
    <w:rsid w:val="00B33856"/>
    <w:rsid w:val="00B36E73"/>
    <w:rsid w:val="00B44CC4"/>
    <w:rsid w:val="00B45501"/>
    <w:rsid w:val="00B54F47"/>
    <w:rsid w:val="00B572E7"/>
    <w:rsid w:val="00B62953"/>
    <w:rsid w:val="00B62CF9"/>
    <w:rsid w:val="00B63F90"/>
    <w:rsid w:val="00B6486D"/>
    <w:rsid w:val="00B65D7A"/>
    <w:rsid w:val="00B66F04"/>
    <w:rsid w:val="00B766E2"/>
    <w:rsid w:val="00B842CF"/>
    <w:rsid w:val="00B8537B"/>
    <w:rsid w:val="00B858CB"/>
    <w:rsid w:val="00B85BB9"/>
    <w:rsid w:val="00B85D1C"/>
    <w:rsid w:val="00B85F86"/>
    <w:rsid w:val="00B91641"/>
    <w:rsid w:val="00B91846"/>
    <w:rsid w:val="00B91E34"/>
    <w:rsid w:val="00B94555"/>
    <w:rsid w:val="00B94E6B"/>
    <w:rsid w:val="00B968A5"/>
    <w:rsid w:val="00B97113"/>
    <w:rsid w:val="00B976B0"/>
    <w:rsid w:val="00B976C7"/>
    <w:rsid w:val="00B97DAF"/>
    <w:rsid w:val="00B97DB2"/>
    <w:rsid w:val="00B97DD2"/>
    <w:rsid w:val="00BA2847"/>
    <w:rsid w:val="00BA38D0"/>
    <w:rsid w:val="00BA41EE"/>
    <w:rsid w:val="00BA70BD"/>
    <w:rsid w:val="00BA77FF"/>
    <w:rsid w:val="00BC0D66"/>
    <w:rsid w:val="00BC2B4E"/>
    <w:rsid w:val="00BC453C"/>
    <w:rsid w:val="00BC7167"/>
    <w:rsid w:val="00BD134B"/>
    <w:rsid w:val="00BD6194"/>
    <w:rsid w:val="00BD6B7B"/>
    <w:rsid w:val="00BE03EA"/>
    <w:rsid w:val="00BE04AB"/>
    <w:rsid w:val="00BE4AD9"/>
    <w:rsid w:val="00BE4E6E"/>
    <w:rsid w:val="00C00CA4"/>
    <w:rsid w:val="00C0104A"/>
    <w:rsid w:val="00C01AD7"/>
    <w:rsid w:val="00C03205"/>
    <w:rsid w:val="00C05D2D"/>
    <w:rsid w:val="00C05DFA"/>
    <w:rsid w:val="00C16BAF"/>
    <w:rsid w:val="00C175C7"/>
    <w:rsid w:val="00C25F7C"/>
    <w:rsid w:val="00C31699"/>
    <w:rsid w:val="00C31AFA"/>
    <w:rsid w:val="00C378FC"/>
    <w:rsid w:val="00C4353C"/>
    <w:rsid w:val="00C4401A"/>
    <w:rsid w:val="00C5128C"/>
    <w:rsid w:val="00C5132E"/>
    <w:rsid w:val="00C515D6"/>
    <w:rsid w:val="00C53471"/>
    <w:rsid w:val="00C53B4D"/>
    <w:rsid w:val="00C53BF2"/>
    <w:rsid w:val="00C5515B"/>
    <w:rsid w:val="00C611F2"/>
    <w:rsid w:val="00C639D4"/>
    <w:rsid w:val="00C65464"/>
    <w:rsid w:val="00C658AE"/>
    <w:rsid w:val="00C74C0D"/>
    <w:rsid w:val="00C76065"/>
    <w:rsid w:val="00C76BBA"/>
    <w:rsid w:val="00C84AF2"/>
    <w:rsid w:val="00C85E8A"/>
    <w:rsid w:val="00C920F6"/>
    <w:rsid w:val="00CA1245"/>
    <w:rsid w:val="00CA238B"/>
    <w:rsid w:val="00CA2A9B"/>
    <w:rsid w:val="00CA5F65"/>
    <w:rsid w:val="00CA7EC5"/>
    <w:rsid w:val="00CB1CAC"/>
    <w:rsid w:val="00CB3215"/>
    <w:rsid w:val="00CB3851"/>
    <w:rsid w:val="00CB44D9"/>
    <w:rsid w:val="00CC1052"/>
    <w:rsid w:val="00CC6180"/>
    <w:rsid w:val="00CD2D60"/>
    <w:rsid w:val="00CD3430"/>
    <w:rsid w:val="00CD3922"/>
    <w:rsid w:val="00CD42E9"/>
    <w:rsid w:val="00CD62EA"/>
    <w:rsid w:val="00CD6338"/>
    <w:rsid w:val="00CE05B5"/>
    <w:rsid w:val="00CE38DD"/>
    <w:rsid w:val="00CE58C5"/>
    <w:rsid w:val="00CF0D79"/>
    <w:rsid w:val="00CF441A"/>
    <w:rsid w:val="00CF756C"/>
    <w:rsid w:val="00CF7B07"/>
    <w:rsid w:val="00D01455"/>
    <w:rsid w:val="00D021E1"/>
    <w:rsid w:val="00D02C16"/>
    <w:rsid w:val="00D035F8"/>
    <w:rsid w:val="00D05086"/>
    <w:rsid w:val="00D05EB5"/>
    <w:rsid w:val="00D061A3"/>
    <w:rsid w:val="00D11044"/>
    <w:rsid w:val="00D112B2"/>
    <w:rsid w:val="00D11C2D"/>
    <w:rsid w:val="00D122C9"/>
    <w:rsid w:val="00D241F8"/>
    <w:rsid w:val="00D24741"/>
    <w:rsid w:val="00D24E51"/>
    <w:rsid w:val="00D25D93"/>
    <w:rsid w:val="00D27679"/>
    <w:rsid w:val="00D32DC2"/>
    <w:rsid w:val="00D33D62"/>
    <w:rsid w:val="00D35045"/>
    <w:rsid w:val="00D35D91"/>
    <w:rsid w:val="00D369B6"/>
    <w:rsid w:val="00D411F4"/>
    <w:rsid w:val="00D419AC"/>
    <w:rsid w:val="00D43B2D"/>
    <w:rsid w:val="00D4767B"/>
    <w:rsid w:val="00D515CA"/>
    <w:rsid w:val="00D52D51"/>
    <w:rsid w:val="00D553FC"/>
    <w:rsid w:val="00D558E4"/>
    <w:rsid w:val="00D62E10"/>
    <w:rsid w:val="00D637FC"/>
    <w:rsid w:val="00D64EB8"/>
    <w:rsid w:val="00D65C74"/>
    <w:rsid w:val="00D66043"/>
    <w:rsid w:val="00D66EAB"/>
    <w:rsid w:val="00D75009"/>
    <w:rsid w:val="00D77189"/>
    <w:rsid w:val="00D776F9"/>
    <w:rsid w:val="00D80348"/>
    <w:rsid w:val="00D80B1E"/>
    <w:rsid w:val="00D9239C"/>
    <w:rsid w:val="00D92742"/>
    <w:rsid w:val="00D94C0E"/>
    <w:rsid w:val="00D96DF2"/>
    <w:rsid w:val="00D97C51"/>
    <w:rsid w:val="00DA35F6"/>
    <w:rsid w:val="00DA394A"/>
    <w:rsid w:val="00DA4F9A"/>
    <w:rsid w:val="00DA518A"/>
    <w:rsid w:val="00DA56B4"/>
    <w:rsid w:val="00DB0E1C"/>
    <w:rsid w:val="00DB0EFD"/>
    <w:rsid w:val="00DB45E8"/>
    <w:rsid w:val="00DB51BC"/>
    <w:rsid w:val="00DC0749"/>
    <w:rsid w:val="00DC2B58"/>
    <w:rsid w:val="00DC643E"/>
    <w:rsid w:val="00DD0905"/>
    <w:rsid w:val="00DD41CA"/>
    <w:rsid w:val="00DE07B4"/>
    <w:rsid w:val="00DE4E39"/>
    <w:rsid w:val="00DE5AD3"/>
    <w:rsid w:val="00DE61B1"/>
    <w:rsid w:val="00DE729B"/>
    <w:rsid w:val="00DE7366"/>
    <w:rsid w:val="00DF115E"/>
    <w:rsid w:val="00DF13B0"/>
    <w:rsid w:val="00DF5285"/>
    <w:rsid w:val="00DF5629"/>
    <w:rsid w:val="00DF5FE3"/>
    <w:rsid w:val="00DF77FE"/>
    <w:rsid w:val="00DF7C74"/>
    <w:rsid w:val="00E018B7"/>
    <w:rsid w:val="00E036CB"/>
    <w:rsid w:val="00E057B0"/>
    <w:rsid w:val="00E0581B"/>
    <w:rsid w:val="00E06027"/>
    <w:rsid w:val="00E07CD8"/>
    <w:rsid w:val="00E10D37"/>
    <w:rsid w:val="00E1318A"/>
    <w:rsid w:val="00E1382E"/>
    <w:rsid w:val="00E15A11"/>
    <w:rsid w:val="00E25DB6"/>
    <w:rsid w:val="00E311E5"/>
    <w:rsid w:val="00E32AE7"/>
    <w:rsid w:val="00E32DA4"/>
    <w:rsid w:val="00E34685"/>
    <w:rsid w:val="00E347AA"/>
    <w:rsid w:val="00E36B8D"/>
    <w:rsid w:val="00E419B5"/>
    <w:rsid w:val="00E50715"/>
    <w:rsid w:val="00E516D6"/>
    <w:rsid w:val="00E5182B"/>
    <w:rsid w:val="00E52998"/>
    <w:rsid w:val="00E55045"/>
    <w:rsid w:val="00E55065"/>
    <w:rsid w:val="00E57416"/>
    <w:rsid w:val="00E603CA"/>
    <w:rsid w:val="00E60D27"/>
    <w:rsid w:val="00E61367"/>
    <w:rsid w:val="00E63169"/>
    <w:rsid w:val="00E63E03"/>
    <w:rsid w:val="00E6553F"/>
    <w:rsid w:val="00E66C92"/>
    <w:rsid w:val="00E724FE"/>
    <w:rsid w:val="00E758E8"/>
    <w:rsid w:val="00E7598E"/>
    <w:rsid w:val="00E82C25"/>
    <w:rsid w:val="00E834FA"/>
    <w:rsid w:val="00E85279"/>
    <w:rsid w:val="00E87A30"/>
    <w:rsid w:val="00E90195"/>
    <w:rsid w:val="00E90D62"/>
    <w:rsid w:val="00E91C59"/>
    <w:rsid w:val="00E92BD9"/>
    <w:rsid w:val="00E9434F"/>
    <w:rsid w:val="00E95042"/>
    <w:rsid w:val="00E954E9"/>
    <w:rsid w:val="00E9673E"/>
    <w:rsid w:val="00EA1BAA"/>
    <w:rsid w:val="00EA2A2C"/>
    <w:rsid w:val="00EA55B2"/>
    <w:rsid w:val="00EA764F"/>
    <w:rsid w:val="00EB159C"/>
    <w:rsid w:val="00EB247F"/>
    <w:rsid w:val="00EB51C2"/>
    <w:rsid w:val="00EC3261"/>
    <w:rsid w:val="00EC407B"/>
    <w:rsid w:val="00EC58FD"/>
    <w:rsid w:val="00ED3B0F"/>
    <w:rsid w:val="00ED5ED3"/>
    <w:rsid w:val="00EE06DF"/>
    <w:rsid w:val="00EE0BB8"/>
    <w:rsid w:val="00EE39D1"/>
    <w:rsid w:val="00EE45E5"/>
    <w:rsid w:val="00EE68BF"/>
    <w:rsid w:val="00EE6CB4"/>
    <w:rsid w:val="00EE6F12"/>
    <w:rsid w:val="00EF1E26"/>
    <w:rsid w:val="00EF2F52"/>
    <w:rsid w:val="00EF4B1E"/>
    <w:rsid w:val="00EF4D9F"/>
    <w:rsid w:val="00EF6428"/>
    <w:rsid w:val="00EF642D"/>
    <w:rsid w:val="00EF66B6"/>
    <w:rsid w:val="00EF67BC"/>
    <w:rsid w:val="00EF78A2"/>
    <w:rsid w:val="00F03220"/>
    <w:rsid w:val="00F042E4"/>
    <w:rsid w:val="00F11DE6"/>
    <w:rsid w:val="00F12FAD"/>
    <w:rsid w:val="00F13A93"/>
    <w:rsid w:val="00F14DF3"/>
    <w:rsid w:val="00F21B65"/>
    <w:rsid w:val="00F23100"/>
    <w:rsid w:val="00F2603C"/>
    <w:rsid w:val="00F27970"/>
    <w:rsid w:val="00F31159"/>
    <w:rsid w:val="00F3115C"/>
    <w:rsid w:val="00F366CA"/>
    <w:rsid w:val="00F416EE"/>
    <w:rsid w:val="00F4344E"/>
    <w:rsid w:val="00F45D7E"/>
    <w:rsid w:val="00F534EB"/>
    <w:rsid w:val="00F539A6"/>
    <w:rsid w:val="00F55056"/>
    <w:rsid w:val="00F57265"/>
    <w:rsid w:val="00F6152A"/>
    <w:rsid w:val="00F615BD"/>
    <w:rsid w:val="00F63B10"/>
    <w:rsid w:val="00F671FB"/>
    <w:rsid w:val="00F67957"/>
    <w:rsid w:val="00F76C7D"/>
    <w:rsid w:val="00F80F07"/>
    <w:rsid w:val="00F85721"/>
    <w:rsid w:val="00F901E9"/>
    <w:rsid w:val="00F921AA"/>
    <w:rsid w:val="00FA120A"/>
    <w:rsid w:val="00FA1E5E"/>
    <w:rsid w:val="00FA378F"/>
    <w:rsid w:val="00FA5A4A"/>
    <w:rsid w:val="00FA7C15"/>
    <w:rsid w:val="00FC33B3"/>
    <w:rsid w:val="00FD07CC"/>
    <w:rsid w:val="00FD2751"/>
    <w:rsid w:val="00FD2BFF"/>
    <w:rsid w:val="00FE2C1E"/>
    <w:rsid w:val="00FE2FD7"/>
    <w:rsid w:val="00FE329F"/>
    <w:rsid w:val="00FF3978"/>
    <w:rsid w:val="00FF5F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1BF30"/>
  <w15:docId w15:val="{46C0EAD1-EE7B-4FE0-8BF8-47B1780B5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239C"/>
  </w:style>
  <w:style w:type="paragraph" w:styleId="Heading1">
    <w:name w:val="heading 1"/>
    <w:basedOn w:val="Normal"/>
    <w:next w:val="Normal"/>
    <w:link w:val="Heading1Char"/>
    <w:uiPriority w:val="9"/>
    <w:qFormat/>
    <w:rsid w:val="00F615B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15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91C5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64FC1"/>
    <w:rPr>
      <w:sz w:val="16"/>
      <w:szCs w:val="16"/>
    </w:rPr>
  </w:style>
  <w:style w:type="paragraph" w:styleId="CommentText">
    <w:name w:val="annotation text"/>
    <w:basedOn w:val="Normal"/>
    <w:link w:val="CommentTextChar"/>
    <w:uiPriority w:val="99"/>
    <w:semiHidden/>
    <w:unhideWhenUsed/>
    <w:rsid w:val="00264FC1"/>
    <w:pPr>
      <w:spacing w:line="240" w:lineRule="auto"/>
    </w:pPr>
    <w:rPr>
      <w:sz w:val="20"/>
      <w:szCs w:val="20"/>
    </w:rPr>
  </w:style>
  <w:style w:type="character" w:customStyle="1" w:styleId="CommentTextChar">
    <w:name w:val="Comment Text Char"/>
    <w:basedOn w:val="DefaultParagraphFont"/>
    <w:link w:val="CommentText"/>
    <w:uiPriority w:val="99"/>
    <w:semiHidden/>
    <w:rsid w:val="00264FC1"/>
    <w:rPr>
      <w:sz w:val="20"/>
      <w:szCs w:val="20"/>
    </w:rPr>
  </w:style>
  <w:style w:type="paragraph" w:styleId="BalloonText">
    <w:name w:val="Balloon Text"/>
    <w:basedOn w:val="Normal"/>
    <w:link w:val="BalloonTextChar"/>
    <w:uiPriority w:val="99"/>
    <w:semiHidden/>
    <w:unhideWhenUsed/>
    <w:rsid w:val="00264F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C1"/>
    <w:rPr>
      <w:rFonts w:ascii="Segoe UI" w:hAnsi="Segoe UI" w:cs="Segoe UI"/>
      <w:sz w:val="18"/>
      <w:szCs w:val="18"/>
    </w:rPr>
  </w:style>
  <w:style w:type="paragraph" w:customStyle="1" w:styleId="EndNoteBibliographyTitle">
    <w:name w:val="EndNote Bibliography Title"/>
    <w:basedOn w:val="Normal"/>
    <w:link w:val="EndNoteBibliographyTitleChar"/>
    <w:rsid w:val="00DF56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5629"/>
    <w:rPr>
      <w:rFonts w:ascii="Calibri" w:hAnsi="Calibri" w:cs="Calibri"/>
      <w:noProof/>
      <w:lang w:val="en-US"/>
    </w:rPr>
  </w:style>
  <w:style w:type="paragraph" w:customStyle="1" w:styleId="EndNoteBibliography">
    <w:name w:val="EndNote Bibliography"/>
    <w:basedOn w:val="Normal"/>
    <w:link w:val="EndNoteBibliographyChar"/>
    <w:rsid w:val="00DF56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5629"/>
    <w:rPr>
      <w:rFonts w:ascii="Calibri" w:hAnsi="Calibri" w:cs="Calibri"/>
      <w:noProof/>
      <w:lang w:val="en-US"/>
    </w:rPr>
  </w:style>
  <w:style w:type="character" w:styleId="Hyperlink">
    <w:name w:val="Hyperlink"/>
    <w:basedOn w:val="DefaultParagraphFont"/>
    <w:uiPriority w:val="99"/>
    <w:unhideWhenUsed/>
    <w:rsid w:val="00DF5629"/>
    <w:rPr>
      <w:color w:val="0563C1" w:themeColor="hyperlink"/>
      <w:u w:val="single"/>
    </w:rPr>
  </w:style>
  <w:style w:type="character" w:customStyle="1" w:styleId="Heading1Char">
    <w:name w:val="Heading 1 Char"/>
    <w:basedOn w:val="DefaultParagraphFont"/>
    <w:link w:val="Heading1"/>
    <w:uiPriority w:val="9"/>
    <w:rsid w:val="00F615B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615BD"/>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5E66A2"/>
    <w:pPr>
      <w:ind w:left="720"/>
      <w:contextualSpacing/>
    </w:pPr>
  </w:style>
  <w:style w:type="paragraph" w:styleId="NormalWeb">
    <w:name w:val="Normal (Web)"/>
    <w:basedOn w:val="Normal"/>
    <w:uiPriority w:val="99"/>
    <w:semiHidden/>
    <w:unhideWhenUsed/>
    <w:rsid w:val="00CA238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E91C59"/>
    <w:rPr>
      <w:rFonts w:asciiTheme="majorHAnsi" w:eastAsiaTheme="majorEastAsia" w:hAnsiTheme="majorHAnsi" w:cstheme="majorBidi"/>
      <w:color w:val="1F4D78" w:themeColor="accent1" w:themeShade="7F"/>
      <w:sz w:val="24"/>
      <w:szCs w:val="24"/>
    </w:rPr>
  </w:style>
  <w:style w:type="paragraph" w:styleId="PlainText">
    <w:name w:val="Plain Text"/>
    <w:basedOn w:val="Normal"/>
    <w:link w:val="PlainTextChar"/>
    <w:uiPriority w:val="99"/>
    <w:semiHidden/>
    <w:unhideWhenUsed/>
    <w:rsid w:val="002B2C27"/>
    <w:pPr>
      <w:spacing w:after="0" w:line="240" w:lineRule="auto"/>
    </w:pPr>
    <w:rPr>
      <w:rFonts w:ascii="Calibri" w:eastAsia="Times New Roman" w:hAnsi="Calibri" w:cs="Times New Roman"/>
      <w:szCs w:val="21"/>
    </w:rPr>
  </w:style>
  <w:style w:type="character" w:customStyle="1" w:styleId="PlainTextChar">
    <w:name w:val="Plain Text Char"/>
    <w:basedOn w:val="DefaultParagraphFont"/>
    <w:link w:val="PlainText"/>
    <w:uiPriority w:val="99"/>
    <w:semiHidden/>
    <w:rsid w:val="002B2C27"/>
    <w:rPr>
      <w:rFonts w:ascii="Calibri" w:eastAsia="Times New Roman" w:hAnsi="Calibri" w:cs="Times New Roman"/>
      <w:szCs w:val="21"/>
    </w:rPr>
  </w:style>
  <w:style w:type="table" w:styleId="TableGrid">
    <w:name w:val="Table Grid"/>
    <w:basedOn w:val="TableNormal"/>
    <w:uiPriority w:val="39"/>
    <w:rsid w:val="002B2C27"/>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63B10"/>
    <w:rPr>
      <w:b/>
      <w:bCs/>
    </w:rPr>
  </w:style>
  <w:style w:type="character" w:customStyle="1" w:styleId="CommentSubjectChar">
    <w:name w:val="Comment Subject Char"/>
    <w:basedOn w:val="CommentTextChar"/>
    <w:link w:val="CommentSubject"/>
    <w:uiPriority w:val="99"/>
    <w:semiHidden/>
    <w:rsid w:val="00F63B10"/>
    <w:rPr>
      <w:b/>
      <w:bCs/>
      <w:sz w:val="20"/>
      <w:szCs w:val="20"/>
    </w:rPr>
  </w:style>
  <w:style w:type="paragraph" w:styleId="Revision">
    <w:name w:val="Revision"/>
    <w:hidden/>
    <w:uiPriority w:val="99"/>
    <w:semiHidden/>
    <w:rsid w:val="0082055A"/>
    <w:pPr>
      <w:spacing w:after="0" w:line="240" w:lineRule="auto"/>
    </w:pPr>
  </w:style>
  <w:style w:type="paragraph" w:styleId="Header">
    <w:name w:val="header"/>
    <w:basedOn w:val="Normal"/>
    <w:link w:val="HeaderChar"/>
    <w:uiPriority w:val="99"/>
    <w:unhideWhenUsed/>
    <w:rsid w:val="001058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8C8"/>
  </w:style>
  <w:style w:type="paragraph" w:styleId="Footer">
    <w:name w:val="footer"/>
    <w:basedOn w:val="Normal"/>
    <w:link w:val="FooterChar"/>
    <w:uiPriority w:val="99"/>
    <w:unhideWhenUsed/>
    <w:rsid w:val="001058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8C8"/>
  </w:style>
  <w:style w:type="paragraph" w:customStyle="1" w:styleId="Default">
    <w:name w:val="Default"/>
    <w:rsid w:val="00456662"/>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BE4E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798535">
      <w:bodyDiv w:val="1"/>
      <w:marLeft w:val="0"/>
      <w:marRight w:val="0"/>
      <w:marTop w:val="0"/>
      <w:marBottom w:val="0"/>
      <w:divBdr>
        <w:top w:val="none" w:sz="0" w:space="0" w:color="auto"/>
        <w:left w:val="none" w:sz="0" w:space="0" w:color="auto"/>
        <w:bottom w:val="none" w:sz="0" w:space="0" w:color="auto"/>
        <w:right w:val="none" w:sz="0" w:space="0" w:color="auto"/>
      </w:divBdr>
    </w:div>
    <w:div w:id="658383152">
      <w:bodyDiv w:val="1"/>
      <w:marLeft w:val="0"/>
      <w:marRight w:val="0"/>
      <w:marTop w:val="0"/>
      <w:marBottom w:val="0"/>
      <w:divBdr>
        <w:top w:val="none" w:sz="0" w:space="0" w:color="auto"/>
        <w:left w:val="none" w:sz="0" w:space="0" w:color="auto"/>
        <w:bottom w:val="none" w:sz="0" w:space="0" w:color="auto"/>
        <w:right w:val="none" w:sz="0" w:space="0" w:color="auto"/>
      </w:divBdr>
      <w:divsChild>
        <w:div w:id="1261139964">
          <w:marLeft w:val="1166"/>
          <w:marRight w:val="0"/>
          <w:marTop w:val="101"/>
          <w:marBottom w:val="0"/>
          <w:divBdr>
            <w:top w:val="none" w:sz="0" w:space="0" w:color="auto"/>
            <w:left w:val="none" w:sz="0" w:space="0" w:color="auto"/>
            <w:bottom w:val="none" w:sz="0" w:space="0" w:color="auto"/>
            <w:right w:val="none" w:sz="0" w:space="0" w:color="auto"/>
          </w:divBdr>
        </w:div>
      </w:divsChild>
    </w:div>
    <w:div w:id="1091585676">
      <w:bodyDiv w:val="1"/>
      <w:marLeft w:val="0"/>
      <w:marRight w:val="0"/>
      <w:marTop w:val="0"/>
      <w:marBottom w:val="0"/>
      <w:divBdr>
        <w:top w:val="none" w:sz="0" w:space="0" w:color="auto"/>
        <w:left w:val="none" w:sz="0" w:space="0" w:color="auto"/>
        <w:bottom w:val="none" w:sz="0" w:space="0" w:color="auto"/>
        <w:right w:val="none" w:sz="0" w:space="0" w:color="auto"/>
      </w:divBdr>
    </w:div>
    <w:div w:id="1203054298">
      <w:bodyDiv w:val="1"/>
      <w:marLeft w:val="0"/>
      <w:marRight w:val="0"/>
      <w:marTop w:val="0"/>
      <w:marBottom w:val="0"/>
      <w:divBdr>
        <w:top w:val="none" w:sz="0" w:space="0" w:color="auto"/>
        <w:left w:val="none" w:sz="0" w:space="0" w:color="auto"/>
        <w:bottom w:val="none" w:sz="0" w:space="0" w:color="auto"/>
        <w:right w:val="none" w:sz="0" w:space="0" w:color="auto"/>
      </w:divBdr>
    </w:div>
    <w:div w:id="1245455999">
      <w:bodyDiv w:val="1"/>
      <w:marLeft w:val="0"/>
      <w:marRight w:val="0"/>
      <w:marTop w:val="0"/>
      <w:marBottom w:val="0"/>
      <w:divBdr>
        <w:top w:val="none" w:sz="0" w:space="0" w:color="auto"/>
        <w:left w:val="none" w:sz="0" w:space="0" w:color="auto"/>
        <w:bottom w:val="none" w:sz="0" w:space="0" w:color="auto"/>
        <w:right w:val="none" w:sz="0" w:space="0" w:color="auto"/>
      </w:divBdr>
    </w:div>
    <w:div w:id="1435856210">
      <w:bodyDiv w:val="1"/>
      <w:marLeft w:val="0"/>
      <w:marRight w:val="0"/>
      <w:marTop w:val="0"/>
      <w:marBottom w:val="0"/>
      <w:divBdr>
        <w:top w:val="none" w:sz="0" w:space="0" w:color="auto"/>
        <w:left w:val="none" w:sz="0" w:space="0" w:color="auto"/>
        <w:bottom w:val="none" w:sz="0" w:space="0" w:color="auto"/>
        <w:right w:val="none" w:sz="0" w:space="0" w:color="auto"/>
      </w:divBdr>
    </w:div>
    <w:div w:id="1510096893">
      <w:bodyDiv w:val="1"/>
      <w:marLeft w:val="0"/>
      <w:marRight w:val="0"/>
      <w:marTop w:val="0"/>
      <w:marBottom w:val="0"/>
      <w:divBdr>
        <w:top w:val="none" w:sz="0" w:space="0" w:color="auto"/>
        <w:left w:val="none" w:sz="0" w:space="0" w:color="auto"/>
        <w:bottom w:val="none" w:sz="0" w:space="0" w:color="auto"/>
        <w:right w:val="none" w:sz="0" w:space="0" w:color="auto"/>
      </w:divBdr>
    </w:div>
    <w:div w:id="1949465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et-initiative.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tackleprostate.org/member-organisations.php" TargetMode="External"/><Relationship Id="rId4" Type="http://schemas.openxmlformats.org/officeDocument/2006/relationships/settings" Target="settings.xml"/><Relationship Id="rId9" Type="http://schemas.openxmlformats.org/officeDocument/2006/relationships/hyperlink" Target="http://www.ucanhelp.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AAE01-E6D4-4ECC-8C76-88C6D316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7281</Words>
  <Characters>4150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48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lennan, Steven</dc:creator>
  <cp:lastModifiedBy>Maclennan, Steven</cp:lastModifiedBy>
  <cp:revision>5</cp:revision>
  <dcterms:created xsi:type="dcterms:W3CDTF">2017-03-02T16:14:00Z</dcterms:created>
  <dcterms:modified xsi:type="dcterms:W3CDTF">2017-03-08T12:09:00Z</dcterms:modified>
</cp:coreProperties>
</file>